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57339F" w14:textId="446D6AFB" w:rsidR="00E56EC0" w:rsidRPr="008305AD" w:rsidRDefault="008305AD" w:rsidP="00F3279A">
      <w:pPr>
        <w:spacing w:line="480" w:lineRule="auto"/>
        <w:rPr>
          <w:b/>
          <w:sz w:val="36"/>
        </w:rPr>
      </w:pPr>
      <w:bookmarkStart w:id="0" w:name="_Hlk21185682"/>
      <w:bookmarkStart w:id="1" w:name="_Hlk6221916"/>
      <w:r w:rsidRPr="008305AD">
        <w:rPr>
          <w:b/>
          <w:sz w:val="36"/>
        </w:rPr>
        <w:t xml:space="preserve">Combination of stable isotope ratio data and chromatographic </w:t>
      </w:r>
      <w:r w:rsidR="00D82A60" w:rsidRPr="008305AD">
        <w:rPr>
          <w:b/>
          <w:sz w:val="36"/>
        </w:rPr>
        <w:t>impurity signatures</w:t>
      </w:r>
      <w:r w:rsidRPr="008305AD">
        <w:rPr>
          <w:b/>
          <w:sz w:val="36"/>
        </w:rPr>
        <w:t xml:space="preserve"> as a comprehensive concept for the profiling of</w:t>
      </w:r>
      <w:r>
        <w:rPr>
          <w:b/>
          <w:sz w:val="36"/>
        </w:rPr>
        <w:t xml:space="preserve"> </w:t>
      </w:r>
      <w:r w:rsidRPr="008305AD">
        <w:rPr>
          <w:b/>
          <w:sz w:val="36"/>
        </w:rPr>
        <w:t>highly</w:t>
      </w:r>
      <w:r>
        <w:rPr>
          <w:b/>
          <w:sz w:val="36"/>
        </w:rPr>
        <w:t xml:space="preserve"> </w:t>
      </w:r>
      <w:r w:rsidRPr="008305AD">
        <w:rPr>
          <w:b/>
          <w:sz w:val="36"/>
        </w:rPr>
        <w:t>prevalent synthetic cannabinoids and their precursors</w:t>
      </w:r>
    </w:p>
    <w:bookmarkEnd w:id="0"/>
    <w:p w14:paraId="47FA24F4" w14:textId="77777777" w:rsidR="008305AD" w:rsidRPr="005C5993" w:rsidRDefault="008305AD" w:rsidP="00F3279A">
      <w:pPr>
        <w:spacing w:line="480" w:lineRule="auto"/>
        <w:rPr>
          <w:sz w:val="32"/>
        </w:rPr>
      </w:pPr>
    </w:p>
    <w:p w14:paraId="479132FF" w14:textId="1C85D1FC" w:rsidR="00351BA2" w:rsidRPr="00351BA2" w:rsidRDefault="00351BA2" w:rsidP="00F3279A">
      <w:pPr>
        <w:spacing w:line="480" w:lineRule="auto"/>
        <w:rPr>
          <w:b/>
          <w:lang w:val="de-DE"/>
        </w:rPr>
      </w:pPr>
      <w:r w:rsidRPr="00351BA2">
        <w:rPr>
          <w:b/>
          <w:lang w:val="de-DE"/>
        </w:rPr>
        <w:t>*</w:t>
      </w:r>
      <w:bookmarkStart w:id="2" w:name="_Hlk6219084"/>
      <w:r w:rsidRPr="00351BA2">
        <w:rPr>
          <w:b/>
          <w:lang w:val="de-DE"/>
        </w:rPr>
        <w:t>Sascha Münster-</w:t>
      </w:r>
      <w:proofErr w:type="spellStart"/>
      <w:proofErr w:type="gramStart"/>
      <w:r w:rsidRPr="00351BA2">
        <w:rPr>
          <w:b/>
          <w:lang w:val="de-DE"/>
        </w:rPr>
        <w:t>Müller</w:t>
      </w:r>
      <w:r w:rsidR="00316646">
        <w:rPr>
          <w:b/>
          <w:vertAlign w:val="superscript"/>
          <w:lang w:val="de-DE"/>
        </w:rPr>
        <w:t>a</w:t>
      </w:r>
      <w:r w:rsidRPr="00351BA2">
        <w:rPr>
          <w:b/>
          <w:vertAlign w:val="superscript"/>
          <w:lang w:val="de-DE"/>
        </w:rPr>
        <w:t>,</w:t>
      </w:r>
      <w:r w:rsidR="00316646">
        <w:rPr>
          <w:b/>
          <w:vertAlign w:val="superscript"/>
          <w:lang w:val="de-DE"/>
        </w:rPr>
        <w:t>b</w:t>
      </w:r>
      <w:proofErr w:type="spellEnd"/>
      <w:proofErr w:type="gramEnd"/>
      <w:r w:rsidRPr="00351BA2">
        <w:rPr>
          <w:b/>
          <w:lang w:val="de-DE"/>
        </w:rPr>
        <w:t xml:space="preserve">, </w:t>
      </w:r>
      <w:r>
        <w:rPr>
          <w:b/>
          <w:lang w:val="de-DE"/>
        </w:rPr>
        <w:t xml:space="preserve">Nicole </w:t>
      </w:r>
      <w:proofErr w:type="spellStart"/>
      <w:r>
        <w:rPr>
          <w:b/>
          <w:lang w:val="de-DE"/>
        </w:rPr>
        <w:t>Scheid</w:t>
      </w:r>
      <w:r w:rsidR="00316646">
        <w:rPr>
          <w:b/>
          <w:vertAlign w:val="superscript"/>
          <w:lang w:val="de-DE"/>
        </w:rPr>
        <w:t>a</w:t>
      </w:r>
      <w:proofErr w:type="spellEnd"/>
      <w:r w:rsidRPr="00351BA2">
        <w:rPr>
          <w:b/>
          <w:lang w:val="de-DE"/>
        </w:rPr>
        <w:t xml:space="preserve">, Ralf </w:t>
      </w:r>
      <w:proofErr w:type="spellStart"/>
      <w:r w:rsidRPr="00351BA2">
        <w:rPr>
          <w:b/>
          <w:lang w:val="de-DE"/>
        </w:rPr>
        <w:t>Zimmermann</w:t>
      </w:r>
      <w:r w:rsidR="00316646">
        <w:rPr>
          <w:b/>
          <w:vertAlign w:val="superscript"/>
          <w:lang w:val="de-DE"/>
        </w:rPr>
        <w:t>b</w:t>
      </w:r>
      <w:r w:rsidRPr="00351BA2">
        <w:rPr>
          <w:b/>
          <w:vertAlign w:val="superscript"/>
          <w:lang w:val="de-DE"/>
        </w:rPr>
        <w:t>,</w:t>
      </w:r>
      <w:r w:rsidR="00316646">
        <w:rPr>
          <w:b/>
          <w:vertAlign w:val="superscript"/>
          <w:lang w:val="de-DE"/>
        </w:rPr>
        <w:t>c</w:t>
      </w:r>
      <w:proofErr w:type="spellEnd"/>
      <w:r w:rsidRPr="00351BA2">
        <w:rPr>
          <w:b/>
          <w:lang w:val="de-DE"/>
        </w:rPr>
        <w:t xml:space="preserve">, Michael </w:t>
      </w:r>
      <w:proofErr w:type="spellStart"/>
      <w:r w:rsidRPr="00351BA2">
        <w:rPr>
          <w:b/>
          <w:lang w:val="de-DE"/>
        </w:rPr>
        <w:t>Pütz</w:t>
      </w:r>
      <w:bookmarkEnd w:id="2"/>
      <w:r w:rsidR="00316646">
        <w:rPr>
          <w:b/>
          <w:vertAlign w:val="superscript"/>
          <w:lang w:val="de-DE"/>
        </w:rPr>
        <w:t>a</w:t>
      </w:r>
      <w:proofErr w:type="spellEnd"/>
    </w:p>
    <w:p w14:paraId="285E3B87" w14:textId="18C5C34A" w:rsidR="00351BA2" w:rsidRDefault="00316646" w:rsidP="00F3279A">
      <w:pPr>
        <w:spacing w:line="480" w:lineRule="auto"/>
        <w:rPr>
          <w:sz w:val="20"/>
        </w:rPr>
      </w:pPr>
      <w:r>
        <w:rPr>
          <w:sz w:val="20"/>
          <w:vertAlign w:val="superscript"/>
        </w:rPr>
        <w:t>a</w:t>
      </w:r>
      <w:r w:rsidR="00351BA2" w:rsidRPr="00C55BAF">
        <w:rPr>
          <w:sz w:val="20"/>
          <w:vertAlign w:val="superscript"/>
        </w:rPr>
        <w:t xml:space="preserve"> </w:t>
      </w:r>
      <w:r w:rsidR="00351BA2" w:rsidRPr="00C55BAF">
        <w:rPr>
          <w:sz w:val="20"/>
        </w:rPr>
        <w:t xml:space="preserve">Federal Criminal Police Office, Forensic Science Institute, </w:t>
      </w:r>
      <w:proofErr w:type="spellStart"/>
      <w:r w:rsidR="00351BA2" w:rsidRPr="00C55BAF">
        <w:rPr>
          <w:sz w:val="20"/>
        </w:rPr>
        <w:t>Äppelallee</w:t>
      </w:r>
      <w:proofErr w:type="spellEnd"/>
      <w:r w:rsidR="00351BA2" w:rsidRPr="00C55BAF">
        <w:rPr>
          <w:sz w:val="20"/>
        </w:rPr>
        <w:t xml:space="preserve"> 45, 65203 Wiesbaden, Germany</w:t>
      </w:r>
    </w:p>
    <w:p w14:paraId="23DC5322" w14:textId="6FCC4BFE" w:rsidR="00351BA2" w:rsidRDefault="00316646" w:rsidP="00F3279A">
      <w:pPr>
        <w:spacing w:line="480" w:lineRule="auto"/>
        <w:rPr>
          <w:rFonts w:cstheme="minorHAnsi"/>
          <w:sz w:val="20"/>
          <w:szCs w:val="24"/>
          <w:lang w:eastAsia="en-GB"/>
        </w:rPr>
      </w:pPr>
      <w:proofErr w:type="spellStart"/>
      <w:r>
        <w:rPr>
          <w:sz w:val="20"/>
          <w:vertAlign w:val="superscript"/>
        </w:rPr>
        <w:t>b</w:t>
      </w:r>
      <w:r w:rsidR="00351BA2" w:rsidRPr="00505ECC">
        <w:rPr>
          <w:rFonts w:cstheme="minorHAnsi"/>
          <w:sz w:val="20"/>
          <w:szCs w:val="24"/>
          <w:lang w:eastAsia="en-GB"/>
        </w:rPr>
        <w:t>Joint</w:t>
      </w:r>
      <w:proofErr w:type="spellEnd"/>
      <w:r w:rsidR="00351BA2" w:rsidRPr="00505ECC">
        <w:rPr>
          <w:rFonts w:cstheme="minorHAnsi"/>
          <w:sz w:val="20"/>
          <w:szCs w:val="24"/>
          <w:lang w:eastAsia="en-GB"/>
        </w:rPr>
        <w:t xml:space="preserve"> Mass Spectrometry Centre, Institute of Chemistry, Chair of Analytical Chemistry, University of Rostock, 18057 Rostock, Germany</w:t>
      </w:r>
    </w:p>
    <w:p w14:paraId="57D4E977" w14:textId="1D22F77D" w:rsidR="00351BA2" w:rsidRPr="00505ECC" w:rsidRDefault="00316646" w:rsidP="00F3279A">
      <w:pPr>
        <w:spacing w:line="480" w:lineRule="auto"/>
        <w:rPr>
          <w:rFonts w:cstheme="minorHAnsi"/>
          <w:sz w:val="20"/>
          <w:szCs w:val="24"/>
          <w:lang w:eastAsia="en-GB"/>
        </w:rPr>
      </w:pPr>
      <w:proofErr w:type="spellStart"/>
      <w:r>
        <w:rPr>
          <w:rFonts w:cstheme="minorHAnsi"/>
          <w:sz w:val="20"/>
          <w:szCs w:val="24"/>
          <w:vertAlign w:val="superscript"/>
          <w:lang w:eastAsia="en-GB"/>
        </w:rPr>
        <w:t>c</w:t>
      </w:r>
      <w:r w:rsidR="00351BA2" w:rsidRPr="00505ECC">
        <w:rPr>
          <w:rFonts w:cstheme="minorHAnsi"/>
          <w:sz w:val="20"/>
          <w:szCs w:val="24"/>
          <w:lang w:eastAsia="en-GB"/>
        </w:rPr>
        <w:t>Joint</w:t>
      </w:r>
      <w:proofErr w:type="spellEnd"/>
      <w:r w:rsidR="00351BA2" w:rsidRPr="00505ECC">
        <w:rPr>
          <w:rFonts w:cstheme="minorHAnsi"/>
          <w:sz w:val="20"/>
          <w:szCs w:val="24"/>
          <w:lang w:eastAsia="en-GB"/>
        </w:rPr>
        <w:t xml:space="preserve"> Mass Spectrometry Centre, Cooperation Group “Comprehensive Molecular Analytics”, Helmholtz </w:t>
      </w:r>
      <w:proofErr w:type="spellStart"/>
      <w:r w:rsidR="00351BA2" w:rsidRPr="00505ECC">
        <w:rPr>
          <w:rFonts w:cstheme="minorHAnsi"/>
          <w:sz w:val="20"/>
          <w:szCs w:val="24"/>
          <w:lang w:eastAsia="en-GB"/>
        </w:rPr>
        <w:t>Zentrum</w:t>
      </w:r>
      <w:proofErr w:type="spellEnd"/>
      <w:r w:rsidR="00351BA2" w:rsidRPr="00505ECC">
        <w:rPr>
          <w:rFonts w:cstheme="minorHAnsi"/>
          <w:sz w:val="20"/>
          <w:szCs w:val="24"/>
          <w:lang w:eastAsia="en-GB"/>
        </w:rPr>
        <w:t xml:space="preserve"> </w:t>
      </w:r>
      <w:proofErr w:type="spellStart"/>
      <w:r w:rsidR="00351BA2" w:rsidRPr="00505ECC">
        <w:rPr>
          <w:rFonts w:cstheme="minorHAnsi"/>
          <w:sz w:val="20"/>
          <w:szCs w:val="24"/>
          <w:lang w:eastAsia="en-GB"/>
        </w:rPr>
        <w:t>Muenchen</w:t>
      </w:r>
      <w:proofErr w:type="spellEnd"/>
      <w:r w:rsidR="00351BA2" w:rsidRPr="00505ECC">
        <w:rPr>
          <w:rFonts w:cstheme="minorHAnsi"/>
          <w:sz w:val="20"/>
          <w:szCs w:val="24"/>
          <w:lang w:eastAsia="en-GB"/>
        </w:rPr>
        <w:t xml:space="preserve">, 85764 </w:t>
      </w:r>
      <w:proofErr w:type="spellStart"/>
      <w:r w:rsidR="00351BA2" w:rsidRPr="00505ECC">
        <w:rPr>
          <w:rFonts w:cstheme="minorHAnsi"/>
          <w:sz w:val="20"/>
          <w:szCs w:val="24"/>
          <w:lang w:eastAsia="en-GB"/>
        </w:rPr>
        <w:t>Neuherberg</w:t>
      </w:r>
      <w:proofErr w:type="spellEnd"/>
      <w:r w:rsidR="00351BA2" w:rsidRPr="00505ECC">
        <w:rPr>
          <w:rFonts w:cstheme="minorHAnsi"/>
          <w:sz w:val="20"/>
          <w:szCs w:val="24"/>
          <w:lang w:eastAsia="en-GB"/>
        </w:rPr>
        <w:t>, Germany</w:t>
      </w:r>
    </w:p>
    <w:p w14:paraId="6EBA2E91" w14:textId="77777777" w:rsidR="008E2D6D" w:rsidRDefault="008E2D6D" w:rsidP="00F3279A">
      <w:pPr>
        <w:autoSpaceDE w:val="0"/>
        <w:autoSpaceDN w:val="0"/>
        <w:adjustRightInd w:val="0"/>
        <w:spacing w:line="480" w:lineRule="auto"/>
        <w:rPr>
          <w:bCs/>
          <w:sz w:val="24"/>
        </w:rPr>
      </w:pPr>
    </w:p>
    <w:p w14:paraId="21539D5A" w14:textId="4C0EEE89" w:rsidR="00651A94" w:rsidRPr="00EF7C33" w:rsidRDefault="008E2D6D" w:rsidP="00F3279A">
      <w:pPr>
        <w:spacing w:line="480" w:lineRule="auto"/>
        <w:rPr>
          <w:bCs/>
          <w:lang w:val="en-US"/>
        </w:rPr>
      </w:pPr>
      <w:r w:rsidRPr="008E2D6D">
        <w:rPr>
          <w:rStyle w:val="Hyperlink"/>
          <w:rFonts w:cstheme="minorHAnsi"/>
          <w:color w:val="auto"/>
          <w:u w:val="none"/>
          <w:lang w:val="en-US"/>
        </w:rPr>
        <w:t>*</w:t>
      </w:r>
      <w:r w:rsidR="00F71D27">
        <w:rPr>
          <w:rStyle w:val="Hyperlink"/>
          <w:rFonts w:cstheme="minorHAnsi"/>
          <w:color w:val="auto"/>
          <w:u w:val="none"/>
          <w:lang w:val="en-US"/>
        </w:rPr>
        <w:t xml:space="preserve">Corresponding Author: </w:t>
      </w:r>
      <w:r w:rsidRPr="008E2D6D">
        <w:rPr>
          <w:rStyle w:val="Hyperlink"/>
          <w:rFonts w:cstheme="minorHAnsi"/>
          <w:color w:val="auto"/>
          <w:u w:val="none"/>
          <w:lang w:val="en-US"/>
        </w:rPr>
        <w:t xml:space="preserve">Sascha Münster-Müller, </w:t>
      </w:r>
      <w:r w:rsidR="00651A94">
        <w:rPr>
          <w:lang w:val="en-US"/>
        </w:rPr>
        <w:t>University of Rostock</w:t>
      </w:r>
      <w:r w:rsidR="00651A94" w:rsidRPr="0039391D">
        <w:rPr>
          <w:lang w:val="en-US"/>
        </w:rPr>
        <w:t xml:space="preserve">, </w:t>
      </w:r>
      <w:r w:rsidR="00651A94" w:rsidRPr="00F97E3F">
        <w:rPr>
          <w:lang w:val="en-US"/>
        </w:rPr>
        <w:t>Dr.-Lorenz-</w:t>
      </w:r>
      <w:proofErr w:type="spellStart"/>
      <w:r w:rsidR="00651A94" w:rsidRPr="00F97E3F">
        <w:rPr>
          <w:lang w:val="en-US"/>
        </w:rPr>
        <w:t>Weg</w:t>
      </w:r>
      <w:proofErr w:type="spellEnd"/>
      <w:r w:rsidR="00651A94" w:rsidRPr="00F97E3F">
        <w:rPr>
          <w:lang w:val="en-US"/>
        </w:rPr>
        <w:t xml:space="preserve"> 2</w:t>
      </w:r>
      <w:r w:rsidR="00651A94">
        <w:rPr>
          <w:lang w:val="en-US"/>
        </w:rPr>
        <w:t xml:space="preserve">, </w:t>
      </w:r>
      <w:r w:rsidR="00651A94" w:rsidRPr="00F97E3F">
        <w:rPr>
          <w:lang w:val="en-US"/>
        </w:rPr>
        <w:t>18059 Rostock</w:t>
      </w:r>
      <w:r w:rsidR="00651A94" w:rsidRPr="0039391D">
        <w:rPr>
          <w:lang w:val="en-US"/>
        </w:rPr>
        <w:t>, Germany</w:t>
      </w:r>
      <w:r w:rsidR="00651A94">
        <w:rPr>
          <w:lang w:val="en-US"/>
        </w:rPr>
        <w:t xml:space="preserve">, </w:t>
      </w:r>
      <w:r w:rsidR="003138C8">
        <w:rPr>
          <w:bCs/>
          <w:lang w:val="en-US"/>
        </w:rPr>
        <w:t>sascha.muemue</w:t>
      </w:r>
      <w:r w:rsidR="00651A94" w:rsidRPr="00CF2F26">
        <w:rPr>
          <w:bCs/>
          <w:lang w:val="en-US"/>
        </w:rPr>
        <w:t>@</w:t>
      </w:r>
      <w:r w:rsidR="003138C8">
        <w:rPr>
          <w:bCs/>
          <w:lang w:val="en-US"/>
        </w:rPr>
        <w:t>googlemail.com</w:t>
      </w:r>
      <w:r w:rsidR="00651A94" w:rsidRPr="00EF7C33">
        <w:rPr>
          <w:bCs/>
          <w:lang w:val="en-US"/>
        </w:rPr>
        <w:t xml:space="preserve">, </w:t>
      </w:r>
      <w:r w:rsidR="00651A94" w:rsidRPr="00EF7C33">
        <w:rPr>
          <w:rStyle w:val="Hyperlink"/>
          <w:bCs/>
          <w:color w:val="auto"/>
          <w:u w:val="none"/>
          <w:lang w:val="en-US"/>
        </w:rPr>
        <w:t xml:space="preserve">Phone: (+49) 177 3882571 </w:t>
      </w:r>
    </w:p>
    <w:p w14:paraId="5B7ED62C" w14:textId="77777777" w:rsidR="007A1FAE" w:rsidRPr="008E13D5" w:rsidRDefault="007A1FAE" w:rsidP="00F3279A">
      <w:pPr>
        <w:spacing w:line="480" w:lineRule="auto"/>
        <w:rPr>
          <w:sz w:val="24"/>
        </w:rPr>
      </w:pPr>
    </w:p>
    <w:p w14:paraId="04FE4D43" w14:textId="605BC137" w:rsidR="0085733C" w:rsidRPr="008E13D5" w:rsidRDefault="0085733C" w:rsidP="00F3279A">
      <w:pPr>
        <w:spacing w:line="480" w:lineRule="auto"/>
      </w:pPr>
      <w:r w:rsidRPr="008E13D5">
        <w:rPr>
          <w:i/>
        </w:rPr>
        <w:t>Keywords</w:t>
      </w:r>
      <w:r w:rsidRPr="008E13D5">
        <w:t xml:space="preserve">: </w:t>
      </w:r>
      <w:r w:rsidR="008F1EC8" w:rsidRPr="008E13D5">
        <w:t>new psychoactive substances</w:t>
      </w:r>
      <w:r w:rsidR="009C5107" w:rsidRPr="008E13D5">
        <w:t>;</w:t>
      </w:r>
      <w:r w:rsidR="00011640" w:rsidRPr="008E13D5">
        <w:t xml:space="preserve"> </w:t>
      </w:r>
      <w:r w:rsidR="008E13D5">
        <w:t>MDMB-CHMICA</w:t>
      </w:r>
      <w:r w:rsidR="0095342A" w:rsidRPr="008E13D5">
        <w:t xml:space="preserve">; </w:t>
      </w:r>
      <w:r w:rsidR="00E64E16">
        <w:t>Cumyl-PeGaClone;</w:t>
      </w:r>
      <w:r w:rsidR="008E13D5">
        <w:t xml:space="preserve"> </w:t>
      </w:r>
      <w:r w:rsidR="00316646">
        <w:t>isotope ratio mass spectrometry</w:t>
      </w:r>
      <w:r w:rsidR="0095342A" w:rsidRPr="008E13D5">
        <w:t>;</w:t>
      </w:r>
      <w:r w:rsidR="005B1863" w:rsidRPr="008E13D5">
        <w:t xml:space="preserve"> </w:t>
      </w:r>
      <w:r w:rsidR="00316646">
        <w:t>impurity profiling</w:t>
      </w:r>
    </w:p>
    <w:bookmarkEnd w:id="1"/>
    <w:p w14:paraId="2AE6B6AB" w14:textId="2C43273C" w:rsidR="00A461B5" w:rsidRDefault="00A461B5" w:rsidP="00F3279A">
      <w:pPr>
        <w:spacing w:line="480" w:lineRule="auto"/>
        <w:rPr>
          <w:sz w:val="24"/>
        </w:rPr>
      </w:pPr>
    </w:p>
    <w:p w14:paraId="2744E32B" w14:textId="2718C266" w:rsidR="007646C9" w:rsidRDefault="007646C9" w:rsidP="00F3279A">
      <w:pPr>
        <w:spacing w:line="480" w:lineRule="auto"/>
        <w:rPr>
          <w:b/>
        </w:rPr>
      </w:pPr>
      <w:r w:rsidRPr="007646C9">
        <w:rPr>
          <w:b/>
        </w:rPr>
        <w:t>Abs</w:t>
      </w:r>
      <w:r>
        <w:rPr>
          <w:b/>
        </w:rPr>
        <w:t>tract</w:t>
      </w:r>
    </w:p>
    <w:p w14:paraId="48803FFA" w14:textId="39DCAF98" w:rsidR="00FD2FDF" w:rsidRDefault="00D67D04" w:rsidP="00F3279A">
      <w:pPr>
        <w:spacing w:line="480" w:lineRule="auto"/>
      </w:pPr>
      <w:r>
        <w:t>In this study, we utilized elemental analyser (EA) and gas-chromatography (GC) isotope ratio mass spectrometry (I</w:t>
      </w:r>
      <w:r w:rsidR="00E11382">
        <w:t>RM</w:t>
      </w:r>
      <w:r>
        <w:t xml:space="preserve">S) and ultra-high-performance liquid chromatography coupled to mass spectrometry (UHPLC-MS) in a comprehensive profiling approach assessing the chromatographic impurity signatures and </w:t>
      </w:r>
      <w:r w:rsidRPr="009D4195">
        <w:t>δ</w:t>
      </w:r>
      <w:r w:rsidRPr="009D4195">
        <w:rPr>
          <w:vertAlign w:val="superscript"/>
        </w:rPr>
        <w:t>13</w:t>
      </w:r>
      <w:r w:rsidRPr="009D4195">
        <w:t>C</w:t>
      </w:r>
      <w:r w:rsidRPr="009D4195">
        <w:rPr>
          <w:lang w:val="en"/>
        </w:rPr>
        <w:t xml:space="preserve"> and </w:t>
      </w:r>
      <w:r w:rsidRPr="009D4195">
        <w:t>δ</w:t>
      </w:r>
      <w:r w:rsidRPr="009D4195">
        <w:rPr>
          <w:vertAlign w:val="superscript"/>
        </w:rPr>
        <w:t>15</w:t>
      </w:r>
      <w:r w:rsidRPr="009D4195">
        <w:t>N</w:t>
      </w:r>
      <w:r>
        <w:t xml:space="preserve"> isotope ratios of synthetic cannabinoids from police seizures and internet test purchases. Main target of this study was the highly prevalent synthetic cannabinoid MDMB-CHMICA (methyl (2S)-2-(</w:t>
      </w:r>
      <w:r w:rsidRPr="000856AD">
        <w:t>[1-(cyclohexylmethyl)-1</w:t>
      </w:r>
      <w:r w:rsidRPr="00E4551D">
        <w:rPr>
          <w:i/>
        </w:rPr>
        <w:t>H</w:t>
      </w:r>
      <w:r w:rsidRPr="000856AD">
        <w:t>-indol-3-</w:t>
      </w:r>
      <w:proofErr w:type="gramStart"/>
      <w:r w:rsidRPr="000856AD">
        <w:t>yl</w:t>
      </w:r>
      <w:r>
        <w:t>]</w:t>
      </w:r>
      <w:r w:rsidRPr="000856AD">
        <w:t>formamido</w:t>
      </w:r>
      <w:proofErr w:type="gramEnd"/>
      <w:r>
        <w:t>)</w:t>
      </w:r>
      <w:r w:rsidRPr="000856AD">
        <w:t>-3,3-dimethylbutaoate</w:t>
      </w:r>
      <w:r>
        <w:t xml:space="preserve">). Overall, 61 powder and 118 herbal </w:t>
      </w:r>
      <w:r>
        <w:lastRenderedPageBreak/>
        <w:t xml:space="preserve">blend (also called “Spice-Products”) samples were analysed using both analytical techniques and evaluated in a joint model to link samples from a common source. As a key finding, three agglomerates of Spice-product samples with similar dates of purchase were identified in the IRMS data, possibly representing larger shipments of MDMB-CHMICA, each produced with the same precursor material, successively delivered to the European market. The three agglomerates were refined into multiple sub-clusters based on the impurity profiling data, each representing an individual synthesis batch. One of the agglomerates identified in the IRMS data was found to consist two groups of four sub-clusters, respectively, with majorly different impurity profiles, demonstrating the necessity for both analytical techniques to extract the maximum amount of information from a limited sample pool. </w:t>
      </w:r>
      <w:r>
        <w:rPr>
          <w:lang w:val="en"/>
        </w:rPr>
        <w:t xml:space="preserve">Additionally, 31 samples containing the recently surfaced synthetic cannabinoid </w:t>
      </w:r>
      <w:r>
        <w:t>Cumyl-PeGaClone (</w:t>
      </w:r>
      <w:r w:rsidRPr="00885D3E">
        <w:t>5-pentyl-2-(2-phenylpropan-2-yl)-2,5-dihydro-1</w:t>
      </w:r>
      <w:r w:rsidRPr="005A22CD">
        <w:rPr>
          <w:i/>
        </w:rPr>
        <w:t>H</w:t>
      </w:r>
      <w:r w:rsidRPr="00885D3E">
        <w:t>-pyrido[4,3-b]indol-1-one</w:t>
      </w:r>
      <w:r>
        <w:t xml:space="preserve">) were analysed for their and </w:t>
      </w:r>
      <w:r w:rsidRPr="009D4195">
        <w:t>δ</w:t>
      </w:r>
      <w:r w:rsidRPr="009D4195">
        <w:rPr>
          <w:vertAlign w:val="superscript"/>
        </w:rPr>
        <w:t>13</w:t>
      </w:r>
      <w:r w:rsidRPr="009D4195">
        <w:t>C</w:t>
      </w:r>
      <w:r w:rsidRPr="009D4195">
        <w:rPr>
          <w:lang w:val="en"/>
        </w:rPr>
        <w:t xml:space="preserve"> and </w:t>
      </w:r>
      <w:r w:rsidRPr="009D4195">
        <w:t>δ</w:t>
      </w:r>
      <w:r w:rsidRPr="009D4195">
        <w:rPr>
          <w:vertAlign w:val="superscript"/>
        </w:rPr>
        <w:t>15</w:t>
      </w:r>
      <w:r w:rsidRPr="009D4195">
        <w:t>N</w:t>
      </w:r>
      <w:r>
        <w:t xml:space="preserve"> isotope ratios to put the isotopic data recorded </w:t>
      </w:r>
      <w:r w:rsidRPr="00C22F89">
        <w:t>for MDMB-CHMNICA</w:t>
      </w:r>
      <w:r>
        <w:t xml:space="preserve"> in a more global perspective. Three building blocks of precursor chemicals (indole, tert-leucine, cumylamine) potentially used for the synthesis of the two named synthetic cannabinoids were acquired from different global vendors and measured for their </w:t>
      </w:r>
      <w:r w:rsidRPr="009D4195">
        <w:t>δ</w:t>
      </w:r>
      <w:r w:rsidRPr="009D4195">
        <w:rPr>
          <w:vertAlign w:val="superscript"/>
        </w:rPr>
        <w:t>13</w:t>
      </w:r>
      <w:r w:rsidRPr="009D4195">
        <w:t>C</w:t>
      </w:r>
      <w:r w:rsidRPr="009D4195">
        <w:rPr>
          <w:lang w:val="en"/>
        </w:rPr>
        <w:t xml:space="preserve"> and </w:t>
      </w:r>
      <w:r w:rsidRPr="009D4195">
        <w:t>δ</w:t>
      </w:r>
      <w:r w:rsidRPr="009D4195">
        <w:rPr>
          <w:vertAlign w:val="superscript"/>
        </w:rPr>
        <w:t>15</w:t>
      </w:r>
      <w:r w:rsidRPr="009D4195">
        <w:t>N</w:t>
      </w:r>
      <w:r>
        <w:t xml:space="preserve"> isotope ratios to better understand variations in the isotopic composition of the synthetic cannabinoids and to trace their origin. </w:t>
      </w:r>
      <w:r w:rsidR="00FD2FDF">
        <w:br w:type="page"/>
      </w:r>
    </w:p>
    <w:p w14:paraId="308E6D45" w14:textId="0C14FCD9" w:rsidR="006D6DCD" w:rsidRPr="007646C9" w:rsidRDefault="00703B3A" w:rsidP="00F3279A">
      <w:pPr>
        <w:spacing w:line="480" w:lineRule="auto"/>
        <w:rPr>
          <w:bCs/>
        </w:rPr>
      </w:pPr>
      <w:r w:rsidRPr="007646C9">
        <w:rPr>
          <w:rStyle w:val="Fett"/>
          <w:bCs w:val="0"/>
        </w:rPr>
        <w:lastRenderedPageBreak/>
        <w:t>1.</w:t>
      </w:r>
      <w:r w:rsidRPr="007646C9">
        <w:rPr>
          <w:rStyle w:val="Fett"/>
        </w:rPr>
        <w:t xml:space="preserve"> </w:t>
      </w:r>
      <w:r w:rsidR="0085733C" w:rsidRPr="007646C9">
        <w:rPr>
          <w:rStyle w:val="Fett"/>
        </w:rPr>
        <w:t>Introduction</w:t>
      </w:r>
    </w:p>
    <w:p w14:paraId="3B2956B3" w14:textId="62493FBF" w:rsidR="00D67D04" w:rsidRDefault="00D67D04" w:rsidP="00F3279A">
      <w:pPr>
        <w:spacing w:line="480" w:lineRule="auto"/>
      </w:pPr>
      <w:r>
        <w:t xml:space="preserve">Classic drugs like Cannabis, cocaine, heroin or amphetamine type stimulants (ATS) make up the largest amount of seized drugs of abuse worldwide </w:t>
      </w:r>
      <w:r>
        <w:fldChar w:fldCharType="begin"/>
      </w:r>
      <w:r w:rsidR="00004E57">
        <w:instrText xml:space="preserve"> ADDIN EN.CITE &lt;EndNote&gt;&lt;Cite&gt;&lt;Author&gt;UNODC&lt;/Author&gt;&lt;Year&gt;2018&lt;/Year&gt;&lt;RecNum&gt;59&lt;/RecNum&gt;&lt;DisplayText&gt;[1]&lt;/DisplayText&gt;&lt;record&gt;&lt;rec-number&gt;59&lt;/rec-number&gt;&lt;foreign-keys&gt;&lt;key app="EN" db-id="0rddxvvew22rz1e0fxk52w2v5v9ad9et50ep" timestamp="1538474977"&gt;59&lt;/key&gt;&lt;/foreign-keys&gt;&lt;ref-type name="Web Page"&gt;12&lt;/ref-type&gt;&lt;contributors&gt;&lt;authors&gt;&lt;author&gt;UNODC&lt;/author&gt;&lt;/authors&gt;&lt;/contributors&gt;&lt;titles&gt;&lt;title&gt;UNODC World drug report 2018&lt;/title&gt;&lt;/titles&gt;&lt;number&gt;09.10.2019&lt;/number&gt;&lt;dates&gt;&lt;year&gt;2018&lt;/year&gt;&lt;/dates&gt;&lt;urls&gt;&lt;related-urls&gt;&lt;url&gt;https://www.unodc.org/wdr2018/&lt;/url&gt;&lt;/related-urls&gt;&lt;/urls&gt;&lt;/record&gt;&lt;/Cite&gt;&lt;/EndNote&gt;</w:instrText>
      </w:r>
      <w:r>
        <w:fldChar w:fldCharType="separate"/>
      </w:r>
      <w:r>
        <w:rPr>
          <w:noProof/>
        </w:rPr>
        <w:t>[1]</w:t>
      </w:r>
      <w:r>
        <w:fldChar w:fldCharType="end"/>
      </w:r>
      <w:r>
        <w:t xml:space="preserve">. Forensic profiling is a well-established method for law enforcement agencies to obtain basic information on the manufacturing and trafficking of these drugs. The two most frequently used analytical techniques are profiling of synthesis-related chemical impurities (impurity profiling) and stable isotope ratio analysis (SIRA), each providing orthogonal information on the history of a sample. Chemical profiling mainly targets the arising natural and synthetic by-products and impurities as a result of the synthesis pathway and chosen precursor material </w:t>
      </w:r>
      <w:r>
        <w:fldChar w:fldCharType="begin">
          <w:fldData xml:space="preserve">PEVuZE5vdGU+PENpdGU+PEF1dGhvcj5LdW5hbGFuPC9BdXRob3I+PFllYXI+MjAwOTwvWWVhcj48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</w:fldData>
        </w:fldChar>
      </w:r>
      <w:r w:rsidR="003C396B">
        <w:instrText xml:space="preserve"> ADDIN EN.CITE </w:instrText>
      </w:r>
      <w:r w:rsidR="003C396B">
        <w:fldChar w:fldCharType="begin">
          <w:fldData xml:space="preserve">PEVuZE5vdGU+PENpdGU+PEF1dGhvcj5LdW5hbGFuPC9BdXRob3I+PFllYXI+MjAwOTwvWWVhcj48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</w:fldData>
        </w:fldChar>
      </w:r>
      <w:r w:rsidR="003C396B">
        <w:instrText xml:space="preserve"> ADDIN EN.CITE.DATA </w:instrText>
      </w:r>
      <w:r w:rsidR="003C396B">
        <w:fldChar w:fldCharType="end"/>
      </w:r>
      <w:r>
        <w:fldChar w:fldCharType="separate"/>
      </w:r>
      <w:r>
        <w:rPr>
          <w:noProof/>
        </w:rPr>
        <w:t>[2-6]</w:t>
      </w:r>
      <w:r>
        <w:fldChar w:fldCharType="end"/>
      </w:r>
      <w:r>
        <w:t xml:space="preserve">. The analysis of the composition </w:t>
      </w:r>
      <w:r>
        <w:rPr>
          <w:lang w:val="en"/>
        </w:rPr>
        <w:t xml:space="preserve">of </w:t>
      </w:r>
      <w:r w:rsidRPr="008E13D5">
        <w:t>stable isotope</w:t>
      </w:r>
      <w:r>
        <w:t>s</w:t>
      </w:r>
      <w:r w:rsidRPr="008E13D5">
        <w:t xml:space="preserve"> for elements like carbon, nitrogen or hydrogen</w:t>
      </w:r>
      <w:r>
        <w:t xml:space="preserve"> via isotope ratio mass spectrometry (IRMS) can provide information on the </w:t>
      </w:r>
      <w:r w:rsidRPr="008E13D5">
        <w:t>origin of precursor compounds of synthetic drugs like amphetamine</w:t>
      </w:r>
      <w:r>
        <w:t xml:space="preserve"> </w:t>
      </w:r>
      <w:r w:rsidRPr="008E13D5">
        <w:fldChar w:fldCharType="begin">
          <w:fldData xml:space="preserve">PEVuZE5vdGU+PENpdGU+PEF1dGhvcj5DYXJ0ZXI8L0F1dGhvcj48WWVhcj4yMDAyPC9ZZWFyPjxS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</w:fldData>
        </w:fldChar>
      </w:r>
      <w:r w:rsidR="003C396B">
        <w:instrText xml:space="preserve"> ADDIN EN.CITE </w:instrText>
      </w:r>
      <w:r w:rsidR="003C396B">
        <w:fldChar w:fldCharType="begin">
          <w:fldData xml:space="preserve">PEVuZE5vdGU+PENpdGU+PEF1dGhvcj5DYXJ0ZXI8L0F1dGhvcj48WWVhcj4yMDAyPC9ZZWFyPjxS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</w:fldData>
        </w:fldChar>
      </w:r>
      <w:r w:rsidR="003C396B">
        <w:instrText xml:space="preserve"> ADDIN EN.CITE.DATA </w:instrText>
      </w:r>
      <w:r w:rsidR="003C396B">
        <w:fldChar w:fldCharType="end"/>
      </w:r>
      <w:r w:rsidRPr="008E13D5">
        <w:fldChar w:fldCharType="separate"/>
      </w:r>
      <w:r>
        <w:rPr>
          <w:noProof/>
        </w:rPr>
        <w:t>[7, 8]</w:t>
      </w:r>
      <w:r w:rsidRPr="008E13D5">
        <w:fldChar w:fldCharType="end"/>
      </w:r>
      <w:r w:rsidRPr="008E13D5">
        <w:t xml:space="preserve"> or methamphetamine</w:t>
      </w:r>
      <w:r>
        <w:t xml:space="preserve"> </w:t>
      </w:r>
      <w:r w:rsidRPr="008E13D5">
        <w:fldChar w:fldCharType="begin">
          <w:fldData xml:space="preserve">PEVuZE5vdGU+PENpdGU+PEF1dGhvcj5LdXJhc2hpbWE8L0F1dGhvcj48WWVhcj4yMDA0PC9ZZWFy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</w:fldData>
        </w:fldChar>
      </w:r>
      <w:r w:rsidR="003C396B">
        <w:instrText xml:space="preserve"> ADDIN EN.CITE </w:instrText>
      </w:r>
      <w:r w:rsidR="003C396B">
        <w:fldChar w:fldCharType="begin">
          <w:fldData xml:space="preserve">PEVuZE5vdGU+PENpdGU+PEF1dGhvcj5LdXJhc2hpbWE8L0F1dGhvcj48WWVhcj4yMDA0PC9ZZWFy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</w:fldData>
        </w:fldChar>
      </w:r>
      <w:r w:rsidR="003C396B">
        <w:instrText xml:space="preserve"> ADDIN EN.CITE.DATA </w:instrText>
      </w:r>
      <w:r w:rsidR="003C396B">
        <w:fldChar w:fldCharType="end"/>
      </w:r>
      <w:r w:rsidRPr="008E13D5">
        <w:fldChar w:fldCharType="separate"/>
      </w:r>
      <w:r>
        <w:rPr>
          <w:noProof/>
        </w:rPr>
        <w:t>[9, 10]</w:t>
      </w:r>
      <w:r w:rsidRPr="008E13D5">
        <w:fldChar w:fldCharType="end"/>
      </w:r>
      <w:r>
        <w:t xml:space="preserve"> and was used to geographically narrow down the cultivation area of plant-based drugs like</w:t>
      </w:r>
      <w:r w:rsidRPr="008E13D5">
        <w:t xml:space="preserve"> cocaine</w:t>
      </w:r>
      <w:r>
        <w:t xml:space="preserve"> </w:t>
      </w:r>
      <w:r w:rsidRPr="008E13D5">
        <w:fldChar w:fldCharType="begin">
          <w:fldData xml:space="preserve">PEVuZE5vdGU+PENpdGU+PEF1dGhvcj5FaGxlcmluZ2VyPC9BdXRob3I+PFllYXI+MjAwMDwvWWVh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</w:fldData>
        </w:fldChar>
      </w:r>
      <w:r w:rsidR="003C396B">
        <w:instrText xml:space="preserve"> ADDIN EN.CITE </w:instrText>
      </w:r>
      <w:r w:rsidR="003C396B">
        <w:fldChar w:fldCharType="begin">
          <w:fldData xml:space="preserve">PEVuZE5vdGU+PENpdGU+PEF1dGhvcj5FaGxlcmluZ2VyPC9BdXRob3I+PFllYXI+MjAwMDwvWWVh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</w:fldData>
        </w:fldChar>
      </w:r>
      <w:r w:rsidR="003C396B">
        <w:instrText xml:space="preserve"> ADDIN EN.CITE.DATA </w:instrText>
      </w:r>
      <w:r w:rsidR="003C396B">
        <w:fldChar w:fldCharType="end"/>
      </w:r>
      <w:r w:rsidRPr="008E13D5">
        <w:fldChar w:fldCharType="separate"/>
      </w:r>
      <w:r>
        <w:rPr>
          <w:noProof/>
        </w:rPr>
        <w:t>[11, 12]</w:t>
      </w:r>
      <w:r w:rsidRPr="008E13D5">
        <w:fldChar w:fldCharType="end"/>
      </w:r>
      <w:r w:rsidRPr="008E13D5">
        <w:t xml:space="preserve"> or heroin</w:t>
      </w:r>
      <w:r>
        <w:t xml:space="preserve"> </w:t>
      </w:r>
      <w:r w:rsidRPr="008E13D5">
        <w:fldChar w:fldCharType="begin"/>
      </w:r>
      <w:r>
        <w:instrText xml:space="preserve"> ADDIN EN.CITE &lt;EndNote&gt;&lt;Cite&gt;&lt;Author&gt;Dautraix&lt;/Author&gt;&lt;Year&gt;1996&lt;/Year&gt;&lt;RecNum&gt;47&lt;/RecNum&gt;&lt;DisplayText&gt;[13]&lt;/DisplayText&gt;&lt;record&gt;&lt;rec-number&gt;47&lt;/rec-number&gt;&lt;foreign-keys&gt;&lt;key app="EN" db-id="0rddxvvew22rz1e0fxk52w2v5v9ad9et50ep" timestamp="1514988910"&gt;47&lt;/key&gt;&lt;/foreign-keys&gt;&lt;ref-type name="Journal Article"&gt;17&lt;/ref-type&gt;&lt;contributors&gt;&lt;authors&gt;&lt;author&gt;Dautraix, S.&lt;/author&gt;&lt;author&gt;Guilluy, R.&lt;/author&gt;&lt;author&gt;Chaudron-Thozet, H.&lt;/author&gt;&lt;author&gt;Brazier, J. L.&lt;/author&gt;&lt;author&gt;Lamotte, A.&lt;/author&gt;&lt;/authors&gt;&lt;/contributors&gt;&lt;titles&gt;&lt;title&gt;13C Isotopic analysis of an acetaminophen and diacetylmorphine mixture&lt;/title&gt;&lt;secondary-title&gt;Journal of Chromatography A&lt;/secondary-title&gt;&lt;/titles&gt;&lt;periodical&gt;&lt;full-title&gt;Journal of Chromatography A&lt;/full-title&gt;&lt;abbr-1&gt;J. Chromatogr. A&lt;/abbr-1&gt;&lt;abbr-2&gt;J Chromatogr A&lt;/abbr-2&gt;&lt;/periodical&gt;&lt;pages&gt;203-210&lt;/pages&gt;&lt;volume&gt;756&lt;/volume&gt;&lt;number&gt;1&lt;/number&gt;&lt;keywords&gt;&lt;keyword&gt;Isotopic fractionation&lt;/keyword&gt;&lt;keyword&gt;Acetaminophen&lt;/keyword&gt;&lt;keyword&gt;Diacetylmorphine&lt;/keyword&gt;&lt;keyword&gt;Heron&lt;/keyword&gt;&lt;keyword&gt;Paracetamol&lt;/keyword&gt;&lt;/keywords&gt;&lt;dates&gt;&lt;year&gt;1996&lt;/year&gt;&lt;pub-dates&gt;&lt;date&gt;1996/12/20/&lt;/date&gt;&lt;/pub-dates&gt;&lt;/dates&gt;&lt;isbn&gt;0021-9673&lt;/isbn&gt;&lt;urls&gt;&lt;related-urls&gt;&lt;url&gt;http://www.sciencedirect.com/science/article/pii/S0021967396006401&lt;/url&gt;&lt;/related-urls&gt;&lt;/urls&gt;&lt;electronic-resource-num&gt;https://doi.org/10.1016/S0021-9673(96)00640-1&lt;/electronic-resource-num&gt;&lt;/record&gt;&lt;/Cite&gt;&lt;/EndNote&gt;</w:instrText>
      </w:r>
      <w:r w:rsidRPr="008E13D5">
        <w:fldChar w:fldCharType="separate"/>
      </w:r>
      <w:r>
        <w:rPr>
          <w:noProof/>
        </w:rPr>
        <w:t>[13]</w:t>
      </w:r>
      <w:r w:rsidRPr="008E13D5">
        <w:fldChar w:fldCharType="end"/>
      </w:r>
      <w:r>
        <w:t>. Buchanan et al.</w:t>
      </w:r>
      <w:r w:rsidRPr="00362C53">
        <w:t xml:space="preserve"> </w:t>
      </w:r>
      <w:r>
        <w:fldChar w:fldCharType="begin"/>
      </w:r>
      <w:r>
        <w:instrText xml:space="preserve"> ADDIN EN.CITE &lt;EndNote&gt;&lt;Cite&gt;&lt;Author&gt;Buchanan&lt;/Author&gt;&lt;Year&gt;2011&lt;/Year&gt;&lt;RecNum&gt;82&lt;/RecNum&gt;&lt;DisplayText&gt;[14]&lt;/DisplayText&gt;&lt;record&gt;&lt;rec-number&gt;82&lt;/rec-number&gt;&lt;foreign-keys&gt;&lt;key app="EN" db-id="0rddxvvew22rz1e0fxk52w2v5v9ad9et50ep" timestamp="1550580289"&gt;82&lt;/key&gt;&lt;/foreign-keys&gt;&lt;ref-type name="Journal Article"&gt;17&lt;/ref-type&gt;&lt;contributors&gt;&lt;authors&gt;&lt;author&gt;Buchanan, Hilary A. S.&lt;/author&gt;&lt;author&gt;Kerr, William J.&lt;/author&gt;&lt;author&gt;Meier-Augenstein, Wolfram&lt;/author&gt;&lt;author&gt;Daéid, Niamh Nic&lt;/author&gt;&lt;/authors&gt;&lt;/contributors&gt;&lt;titles&gt;&lt;title&gt;Organic impurities, stable isotopes, or both: A comparison of instrumental and pattern recognition techniques for the profiling of 3,4-methylenedioxymethamphetamine&lt;/title&gt;&lt;secondary-title&gt;Analytical Methods&lt;/secondary-title&gt;&lt;/titles&gt;&lt;pages&gt;2279-2288&lt;/pages&gt;&lt;volume&gt;3&lt;/volume&gt;&lt;number&gt;10&lt;/number&gt;&lt;dates&gt;&lt;year&gt;2011&lt;/year&gt;&lt;/dates&gt;&lt;publisher&gt;The Royal Society of Chemistry&lt;/publisher&gt;&lt;isbn&gt;1759-9660&lt;/isbn&gt;&lt;work-type&gt;10.1039/C1AY05088E&lt;/work-type&gt;&lt;urls&gt;&lt;related-urls&gt;&lt;url&gt;http://dx.doi.org/10.1039/C1AY05088E&lt;/url&gt;&lt;/related-urls&gt;&lt;/urls&gt;&lt;electronic-resource-num&gt;10.1039/C1AY05088E&lt;/electronic-resource-num&gt;&lt;/record&gt;&lt;/Cite&gt;&lt;/EndNote&gt;</w:instrText>
      </w:r>
      <w:r>
        <w:fldChar w:fldCharType="separate"/>
      </w:r>
      <w:r>
        <w:rPr>
          <w:noProof/>
        </w:rPr>
        <w:t>[14]</w:t>
      </w:r>
      <w:r>
        <w:fldChar w:fldCharType="end"/>
      </w:r>
      <w:r>
        <w:t xml:space="preserve"> published one of the few available literature sources where both techniques were used individually and as combination to discriminate between in-house produced samples of </w:t>
      </w:r>
      <w:r w:rsidRPr="008768CB">
        <w:t>3,4-methylenedioxymethamphetamine</w:t>
      </w:r>
      <w:r>
        <w:t xml:space="preserve"> (MDMA), synthesized using two </w:t>
      </w:r>
      <w:r w:rsidRPr="00362C53">
        <w:t xml:space="preserve">batches of </w:t>
      </w:r>
      <w:proofErr w:type="spellStart"/>
      <w:r w:rsidRPr="00362C53">
        <w:t>piperonyl</w:t>
      </w:r>
      <w:proofErr w:type="spellEnd"/>
      <w:r w:rsidRPr="00362C53">
        <w:t xml:space="preserve"> methyl ketone (PMK)</w:t>
      </w:r>
      <w:r>
        <w:t xml:space="preserve"> and three different synthetic </w:t>
      </w:r>
      <w:r w:rsidRPr="00362C53">
        <w:t>routes (Al/Hg, NaBH</w:t>
      </w:r>
      <w:r w:rsidRPr="00362C53">
        <w:rPr>
          <w:vertAlign w:val="subscript"/>
        </w:rPr>
        <w:t>4</w:t>
      </w:r>
      <w:r w:rsidRPr="00362C53">
        <w:t xml:space="preserve"> and Pt/H</w:t>
      </w:r>
      <w:r w:rsidRPr="00362C53">
        <w:rPr>
          <w:vertAlign w:val="subscript"/>
        </w:rPr>
        <w:t>2</w:t>
      </w:r>
      <w:r w:rsidRPr="00362C53">
        <w:t>).</w:t>
      </w:r>
      <w:r>
        <w:t xml:space="preserve"> Via impurity-profiling it was possible to discriminate between the three synthesis routes due to differences in the chemical impurity composition. According to the authors, the IRMS data did not allow for unambiguous discrimination between neither the synthesis pathway, nor the starting material due to isotopic fractionation. However, a combination of impurity profiling and stable isotope analysis data allowed for the discrimination between both, the origin of the precursor material and the applied synthesis route, using pattern recognition techniques such as principle component analysis (PCA). In the work presented here, we investigated, to which extent the combination of these two analytical techniques can support the strategical evaluation, in particular the discrimination of batches and synthesis pathways, of new psychoactive substances (NPS). Since 2006, the appearance of new classes of NPS on the illicit drug market significantly increased in number of individually reported substances (overall 803 NPS in the period of 2009-2017) as well as in seized volume (22 tons in 2016), growing to a major drug-related issue of the twenty-first century </w:t>
      </w:r>
      <w:r>
        <w:fldChar w:fldCharType="begin"/>
      </w:r>
      <w:r w:rsidR="00004E57">
        <w:instrText xml:space="preserve"> ADDIN EN.CITE &lt;EndNote&gt;&lt;Cite&gt;&lt;Author&gt;UNODC&lt;/Author&gt;&lt;Year&gt;2018&lt;/Year&gt;&lt;RecNum&gt;59&lt;/RecNum&gt;&lt;DisplayText&gt;[1]&lt;/DisplayText&gt;&lt;record&gt;&lt;rec-number&gt;59&lt;/rec-number&gt;&lt;foreign-keys&gt;&lt;key app="EN" db-id="0rddxvvew22rz1e0fxk52w2v5v9ad9et50ep" timestamp="1538474977"&gt;59&lt;/key&gt;&lt;/foreign-keys&gt;&lt;ref-type name="Web Page"&gt;12&lt;/ref-type&gt;&lt;contributors&gt;&lt;authors&gt;&lt;author&gt;UNODC&lt;/author&gt;&lt;/authors&gt;&lt;/contributors&gt;&lt;titles&gt;&lt;title&gt;UNODC World drug report 2018&lt;/title&gt;&lt;/titles&gt;&lt;number&gt;09.10.2019&lt;/number&gt;&lt;dates&gt;&lt;year&gt;2018&lt;/year&gt;&lt;/dates&gt;&lt;urls&gt;&lt;related-urls&gt;&lt;url&gt;https://www.unodc.org/wdr2018/&lt;/url&gt;&lt;/related-urls&gt;&lt;/urls&gt;&lt;/record&gt;&lt;/Cite&gt;&lt;/EndNote&gt;</w:instrText>
      </w:r>
      <w:r>
        <w:fldChar w:fldCharType="separate"/>
      </w:r>
      <w:r>
        <w:rPr>
          <w:noProof/>
        </w:rPr>
        <w:t>[1]</w:t>
      </w:r>
      <w:r>
        <w:fldChar w:fldCharType="end"/>
      </w:r>
      <w:r>
        <w:t xml:space="preserve">. Most of these substances, including synthetic cathinones, opioids or cannabinoids, were </w:t>
      </w:r>
      <w:r>
        <w:lastRenderedPageBreak/>
        <w:t xml:space="preserve">originally developed in legitimate pharmaceutical research and are now misused as recreational drugs </w:t>
      </w:r>
      <w:r>
        <w:fldChar w:fldCharType="begin">
          <w:fldData xml:space="preserve">PEVuZE5vdGU+PENpdGU+PEF1dGhvcj5CcmFuZHQ8L0F1dGhvcj48WWVhcj4yMDE0PC9ZZWFyPjxS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==
</w:fldData>
        </w:fldChar>
      </w:r>
      <w:r w:rsidR="003C396B">
        <w:instrText xml:space="preserve"> ADDIN EN.CITE </w:instrText>
      </w:r>
      <w:r w:rsidR="003C396B">
        <w:fldChar w:fldCharType="begin">
          <w:fldData xml:space="preserve">PEVuZE5vdGU+PENpdGU+PEF1dGhvcj5CcmFuZHQ8L0F1dGhvcj48WWVhcj4yMDE0PC9ZZWFyPjxS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==
</w:fldData>
        </w:fldChar>
      </w:r>
      <w:r w:rsidR="003C396B">
        <w:instrText xml:space="preserve"> ADDIN EN.CITE.DATA </w:instrText>
      </w:r>
      <w:r w:rsidR="003C396B">
        <w:fldChar w:fldCharType="end"/>
      </w:r>
      <w:r>
        <w:fldChar w:fldCharType="separate"/>
      </w:r>
      <w:r>
        <w:rPr>
          <w:noProof/>
        </w:rPr>
        <w:t>[15-17]</w:t>
      </w:r>
      <w:r>
        <w:fldChar w:fldCharType="end"/>
      </w:r>
      <w:r>
        <w:t xml:space="preserve">. </w:t>
      </w:r>
      <w:r>
        <w:rPr>
          <w:lang w:val="en"/>
        </w:rPr>
        <w:t xml:space="preserve">The exact </w:t>
      </w:r>
      <w:r w:rsidR="00E11382">
        <w:rPr>
          <w:lang w:val="en"/>
        </w:rPr>
        <w:t>procedure</w:t>
      </w:r>
      <w:r>
        <w:rPr>
          <w:lang w:val="en"/>
        </w:rPr>
        <w:t xml:space="preserve"> of manufacturing, sourcing of precursor chemicals and trafficking of NPS are yet a topic of ongoing research and are expected to be majorly different to other synthetic drugs such as ATS, which are typically produced in clandestine laboratories in Europe. The majority of NPS are presumably produced by chemical companies in Asia, typically China, with professional instrumentation and trained chemists, reflected by the high purity of NPS on the market </w:t>
      </w:r>
      <w:r>
        <w:rPr>
          <w:lang w:val="en"/>
        </w:rPr>
        <w:fldChar w:fldCharType="begin"/>
      </w:r>
      <w:r>
        <w:rPr>
          <w:lang w:val="en"/>
        </w:rPr>
        <w:instrText xml:space="preserve"> ADDIN EN.CITE &lt;EndNote&gt;&lt;Cite&gt;&lt;Author&gt;Brunt&lt;/Author&gt;&lt;Year&gt;2017&lt;/Year&gt;&lt;RecNum&gt;60&lt;/RecNum&gt;&lt;DisplayText&gt;[18]&lt;/DisplayText&gt;&lt;record&gt;&lt;rec-number&gt;60&lt;/rec-number&gt;&lt;foreign-keys&gt;&lt;key app="EN" db-id="0rddxvvew22rz1e0fxk52w2v5v9ad9et50ep" timestamp="1538477763"&gt;60&lt;/key&gt;&lt;/foreign-keys&gt;&lt;ref-type name="Journal Article"&gt;17&lt;/ref-type&gt;&lt;contributors&gt;&lt;authors&gt;&lt;author&gt;Brunt, Tibor Markus&lt;/author&gt;&lt;author&gt;Atkinson, Amanda Marie&lt;/author&gt;&lt;author&gt;Nefau, Thomas&lt;/author&gt;&lt;author&gt;Martinez, Magali&lt;/author&gt;&lt;author&gt;Lahaie, Emmanuel&lt;/author&gt;&lt;author&gt;Malzcewski, Artur&lt;/author&gt;&lt;author&gt;Pazitny, Martin&lt;/author&gt;&lt;author&gt;Belackova, Vendula&lt;/author&gt;&lt;author&gt;Brandt, Simon D.&lt;/author&gt;&lt;/authors&gt;&lt;/contributors&gt;&lt;titles&gt;&lt;title&gt;Online test purchased new psychoactive substances in 5 different European countries: A snapshot study of chemical composition and price&lt;/title&gt;&lt;secondary-title&gt;International Journal of Drug Policy&lt;/secondary-title&gt;&lt;/titles&gt;&lt;periodical&gt;&lt;full-title&gt;International Journal of Drug Policy&lt;/full-title&gt;&lt;abbr-1&gt;Int. J. Drug Policy&lt;/abbr-1&gt;&lt;abbr-2&gt;Int J Drug Policy&lt;/abbr-2&gt;&lt;/periodical&gt;&lt;pages&gt;105-114&lt;/pages&gt;&lt;volume&gt;44&lt;/volume&gt;&lt;dates&gt;&lt;year&gt;2017&lt;/year&gt;&lt;/dates&gt;&lt;publisher&gt;Elsevier&lt;/publisher&gt;&lt;isbn&gt;0955-3959&lt;/isbn&gt;&lt;urls&gt;&lt;related-urls&gt;&lt;url&gt;https://doi.org/10.1016/j.drugpo.2017.03.006&lt;/url&gt;&lt;/related-urls&gt;&lt;/urls&gt;&lt;electronic-resource-num&gt;10.1016/j.drugpo.2017.03.006&lt;/electronic-resource-num&gt;&lt;access-date&gt;2018/10/02&lt;/access-date&gt;&lt;/record&gt;&lt;/Cite&gt;&lt;/EndNote&gt;</w:instrText>
      </w:r>
      <w:r>
        <w:rPr>
          <w:lang w:val="en"/>
        </w:rPr>
        <w:fldChar w:fldCharType="separate"/>
      </w:r>
      <w:r>
        <w:rPr>
          <w:noProof/>
          <w:lang w:val="en"/>
        </w:rPr>
        <w:t>[18]</w:t>
      </w:r>
      <w:r>
        <w:rPr>
          <w:lang w:val="en"/>
        </w:rPr>
        <w:fldChar w:fldCharType="end"/>
      </w:r>
      <w:r>
        <w:rPr>
          <w:lang w:val="en"/>
        </w:rPr>
        <w:t>. The pure drug substances are then shipped by air or sea to Europe where they</w:t>
      </w:r>
      <w:r>
        <w:t xml:space="preserve"> are employed as active ingredients of designer drug products sold openly in internet-shops as so-called “legal-highs” or “research chemicals”</w:t>
      </w:r>
      <w:r w:rsidR="00E11382">
        <w:t xml:space="preserve"> (RC)</w:t>
      </w:r>
      <w:r>
        <w:t>. In Germany, synthetic cannabinoids are the most prevalent NPS subclass and are mostly sold as herbal smoking blends, known as “Spice-Products”</w:t>
      </w:r>
      <w:r w:rsidRPr="000B5189">
        <w:t xml:space="preserve"> </w:t>
      </w:r>
      <w:r>
        <w:t xml:space="preserve">(SP) </w:t>
      </w:r>
      <w:r>
        <w:fldChar w:fldCharType="begin">
          <w:fldData xml:space="preserve">PEVuZE5vdGU+PENpdGU+PEF1dGhvcj5BdXdhcnRlcjwvQXV0aG9yPjxZZWFyPjIwMDk8L1llYXI+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</w:fldData>
        </w:fldChar>
      </w:r>
      <w:r w:rsidR="00004E57">
        <w:instrText xml:space="preserve"> ADDIN EN.CITE </w:instrText>
      </w:r>
      <w:r w:rsidR="00004E57">
        <w:fldChar w:fldCharType="begin">
          <w:fldData xml:space="preserve">PEVuZE5vdGU+PENpdGU+PEF1dGhvcj5BdXdhcnRlcjwvQXV0aG9yPjxZZWFyPjIwMDk8L1llYXI+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</w:fldData>
        </w:fldChar>
      </w:r>
      <w:r w:rsidR="00004E57">
        <w:instrText xml:space="preserve"> ADDIN EN.CITE.DATA </w:instrText>
      </w:r>
      <w:r w:rsidR="00004E57">
        <w:fldChar w:fldCharType="end"/>
      </w:r>
      <w:r>
        <w:fldChar w:fldCharType="separate"/>
      </w:r>
      <w:r>
        <w:rPr>
          <w:noProof/>
        </w:rPr>
        <w:t>[19, 20]</w:t>
      </w:r>
      <w:r>
        <w:fldChar w:fldCharType="end"/>
      </w:r>
      <w:r>
        <w:t xml:space="preserve">. The pure cannabinoids are sprayed onto an inactive dried plant matrix such as Damiana </w:t>
      </w:r>
      <w:r w:rsidRPr="008E13D5">
        <w:t>(</w:t>
      </w:r>
      <w:proofErr w:type="spellStart"/>
      <w:r w:rsidRPr="008E13D5">
        <w:rPr>
          <w:i/>
          <w:iCs/>
          <w:lang w:val="en-US"/>
        </w:rPr>
        <w:t>Turnera</w:t>
      </w:r>
      <w:proofErr w:type="spellEnd"/>
      <w:r w:rsidRPr="008E13D5">
        <w:rPr>
          <w:i/>
          <w:iCs/>
          <w:lang w:val="en-US"/>
        </w:rPr>
        <w:t xml:space="preserve"> </w:t>
      </w:r>
      <w:proofErr w:type="spellStart"/>
      <w:r w:rsidRPr="008E13D5">
        <w:rPr>
          <w:i/>
          <w:iCs/>
          <w:lang w:val="en-US"/>
        </w:rPr>
        <w:t>diffusa</w:t>
      </w:r>
      <w:proofErr w:type="spellEnd"/>
      <w:r w:rsidRPr="008E13D5">
        <w:rPr>
          <w:lang w:val="en-US"/>
        </w:rPr>
        <w:t xml:space="preserve"> </w:t>
      </w:r>
      <w:proofErr w:type="spellStart"/>
      <w:r w:rsidRPr="008E13D5">
        <w:rPr>
          <w:lang w:val="en-US"/>
        </w:rPr>
        <w:t>Willd</w:t>
      </w:r>
      <w:proofErr w:type="spellEnd"/>
      <w:r w:rsidRPr="008E13D5">
        <w:rPr>
          <w:lang w:val="en-US"/>
        </w:rPr>
        <w:t xml:space="preserve">. Ex </w:t>
      </w:r>
      <w:proofErr w:type="spellStart"/>
      <w:r w:rsidRPr="008E13D5">
        <w:rPr>
          <w:lang w:val="en-US"/>
        </w:rPr>
        <w:t>Schults</w:t>
      </w:r>
      <w:proofErr w:type="spellEnd"/>
      <w:r w:rsidRPr="008E13D5">
        <w:rPr>
          <w:lang w:val="en-US"/>
        </w:rPr>
        <w:t xml:space="preserve">. var </w:t>
      </w:r>
      <w:proofErr w:type="spellStart"/>
      <w:r w:rsidRPr="008E13D5">
        <w:rPr>
          <w:i/>
          <w:iCs/>
          <w:lang w:val="en-US"/>
        </w:rPr>
        <w:t>aphrodisica</w:t>
      </w:r>
      <w:proofErr w:type="spellEnd"/>
      <w:r w:rsidRPr="008E13D5">
        <w:t>)</w:t>
      </w:r>
      <w:r>
        <w:t xml:space="preserve"> or strawberry leaf and packed into plastic sachets with professionally designed logos and recurrent branding. From the perspective of forensic investigation, tracing back the source of seized material of synthetic cannabinoids (either in pure form or laced onto herbal material) by analysis of the impurity composition or isotopic profile is very difficult, as usually no authentic reference materials from the original manufacturing sites are available. The history of each sample can be regarded as “black-box” which only enables the generation of links between individual seizures, but not reveals the original source. However, pure material from a single synthesis batch of synthetic cannabinoids carries a specific impurity profile and isotopic composition, which is maintained even though sprayed onto a herbal matrix </w:t>
      </w:r>
      <w:r>
        <w:fldChar w:fldCharType="begin">
          <w:fldData xml:space="preserve">PEVuZE5vdGU+PENpdGU+PEF1dGhvcj5Nw7xuc3Rlci1Nw7xsbGVyPC9BdXRob3I+PFllYXI+MjAx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</w:fldData>
        </w:fldChar>
      </w:r>
      <w:r>
        <w:instrText xml:space="preserve"> ADDIN EN.CITE </w:instrText>
      </w:r>
      <w:r>
        <w:fldChar w:fldCharType="begin">
          <w:fldData xml:space="preserve">PEVuZE5vdGU+PENpdGU+PEF1dGhvcj5Nw7xuc3Rlci1Nw7xsbGVyPC9BdXRob3I+PFllYXI+MjAx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</w:fldData>
        </w:fldChar>
      </w:r>
      <w:r>
        <w:instrText xml:space="preserve"> ADDIN EN.CITE.DATA </w:instrText>
      </w:r>
      <w:r>
        <w:fldChar w:fldCharType="end"/>
      </w:r>
      <w:r>
        <w:fldChar w:fldCharType="separate"/>
      </w:r>
      <w:r>
        <w:rPr>
          <w:noProof/>
        </w:rPr>
        <w:t>[21, 22]</w:t>
      </w:r>
      <w:r>
        <w:fldChar w:fldCharType="end"/>
      </w:r>
      <w:r>
        <w:t>.</w:t>
      </w:r>
      <w:r w:rsidRPr="00DD75A3">
        <w:t xml:space="preserve"> </w:t>
      </w:r>
      <w:r>
        <w:t xml:space="preserve">Multiple batches synthesized from the same precursor material also should exhibit a similar isotopic composition, when using the same synthesis pathway </w:t>
      </w:r>
      <w:r>
        <w:fldChar w:fldCharType="begin">
          <w:fldData xml:space="preserve">PEVuZE5vdGU+PENpdGU+PEF1dGhvcj5CdWNoYW5hbjwvQXV0aG9yPjxZZWFyPjIwMDg8L1llYXI+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</w:fldData>
        </w:fldChar>
      </w:r>
      <w:r>
        <w:instrText xml:space="preserve"> ADDIN EN.CITE </w:instrText>
      </w:r>
      <w:r>
        <w:fldChar w:fldCharType="begin">
          <w:fldData xml:space="preserve">PEVuZE5vdGU+PENpdGU+PEF1dGhvcj5CdWNoYW5hbjwvQXV0aG9yPjxZZWFyPjIwMDg8L1llYXI+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</w:fldData>
        </w:fldChar>
      </w:r>
      <w:r>
        <w:instrText xml:space="preserve"> ADDIN EN.CITE.DATA </w:instrText>
      </w:r>
      <w:r>
        <w:fldChar w:fldCharType="end"/>
      </w:r>
      <w:r>
        <w:fldChar w:fldCharType="separate"/>
      </w:r>
      <w:r>
        <w:rPr>
          <w:noProof/>
        </w:rPr>
        <w:t>[23, 24]</w:t>
      </w:r>
      <w:r>
        <w:fldChar w:fldCharType="end"/>
      </w:r>
      <w:r>
        <w:t>. Thus, by IRMS analysis it can be possible to link seized samples that were synthesized in different batches, but come from a single manufacturing site using the same precursor material for all syntheses. By analysis of the impurity composition, it can be possible to additionally discriminate between the individual synthesis batches even though the same precursor material was used. In this study, we aimed at interpreting both techniques individually for their discrimination potential and finally combine the information of both datasets to link</w:t>
      </w:r>
      <w:r>
        <w:rPr>
          <w:lang w:val="en"/>
        </w:rPr>
        <w:t xml:space="preserve"> Spice products from internet test purchases and obtain general information about underlying distribution </w:t>
      </w:r>
      <w:r>
        <w:rPr>
          <w:lang w:val="en"/>
        </w:rPr>
        <w:lastRenderedPageBreak/>
        <w:t>channels and market structures.</w:t>
      </w:r>
      <w:r w:rsidRPr="00901E61">
        <w:t xml:space="preserve"> </w:t>
      </w:r>
      <w:r>
        <w:t>By implementing metadata</w:t>
      </w:r>
      <w:r w:rsidRPr="00DD75A3">
        <w:t xml:space="preserve"> </w:t>
      </w:r>
      <w:r>
        <w:t xml:space="preserve">into the data evaluation, for example the date of purchase of a specific SP, a time dependant correlation might be revealed. </w:t>
      </w:r>
    </w:p>
    <w:p w14:paraId="3BEFEC71" w14:textId="48B6214E" w:rsidR="00D67D04" w:rsidRPr="00A3698E" w:rsidRDefault="00D67D04" w:rsidP="00F3279A">
      <w:pPr>
        <w:spacing w:line="480" w:lineRule="auto"/>
      </w:pPr>
      <w:r>
        <w:rPr>
          <w:lang w:val="en"/>
        </w:rPr>
        <w:t xml:space="preserve">IRMS profiling of three cathinone derivatives </w:t>
      </w:r>
      <w:r>
        <w:rPr>
          <w:lang w:val="en"/>
        </w:rPr>
        <w:fldChar w:fldCharType="begin"/>
      </w:r>
      <w:r w:rsidR="003C396B">
        <w:rPr>
          <w:lang w:val="en"/>
        </w:rPr>
        <w:instrText xml:space="preserve"> ADDIN EN.CITE &lt;EndNote&gt;&lt;Cite&gt;&lt;Author&gt;Collins&lt;/Author&gt;&lt;Year&gt;2016&lt;/Year&gt;&lt;RecNum&gt;138&lt;/RecNum&gt;&lt;DisplayText&gt;[25]&lt;/DisplayText&gt;&lt;record&gt;&lt;rec-number&gt;138&lt;/rec-number&gt;&lt;foreign-keys&gt;&lt;key app="EN" db-id="wxrp5sarzfpwayefwerxws5exsssx22p5wxf" timestamp="1548597299"&gt;138&lt;/key&gt;&lt;/foreign-keys&gt;&lt;ref-type name="Journal Article"&gt;17&lt;/ref-type&gt;&lt;contributors&gt;&lt;authors&gt;&lt;author&gt;Collins, Michael&lt;/author&gt;&lt;author&gt;Doddridge, Alexandra&lt;/author&gt;&lt;author&gt;Salouros, Helen&lt;/author&gt;&lt;/authors&gt;&lt;/contributors&gt;&lt;titles&gt;&lt;title&gt;Cathinones: Isotopic profiling as an aid to linking seizures&lt;/title&gt;&lt;secondary-title&gt;Drug Testing and Analysis&lt;/secondary-title&gt;&lt;/titles&gt;&lt;periodical&gt;&lt;full-title&gt;Drug Testing and Analysis&lt;/full-title&gt;&lt;/periodical&gt;&lt;pages&gt;903-909&lt;/pages&gt;&lt;volume&gt;8&lt;/volume&gt;&lt;number&gt;9&lt;/number&gt;&lt;keywords&gt;&lt;keyword&gt;forensic science&lt;/keyword&gt;&lt;keyword&gt;stable isotope ratios&lt;/keyword&gt;&lt;keyword&gt;chemical profiling&lt;/keyword&gt;&lt;keyword&gt;isotope ratio mass spectrometry (IRMS)&lt;/keyword&gt;&lt;keyword&gt;new psychoactive substances&lt;/keyword&gt;&lt;keyword&gt;synthetic cathinones&lt;/keyword&gt;&lt;/keywords&gt;&lt;dates&gt;&lt;year&gt;2016&lt;/year&gt;&lt;/dates&gt;&lt;isbn&gt;1942-7611&lt;/isbn&gt;&lt;urls&gt;&lt;related-urls&gt;&lt;url&gt;http://dx.doi.org/10.1002/dta.1886&lt;/url&gt;&lt;/related-urls&gt;&lt;/urls&gt;&lt;electronic-resource-num&gt;10.1002/dta.1886&lt;/electronic-resource-num&gt;&lt;modified-date&gt;Dta-15-0132.r2&lt;/modified-date&gt;&lt;/record&gt;&lt;/Cite&gt;&lt;/EndNote&gt;</w:instrText>
      </w:r>
      <w:r>
        <w:rPr>
          <w:lang w:val="en"/>
        </w:rPr>
        <w:fldChar w:fldCharType="separate"/>
      </w:r>
      <w:r>
        <w:rPr>
          <w:noProof/>
          <w:lang w:val="en"/>
        </w:rPr>
        <w:t>[25]</w:t>
      </w:r>
      <w:r>
        <w:rPr>
          <w:lang w:val="en"/>
        </w:rPr>
        <w:fldChar w:fldCharType="end"/>
      </w:r>
      <w:r>
        <w:rPr>
          <w:lang w:val="en"/>
        </w:rPr>
        <w:t xml:space="preserve"> and of the synthetic cannabinoid 5F-PB-22 </w:t>
      </w:r>
      <w:r>
        <w:rPr>
          <w:lang w:val="en"/>
        </w:rPr>
        <w:fldChar w:fldCharType="begin"/>
      </w:r>
      <w:r>
        <w:rPr>
          <w:lang w:val="en"/>
        </w:rPr>
        <w:instrText xml:space="preserve"> ADDIN EN.CITE &lt;EndNote&gt;&lt;Cite&gt;&lt;Author&gt;Münster-Müller&lt;/Author&gt;&lt;Year&gt;2018&lt;/Year&gt;&lt;RecNum&gt;57&lt;/RecNum&gt;&lt;DisplayText&gt;[21]&lt;/DisplayText&gt;&lt;record&gt;&lt;rec-number&gt;57&lt;/rec-number&gt;&lt;foreign-keys&gt;&lt;key app="EN" db-id="0rddxvvew22rz1e0fxk52w2v5v9ad9et50ep" timestamp="1538046330"&gt;57&lt;/key&gt;&lt;/foreign-keys&gt;&lt;ref-type name="Journal Article"&gt;17&lt;/ref-type&gt;&lt;contributors&gt;&lt;authors&gt;&lt;author&gt;Münster-Müller, S.&lt;/author&gt;&lt;author&gt;Scheid, N.&lt;/author&gt;&lt;author&gt;Holdermann, T.&lt;/author&gt;&lt;author&gt;Schneiders, S.&lt;/author&gt;&lt;author&gt;Pütz, M.&lt;/author&gt;&lt;/authors&gt;&lt;/contributors&gt;&lt;titles&gt;&lt;title&gt;Profiling of new psychoactive substances by using stable isotope ratio mass spectrometry: Study of the synthetic cannabinoid 5F-PB-22&lt;/title&gt;&lt;secondary-title&gt;Drug Testing and Analysis&lt;/secondary-title&gt;&lt;/titles&gt;&lt;periodical&gt;&lt;full-title&gt;Drug Testing and Analysis&lt;/full-title&gt;&lt;abbr-1&gt;Drug. Test. Anal.&lt;/abbr-1&gt;&lt;/periodical&gt;&lt;pages&gt;1323-1327&lt;/pages&gt;&lt;volume&gt;10&lt;/volume&gt;&lt;number&gt;8&lt;/number&gt;&lt;keywords&gt;&lt;keyword&gt;5F-PB-22&lt;/keyword&gt;&lt;keyword&gt;drug profiling&lt;/keyword&gt;&lt;keyword&gt;EA-IRMS&lt;/keyword&gt;&lt;keyword&gt;new psychoactive substances (NPS)&lt;/keyword&gt;&lt;keyword&gt;stable isotope ratio analysis&lt;/keyword&gt;&lt;/keywords&gt;&lt;dates&gt;&lt;year&gt;2018&lt;/year&gt;&lt;/dates&gt;&lt;isbn&gt;1942-7603&lt;/isbn&gt;&lt;urls&gt;&lt;related-urls&gt;&lt;url&gt;https://doi.org/10.1002/dta.2407&lt;/url&gt;&lt;/related-urls&gt;&lt;/urls&gt;&lt;electronic-resource-num&gt;doi:10.1002/dta.2407&lt;/electronic-resource-num&gt;&lt;modified-date&gt;Dta-18-0014.r1&lt;/modified-date&gt;&lt;/record&gt;&lt;/Cite&gt;&lt;/EndNote&gt;</w:instrText>
      </w:r>
      <w:r>
        <w:rPr>
          <w:lang w:val="en"/>
        </w:rPr>
        <w:fldChar w:fldCharType="separate"/>
      </w:r>
      <w:r>
        <w:rPr>
          <w:noProof/>
          <w:lang w:val="en"/>
        </w:rPr>
        <w:t>[21]</w:t>
      </w:r>
      <w:r>
        <w:rPr>
          <w:lang w:val="en"/>
        </w:rPr>
        <w:fldChar w:fldCharType="end"/>
      </w:r>
      <w:r>
        <w:rPr>
          <w:lang w:val="en"/>
        </w:rPr>
        <w:t xml:space="preserve"> </w:t>
      </w:r>
      <w:r>
        <w:rPr>
          <w:b/>
          <w:lang w:val="en"/>
        </w:rPr>
        <w:t>3</w:t>
      </w:r>
      <w:r>
        <w:rPr>
          <w:lang w:val="en"/>
        </w:rPr>
        <w:t xml:space="preserve"> </w:t>
      </w:r>
      <w:r w:rsidRPr="00236604">
        <w:rPr>
          <w:szCs w:val="22"/>
          <w:lang w:val="en"/>
        </w:rPr>
        <w:t>(</w:t>
      </w:r>
      <w:r w:rsidRPr="00236604">
        <w:rPr>
          <w:szCs w:val="22"/>
        </w:rPr>
        <w:t>5F-QUPIC, 1-pentylfluoro-1</w:t>
      </w:r>
      <w:r w:rsidRPr="00236604">
        <w:rPr>
          <w:i/>
          <w:szCs w:val="22"/>
        </w:rPr>
        <w:t>H</w:t>
      </w:r>
      <w:r w:rsidRPr="00236604">
        <w:rPr>
          <w:szCs w:val="22"/>
        </w:rPr>
        <w:t>-indole-3-carboxylic acid-8-quinolinyl ester</w:t>
      </w:r>
      <w:r>
        <w:rPr>
          <w:szCs w:val="22"/>
        </w:rPr>
        <w:t>, Figure 1</w:t>
      </w:r>
      <w:r w:rsidRPr="00236604">
        <w:rPr>
          <w:szCs w:val="22"/>
        </w:rPr>
        <w:t>)</w:t>
      </w:r>
      <w:r>
        <w:rPr>
          <w:szCs w:val="22"/>
        </w:rPr>
        <w:t xml:space="preserve"> were published</w:t>
      </w:r>
      <w:r>
        <w:rPr>
          <w:lang w:val="en"/>
        </w:rPr>
        <w:t>, using the stable isotope ratios of</w:t>
      </w:r>
      <w:r w:rsidRPr="004C1526">
        <w:t xml:space="preserve"> </w:t>
      </w:r>
      <w:r w:rsidRPr="009D4195">
        <w:t>δ</w:t>
      </w:r>
      <w:r>
        <w:rPr>
          <w:vertAlign w:val="superscript"/>
        </w:rPr>
        <w:t>2</w:t>
      </w:r>
      <w:r>
        <w:t>H,</w:t>
      </w:r>
      <w:r>
        <w:rPr>
          <w:lang w:val="en"/>
        </w:rPr>
        <w:t xml:space="preserve"> </w:t>
      </w:r>
      <w:r w:rsidRPr="009D4195">
        <w:t>δ</w:t>
      </w:r>
      <w:r w:rsidRPr="009D4195">
        <w:rPr>
          <w:vertAlign w:val="superscript"/>
        </w:rPr>
        <w:t>13</w:t>
      </w:r>
      <w:r w:rsidRPr="009D4195">
        <w:t>C</w:t>
      </w:r>
      <w:r w:rsidRPr="009D4195">
        <w:rPr>
          <w:lang w:val="en"/>
        </w:rPr>
        <w:t xml:space="preserve"> and </w:t>
      </w:r>
      <w:r w:rsidRPr="009D4195">
        <w:t>δ</w:t>
      </w:r>
      <w:r w:rsidRPr="009D4195">
        <w:rPr>
          <w:vertAlign w:val="superscript"/>
        </w:rPr>
        <w:t>15</w:t>
      </w:r>
      <w:r w:rsidRPr="009D4195">
        <w:t>N</w:t>
      </w:r>
      <w:r>
        <w:t xml:space="preserve"> to link seizures. Differences in isotopic composition for the presented sample pool of both the cathinone derivatives and the synthetic cannabinoid are expected to be a result of a different synthesis procedure or in the case of multiple consecutive batches with the same synthesis route, the use of multiple lots of a specific precursor material with altering isotopic composition. Recently, we demonstrated based on an impurity profiling study on the synthetic cannabinoids MDMB-CHMICA </w:t>
      </w:r>
      <w:r w:rsidRPr="004D269F">
        <w:rPr>
          <w:b/>
        </w:rPr>
        <w:t>1</w:t>
      </w:r>
      <w:r>
        <w:t xml:space="preserve"> (Methyl (2S)-2-(</w:t>
      </w:r>
      <w:r w:rsidRPr="000856AD">
        <w:t>[1-(cyclohexylmethyl)-1</w:t>
      </w:r>
      <w:r w:rsidRPr="00E4551D">
        <w:rPr>
          <w:i/>
        </w:rPr>
        <w:t>H</w:t>
      </w:r>
      <w:r w:rsidRPr="000856AD">
        <w:t>-indol-3-yl</w:t>
      </w:r>
      <w:r>
        <w:t>]</w:t>
      </w:r>
      <w:r w:rsidRPr="000856AD">
        <w:t>formamido</w:t>
      </w:r>
      <w:r>
        <w:t>)</w:t>
      </w:r>
      <w:r w:rsidRPr="000856AD">
        <w:t>-3,3-dimethylbutanoate</w:t>
      </w:r>
      <w:r>
        <w:t>, Figure 1</w:t>
      </w:r>
      <w:r w:rsidRPr="000856AD">
        <w:t>)</w:t>
      </w:r>
      <w:r>
        <w:t xml:space="preserve">, that NPS manufacturers produce multiple synthesis batches to supply the demand on the drug market  </w:t>
      </w:r>
      <w:r>
        <w:fldChar w:fldCharType="begin"/>
      </w:r>
      <w:r>
        <w:instrText xml:space="preserve"> ADDIN EN.CITE &lt;EndNote&gt;&lt;Cite&gt;&lt;Author&gt;Münster-Müller&lt;/Author&gt;&lt;Year&gt;2018&lt;/Year&gt;&lt;RecNum&gt;56&lt;/RecNum&gt;&lt;DisplayText&gt;[22]&lt;/DisplayText&gt;&lt;record&gt;&lt;rec-number&gt;56&lt;/rec-number&gt;&lt;foreign-keys&gt;&lt;key app="EN" db-id="0rddxvvew22rz1e0fxk52w2v5v9ad9et50ep" timestamp="1537963252"&gt;56&lt;/key&gt;&lt;/foreign-keys&gt;&lt;ref-type name="Journal Article"&gt;17&lt;/ref-type&gt;&lt;contributors&gt;&lt;authors&gt;&lt;author&gt;Münster-Müller, Sascha&lt;/author&gt;&lt;author&gt;Zimmermann, Ralf&lt;/author&gt;&lt;author&gt;Pütz, Michael&lt;/author&gt;&lt;/authors&gt;&lt;/contributors&gt;&lt;titles&gt;&lt;title&gt;A Novel Impurity-Profiling Workflow with the Combination of Flash-Chromatography, UHPLC-MS, and Multivariate Data Analysis for Highly Pure Drugs: A Study on the Synthetic Cannabinoid MDMB-CHMICA&lt;/title&gt;&lt;secondary-title&gt;Analytical Chemistry&lt;/secondary-title&gt;&lt;/titles&gt;&lt;periodical&gt;&lt;full-title&gt;Analytical Chemistry&lt;/full-title&gt;&lt;abbr-1&gt;Anal. Chem.&lt;/abbr-1&gt;&lt;abbr-2&gt;Anal Chem&lt;/abbr-2&gt;&lt;/periodical&gt;&lt;pages&gt;10559-10567&lt;/pages&gt;&lt;volume&gt;90&lt;/volume&gt;&lt;number&gt;17&lt;/number&gt;&lt;dates&gt;&lt;year&gt;2018&lt;/year&gt;&lt;pub-dates&gt;&lt;date&gt;2018/09/04&lt;/date&gt;&lt;/pub-dates&gt;&lt;/dates&gt;&lt;publisher&gt;American Chemical Society&lt;/publisher&gt;&lt;isbn&gt;0003-2700&lt;/isbn&gt;&lt;urls&gt;&lt;related-urls&gt;&lt;url&gt;https://doi.org/10.1021/acs.analchem.8b02679&lt;/url&gt;&lt;/related-urls&gt;&lt;/urls&gt;&lt;electronic-resource-num&gt;10.1021/acs.analchem.8b02679&lt;/electronic-resource-num&gt;&lt;/record&gt;&lt;/Cite&gt;&lt;/EndNote&gt;</w:instrText>
      </w:r>
      <w:r>
        <w:fldChar w:fldCharType="separate"/>
      </w:r>
      <w:r>
        <w:rPr>
          <w:noProof/>
        </w:rPr>
        <w:t>[22]</w:t>
      </w:r>
      <w:r>
        <w:fldChar w:fldCharType="end"/>
      </w:r>
      <w:r>
        <w:t xml:space="preserve">. A large police seizure by Luxembourg customs in December 2014 of forty 1 kg bags of pure </w:t>
      </w:r>
      <w:r>
        <w:rPr>
          <w:b/>
        </w:rPr>
        <w:t>1</w:t>
      </w:r>
      <w:r>
        <w:t xml:space="preserve"> stacked into two barrels was analysed for chromatographic impurity compositions. By comparative multivariate data </w:t>
      </w:r>
      <w:proofErr w:type="gramStart"/>
      <w:r>
        <w:t>analysis</w:t>
      </w:r>
      <w:proofErr w:type="gramEnd"/>
      <w:r>
        <w:t xml:space="preserve"> it was found, that the complete seizure comprised of at least six synthesis batches in sizes of 5 to 10 kg. Whether the manufacturers used the same precursor material for these syntheses is yet unknown, which is why we analysed samples of the named 40 bags of MDMB-CHMICA additionally via IRMS in the study presented here to obtain orthogonal information to the impurity data. The results from both techniques will provide a deeper insight into the manufacturing process for this specific sample pool and help to better interpret the correlation of isotopic and impurity composition of other seized samples. Although the Luxembourg seizure alone comprised for around 40 million single doses, still numerous RC and SP containing </w:t>
      </w:r>
      <w:r>
        <w:rPr>
          <w:b/>
        </w:rPr>
        <w:t>1</w:t>
      </w:r>
      <w:r>
        <w:t xml:space="preserve"> could be found on the European market from 2014 to 2016, proving that other shipments of this synthetic cannabinoid have reached its destination in Europe. Considering the scenario of successive synthesis of large batches of </w:t>
      </w:r>
      <w:r>
        <w:rPr>
          <w:b/>
        </w:rPr>
        <w:t>1</w:t>
      </w:r>
      <w:r w:rsidRPr="00025851">
        <w:t>,</w:t>
      </w:r>
      <w:r>
        <w:t xml:space="preserve"> over the period of two years it is likely that the manufacturer of </w:t>
      </w:r>
      <w:r>
        <w:rPr>
          <w:b/>
        </w:rPr>
        <w:t>1</w:t>
      </w:r>
      <w:r>
        <w:t xml:space="preserve"> was forced to restock their depleted precursor material, which again might carry a different isotopic composition. This replacement cycle in the precursor material should be detectable in the isotopic data of the corresponding material of </w:t>
      </w:r>
      <w:r>
        <w:rPr>
          <w:b/>
        </w:rPr>
        <w:t xml:space="preserve">1 </w:t>
      </w:r>
      <w:r>
        <w:t>found in street samples. Therefore,</w:t>
      </w:r>
      <w:r>
        <w:rPr>
          <w:lang w:val="en"/>
        </w:rPr>
        <w:t xml:space="preserve"> seized and online test-purchased pure samples and SPs containing </w:t>
      </w:r>
      <w:r>
        <w:rPr>
          <w:b/>
          <w:lang w:val="en"/>
        </w:rPr>
        <w:t xml:space="preserve">1 </w:t>
      </w:r>
      <w:r>
        <w:rPr>
          <w:lang w:val="en"/>
        </w:rPr>
        <w:t>from the end of 2014 to the end of 2015</w:t>
      </w:r>
      <w:r>
        <w:rPr>
          <w:b/>
          <w:lang w:val="en"/>
        </w:rPr>
        <w:t xml:space="preserve"> </w:t>
      </w:r>
      <w:r>
        <w:rPr>
          <w:lang w:val="en"/>
        </w:rPr>
        <w:t xml:space="preserve">were analyzed for their impurity composition and </w:t>
      </w:r>
      <w:r w:rsidRPr="009D4195">
        <w:t>δ</w:t>
      </w:r>
      <w:r w:rsidRPr="009D4195">
        <w:rPr>
          <w:vertAlign w:val="superscript"/>
        </w:rPr>
        <w:t>13</w:t>
      </w:r>
      <w:r w:rsidRPr="009D4195">
        <w:t>C</w:t>
      </w:r>
      <w:r w:rsidRPr="009D4195">
        <w:rPr>
          <w:lang w:val="en"/>
        </w:rPr>
        <w:t xml:space="preserve"> and </w:t>
      </w:r>
      <w:r w:rsidRPr="009D4195">
        <w:t>δ</w:t>
      </w:r>
      <w:r w:rsidRPr="009D4195">
        <w:rPr>
          <w:vertAlign w:val="superscript"/>
        </w:rPr>
        <w:t>15</w:t>
      </w:r>
      <w:r w:rsidRPr="009D4195">
        <w:t>N</w:t>
      </w:r>
      <w:r w:rsidRPr="009D4195">
        <w:rPr>
          <w:lang w:val="en"/>
        </w:rPr>
        <w:t xml:space="preserve"> </w:t>
      </w:r>
      <w:r>
        <w:rPr>
          <w:lang w:val="en"/>
        </w:rPr>
        <w:t xml:space="preserve">isotope ratio </w:t>
      </w:r>
      <w:r>
        <w:rPr>
          <w:lang w:val="en"/>
        </w:rPr>
        <w:lastRenderedPageBreak/>
        <w:t xml:space="preserve">data to identify potential links of samples from a common source. Although a large number of online-shops sell a variety of different SPs products with varying brands and logos, the synthetic cannabinoid material used to produce these SPs might come from a common source. </w:t>
      </w:r>
    </w:p>
    <w:p w14:paraId="7E4E759A" w14:textId="66E6384D" w:rsidR="00D67D04" w:rsidRPr="007D5A95" w:rsidRDefault="00D67D04" w:rsidP="00F3279A">
      <w:pPr>
        <w:spacing w:line="480" w:lineRule="auto"/>
      </w:pPr>
      <w:r>
        <w:t xml:space="preserve">Cumyl-PeGaClone </w:t>
      </w:r>
      <w:r>
        <w:rPr>
          <w:b/>
        </w:rPr>
        <w:t>2</w:t>
      </w:r>
      <w:r>
        <w:t xml:space="preserve"> (</w:t>
      </w:r>
      <w:r w:rsidRPr="00885D3E">
        <w:t>5-pentyl-2-(2-phenylpropan-2-yl)-2,5-dihydro-1H-pyrido[4,3-b]indol-1-one</w:t>
      </w:r>
      <w:r>
        <w:t xml:space="preserve"> </w:t>
      </w:r>
      <w:r w:rsidRPr="004D269F">
        <w:fldChar w:fldCharType="begin"/>
      </w:r>
      <w:r>
        <w:instrText xml:space="preserve"> ADDIN EN.CITE &lt;EndNote&gt;&lt;Cite&gt;&lt;Author&gt;Angerer&lt;/Author&gt;&lt;Year&gt;2018&lt;/Year&gt;&lt;RecNum&gt;61&lt;/RecNum&gt;&lt;DisplayText&gt;[26]&lt;/DisplayText&gt;&lt;record&gt;&lt;rec-number&gt;61&lt;/rec-number&gt;&lt;foreign-keys&gt;&lt;key app="EN" db-id="0rddxvvew22rz1e0fxk52w2v5v9ad9et50ep" timestamp="1538741151"&gt;61&lt;/key&gt;&lt;/foreign-keys&gt;&lt;ref-type name="Journal Article"&gt;17&lt;/ref-type&gt;&lt;contributors&gt;&lt;authors&gt;&lt;author&gt;Angerer, Verena&lt;/author&gt;&lt;author&gt;Mogler, Lukas&lt;/author&gt;&lt;author&gt;Steitz, Jan-Patrick&lt;/author&gt;&lt;author&gt;Bisel, Philippe&lt;/author&gt;&lt;author&gt;Hess, Cornelius&lt;/author&gt;&lt;author&gt;Schoeder, Clara T.&lt;/author&gt;&lt;author&gt;Müller, Christa E.&lt;/author&gt;&lt;author&gt;Huppertz, Laura M.&lt;/author&gt;&lt;author&gt;Westphal, Folker&lt;/author&gt;&lt;author&gt;Schäper, Jan&lt;/author&gt;&lt;author&gt;Auwärter, Volker&lt;/author&gt;&lt;/authors&gt;&lt;/contributors&gt;&lt;titles&gt;&lt;title&gt;Structural characterization and pharmacological evaluation of the new synthetic cannabinoid CUMYL-PEGACLONE&lt;/title&gt;&lt;secondary-title&gt;Drug Testing and Analysis&lt;/secondary-title&gt;&lt;/titles&gt;&lt;periodical&gt;&lt;full-title&gt;Drug Testing and Analysis&lt;/full-title&gt;&lt;abbr-1&gt;Drug. Test. Anal.&lt;/abbr-1&gt;&lt;/periodical&gt;&lt;pages&gt;597-603&lt;/pages&gt;&lt;volume&gt;10&lt;/volume&gt;&lt;number&gt;3&lt;/number&gt;&lt;dates&gt;&lt;year&gt;2018&lt;/year&gt;&lt;/dates&gt;&lt;urls&gt;&lt;related-urls&gt;&lt;url&gt;https://onlinelibrary.wiley.com/doi/abs/10.1002/dta.2237&lt;/url&gt;&lt;/related-urls&gt;&lt;/urls&gt;&lt;electronic-resource-num&gt;doi:10.1002/dta.2237&lt;/electronic-resource-num&gt;&lt;/record&gt;&lt;/Cite&gt;&lt;/EndNote&gt;</w:instrText>
      </w:r>
      <w:r w:rsidRPr="004D269F">
        <w:fldChar w:fldCharType="separate"/>
      </w:r>
      <w:r>
        <w:rPr>
          <w:noProof/>
        </w:rPr>
        <w:t>[26]</w:t>
      </w:r>
      <w:r w:rsidRPr="004D269F">
        <w:fldChar w:fldCharType="end"/>
      </w:r>
      <w:r>
        <w:t xml:space="preserve">, Figure 1) was one of the highly prevalent synthetic cannabinoids in 2017 after the German NPS law was put into force, specifically launched to circumvent the generic submission of indole and indazole core structures of synthetic cannabinoids. </w:t>
      </w:r>
      <w:r w:rsidRPr="007D5A95">
        <w:t>Multiple SP</w:t>
      </w:r>
      <w:r>
        <w:t xml:space="preserve">s and one RC of </w:t>
      </w:r>
      <w:r>
        <w:rPr>
          <w:b/>
        </w:rPr>
        <w:t>2</w:t>
      </w:r>
      <w:r>
        <w:t xml:space="preserve"> were available at that time, which is why we measured these samples via IRMS to assess their overall diversity in isotopic composition and put the isotopic data recorded for </w:t>
      </w:r>
      <w:r>
        <w:rPr>
          <w:b/>
        </w:rPr>
        <w:t>1</w:t>
      </w:r>
      <w:r>
        <w:t xml:space="preserve"> in a more global perspective.</w:t>
      </w:r>
    </w:p>
    <w:p w14:paraId="23028AE2" w14:textId="3DA5C56D" w:rsidR="00D67D04" w:rsidRPr="007D5A95" w:rsidRDefault="00D67D04" w:rsidP="00F3279A">
      <w:pPr>
        <w:spacing w:line="480" w:lineRule="auto"/>
      </w:pPr>
      <w:r>
        <w:rPr>
          <w:lang w:val="en"/>
        </w:rPr>
        <w:t>Additionally, we measured the</w:t>
      </w:r>
      <w:r w:rsidRPr="00901E61">
        <w:t xml:space="preserve"> </w:t>
      </w:r>
      <w:r w:rsidRPr="009D4195">
        <w:t>δ</w:t>
      </w:r>
      <w:r w:rsidRPr="009D4195">
        <w:rPr>
          <w:vertAlign w:val="superscript"/>
        </w:rPr>
        <w:t>13</w:t>
      </w:r>
      <w:r w:rsidRPr="009D4195">
        <w:t>C</w:t>
      </w:r>
      <w:r w:rsidRPr="009D4195">
        <w:rPr>
          <w:lang w:val="en"/>
        </w:rPr>
        <w:t xml:space="preserve"> and </w:t>
      </w:r>
      <w:r w:rsidRPr="009D4195">
        <w:t>δ</w:t>
      </w:r>
      <w:r w:rsidRPr="009D4195">
        <w:rPr>
          <w:vertAlign w:val="superscript"/>
        </w:rPr>
        <w:t>15</w:t>
      </w:r>
      <w:r w:rsidRPr="009D4195">
        <w:t>N</w:t>
      </w:r>
      <w:r w:rsidRPr="009D4195">
        <w:rPr>
          <w:lang w:val="en"/>
        </w:rPr>
        <w:t xml:space="preserve"> </w:t>
      </w:r>
      <w:r>
        <w:rPr>
          <w:lang w:val="en"/>
        </w:rPr>
        <w:t xml:space="preserve">isotope ratios of precursor material potentially used in the synthesis of </w:t>
      </w:r>
      <w:r>
        <w:rPr>
          <w:b/>
          <w:lang w:val="en"/>
        </w:rPr>
        <w:t>1</w:t>
      </w:r>
      <w:r>
        <w:rPr>
          <w:lang w:val="en"/>
        </w:rPr>
        <w:t xml:space="preserve"> (indole, tert-leucine and tert-leucine methyl ester) and </w:t>
      </w:r>
      <w:r>
        <w:rPr>
          <w:b/>
          <w:lang w:val="en"/>
        </w:rPr>
        <w:t>2</w:t>
      </w:r>
      <w:r>
        <w:rPr>
          <w:lang w:val="en"/>
        </w:rPr>
        <w:t xml:space="preserve"> (cumylamine), acquired from different global vendors. Our aim was to assess the diversity of isotopic data in this precursor material, to better understand the variations in the final products and, thus, to validate the data interpretation and generated links. Only material in crystalline form was measured. Other potential precursors, such as cyclohexyl methyl bromide or pentyl bromide are liquids and were not included in this study. </w:t>
      </w:r>
    </w:p>
    <w:p w14:paraId="19D01AD7" w14:textId="629749A5" w:rsidR="004F75B7" w:rsidRDefault="00D67D04" w:rsidP="00F3279A">
      <w:pPr>
        <w:spacing w:line="480" w:lineRule="auto"/>
        <w:rPr>
          <w:lang w:val="en"/>
        </w:rPr>
      </w:pPr>
      <w:r>
        <w:rPr>
          <w:lang w:val="en"/>
        </w:rPr>
        <w:t>This work combines the different analytical methodologies we developed in a series of previous publications targeting the impurity profiling and stable isotope analysis of synthetic cannabinoids.</w:t>
      </w:r>
      <w:r w:rsidR="00190423">
        <w:rPr>
          <w:lang w:val="en"/>
        </w:rPr>
        <w:t xml:space="preserve"> T</w:t>
      </w:r>
      <w:r>
        <w:rPr>
          <w:lang w:val="en"/>
        </w:rPr>
        <w:t>he</w:t>
      </w:r>
      <w:r w:rsidR="00190423">
        <w:rPr>
          <w:lang w:val="en"/>
        </w:rPr>
        <w:t xml:space="preserve"> </w:t>
      </w:r>
      <w:r>
        <w:rPr>
          <w:lang w:val="en"/>
        </w:rPr>
        <w:t>experimental procedures will not be stated in their full length</w:t>
      </w:r>
      <w:r w:rsidR="00190423">
        <w:rPr>
          <w:lang w:val="en"/>
        </w:rPr>
        <w:t xml:space="preserve"> and can be taken from the corresponding literature</w:t>
      </w:r>
      <w:r>
        <w:rPr>
          <w:lang w:val="en"/>
        </w:rPr>
        <w:t xml:space="preserve"> </w:t>
      </w:r>
      <w:r w:rsidR="00EA2826">
        <w:rPr>
          <w:lang w:val="en"/>
        </w:rPr>
        <w:fldChar w:fldCharType="begin">
          <w:fldData xml:space="preserve">PEVuZE5vdGU+PENpdGU+PEF1dGhvcj5Nw7xuc3Rlci1Nw7xsbGVyPC9BdXRob3I+PFllYXI+MjAx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</w:fldData>
        </w:fldChar>
      </w:r>
      <w:r>
        <w:rPr>
          <w:lang w:val="en"/>
        </w:rPr>
        <w:instrText xml:space="preserve"> ADDIN EN.CITE </w:instrText>
      </w:r>
      <w:r>
        <w:rPr>
          <w:lang w:val="en"/>
        </w:rPr>
        <w:fldChar w:fldCharType="begin">
          <w:fldData xml:space="preserve">PEVuZE5vdGU+PENpdGU+PEF1dGhvcj5Nw7xuc3Rlci1Nw7xsbGVyPC9BdXRob3I+PFllYXI+MjAx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</w:fldData>
        </w:fldChar>
      </w:r>
      <w:r>
        <w:rPr>
          <w:lang w:val="en"/>
        </w:rPr>
        <w:instrText xml:space="preserve"> ADDIN EN.CITE.DATA </w:instrText>
      </w:r>
      <w:r>
        <w:rPr>
          <w:lang w:val="en"/>
        </w:rPr>
      </w:r>
      <w:r>
        <w:rPr>
          <w:lang w:val="en"/>
        </w:rPr>
        <w:fldChar w:fldCharType="end"/>
      </w:r>
      <w:r w:rsidR="00EA2826">
        <w:rPr>
          <w:lang w:val="en"/>
        </w:rPr>
      </w:r>
      <w:r w:rsidR="00EA2826">
        <w:rPr>
          <w:lang w:val="en"/>
        </w:rPr>
        <w:fldChar w:fldCharType="separate"/>
      </w:r>
      <w:r>
        <w:rPr>
          <w:noProof/>
          <w:lang w:val="en"/>
        </w:rPr>
        <w:t>[21, 22, 27]</w:t>
      </w:r>
      <w:r w:rsidR="00EA2826">
        <w:rPr>
          <w:lang w:val="en"/>
        </w:rPr>
        <w:fldChar w:fldCharType="end"/>
      </w:r>
      <w:r w:rsidR="009A0A0F">
        <w:rPr>
          <w:lang w:val="en"/>
        </w:rPr>
        <w:t>.</w:t>
      </w:r>
      <w:r w:rsidR="00EA2826">
        <w:rPr>
          <w:lang w:val="en"/>
        </w:rPr>
        <w:t xml:space="preserve"> </w:t>
      </w:r>
    </w:p>
    <w:p w14:paraId="60F11C00" w14:textId="77777777" w:rsidR="00F3279A" w:rsidRPr="00F3279A" w:rsidRDefault="00F3279A" w:rsidP="00F3279A">
      <w:pPr>
        <w:spacing w:line="480" w:lineRule="auto"/>
        <w:rPr>
          <w:lang w:val="en"/>
        </w:rPr>
      </w:pPr>
    </w:p>
    <w:p w14:paraId="73FB22A4" w14:textId="483F7AD9" w:rsidR="0085733C" w:rsidRPr="00CC77CD" w:rsidRDefault="00703B3A" w:rsidP="00F3279A">
      <w:pPr>
        <w:spacing w:line="480" w:lineRule="auto"/>
        <w:rPr>
          <w:b/>
          <w:bCs/>
        </w:rPr>
      </w:pPr>
      <w:r>
        <w:rPr>
          <w:rStyle w:val="Fett"/>
        </w:rPr>
        <w:t xml:space="preserve">2. </w:t>
      </w:r>
      <w:r w:rsidR="0085733C" w:rsidRPr="008E13D5">
        <w:rPr>
          <w:rStyle w:val="Fett"/>
        </w:rPr>
        <w:t>Materials and methods</w:t>
      </w:r>
    </w:p>
    <w:p w14:paraId="3AA5D814" w14:textId="097D89FD" w:rsidR="00DA1E83" w:rsidRPr="00ED5BF0" w:rsidRDefault="00703B3A" w:rsidP="00F3279A">
      <w:pPr>
        <w:spacing w:line="480" w:lineRule="auto"/>
        <w:rPr>
          <w:i/>
        </w:rPr>
      </w:pPr>
      <w:r>
        <w:rPr>
          <w:i/>
        </w:rPr>
        <w:t xml:space="preserve">2.1 </w:t>
      </w:r>
      <w:r w:rsidR="00ED5BF0" w:rsidRPr="00ED5BF0">
        <w:rPr>
          <w:i/>
        </w:rPr>
        <w:t>Synthetic cannabinoids</w:t>
      </w:r>
    </w:p>
    <w:p w14:paraId="34BC320A" w14:textId="0B41CC85" w:rsidR="004D45DE" w:rsidRPr="004E6F99" w:rsidRDefault="004E6F99" w:rsidP="00F3279A">
      <w:pPr>
        <w:spacing w:line="480" w:lineRule="auto"/>
        <w:rPr>
          <w:i/>
        </w:rPr>
      </w:pPr>
      <w:r w:rsidRPr="004E6F99">
        <w:rPr>
          <w:i/>
        </w:rPr>
        <w:t xml:space="preserve">2.1.1 </w:t>
      </w:r>
      <w:r w:rsidR="004D45DE" w:rsidRPr="004E6F99">
        <w:rPr>
          <w:i/>
        </w:rPr>
        <w:t>MDMB-CHMICA</w:t>
      </w:r>
    </w:p>
    <w:p w14:paraId="22FCC646" w14:textId="02EB69C8" w:rsidR="00DA1E83" w:rsidRPr="00366EA3" w:rsidRDefault="00157631" w:rsidP="00F3279A">
      <w:pPr>
        <w:spacing w:line="480" w:lineRule="auto"/>
      </w:pPr>
      <w:r w:rsidRPr="00366EA3">
        <w:t>Overall 61</w:t>
      </w:r>
      <w:r w:rsidR="00DA1E83" w:rsidRPr="00366EA3">
        <w:t xml:space="preserve"> pure samples of </w:t>
      </w:r>
      <w:r w:rsidR="00DA1E83" w:rsidRPr="00366EA3">
        <w:rPr>
          <w:b/>
        </w:rPr>
        <w:t>1</w:t>
      </w:r>
      <w:r w:rsidR="00DA1E83" w:rsidRPr="00366EA3">
        <w:t xml:space="preserve"> were available, of which 40 were from one large seizure by Luxembourg customs </w:t>
      </w:r>
      <w:r w:rsidR="0083680B" w:rsidRPr="00366EA3">
        <w:t xml:space="preserve">in </w:t>
      </w:r>
      <w:r w:rsidR="00A82501" w:rsidRPr="00366EA3">
        <w:t>December</w:t>
      </w:r>
      <w:r w:rsidR="00197D0B" w:rsidRPr="00366EA3">
        <w:t xml:space="preserve"> </w:t>
      </w:r>
      <w:r w:rsidR="0083680B" w:rsidRPr="00366EA3">
        <w:t xml:space="preserve">2014 </w:t>
      </w:r>
      <w:r w:rsidR="00DA1E83" w:rsidRPr="00366EA3">
        <w:t>(</w:t>
      </w:r>
      <w:r w:rsidR="0052498E" w:rsidRPr="00366EA3">
        <w:t>MDMB-01 to MDMB-40</w:t>
      </w:r>
      <w:r w:rsidR="003F1087" w:rsidRPr="00366EA3">
        <w:t>), 17</w:t>
      </w:r>
      <w:r w:rsidR="00DA1E83" w:rsidRPr="00366EA3">
        <w:t xml:space="preserve"> from seizures </w:t>
      </w:r>
      <w:r w:rsidR="00BD2DF5">
        <w:t>by</w:t>
      </w:r>
      <w:r w:rsidR="00DA1E83" w:rsidRPr="00366EA3">
        <w:t xml:space="preserve"> the Finish customs (</w:t>
      </w:r>
      <w:r w:rsidR="00366EA3" w:rsidRPr="00366EA3">
        <w:t>MDMB-41 to MDMB-57</w:t>
      </w:r>
      <w:r w:rsidR="00DA1E83" w:rsidRPr="00366EA3">
        <w:t>), 3 from online test</w:t>
      </w:r>
      <w:r w:rsidR="00D67D04">
        <w:t>-</w:t>
      </w:r>
      <w:r w:rsidR="00DA1E83" w:rsidRPr="00366EA3">
        <w:t xml:space="preserve">purchases by </w:t>
      </w:r>
      <w:r w:rsidR="00DA1E83" w:rsidRPr="00366EA3">
        <w:rPr>
          <w:rFonts w:cstheme="minorHAnsi"/>
          <w:szCs w:val="24"/>
          <w:lang w:val="en-US"/>
        </w:rPr>
        <w:t xml:space="preserve">the University Medical Center in Freiburg </w:t>
      </w:r>
      <w:r w:rsidR="00366EA3" w:rsidRPr="00366EA3">
        <w:t>(MDMB-58</w:t>
      </w:r>
      <w:r w:rsidR="0052498E" w:rsidRPr="00366EA3">
        <w:t xml:space="preserve"> to MDMB-6</w:t>
      </w:r>
      <w:r w:rsidR="00366EA3" w:rsidRPr="00366EA3">
        <w:t>0</w:t>
      </w:r>
      <w:r w:rsidR="0052498E" w:rsidRPr="00366EA3">
        <w:t xml:space="preserve">) </w:t>
      </w:r>
      <w:r w:rsidR="00DA1E83" w:rsidRPr="00366EA3">
        <w:rPr>
          <w:rFonts w:cstheme="minorHAnsi"/>
          <w:szCs w:val="24"/>
          <w:lang w:val="en-US"/>
        </w:rPr>
        <w:t>and 1 from a seizure in Slovenia (</w:t>
      </w:r>
      <w:r w:rsidR="00366EA3" w:rsidRPr="00366EA3">
        <w:rPr>
          <w:rFonts w:cstheme="minorHAnsi"/>
          <w:szCs w:val="24"/>
          <w:lang w:val="en-US"/>
        </w:rPr>
        <w:t>MDMB-61</w:t>
      </w:r>
      <w:r w:rsidR="00DA1E83" w:rsidRPr="00366EA3">
        <w:rPr>
          <w:rFonts w:cstheme="minorHAnsi"/>
          <w:szCs w:val="24"/>
          <w:lang w:val="en-US"/>
        </w:rPr>
        <w:t xml:space="preserve">). </w:t>
      </w:r>
    </w:p>
    <w:p w14:paraId="5C86CD1E" w14:textId="1250D2EF" w:rsidR="00DA1E83" w:rsidRDefault="00B07727" w:rsidP="00F3279A">
      <w:pPr>
        <w:spacing w:line="480" w:lineRule="auto"/>
      </w:pPr>
      <w:r w:rsidRPr="00366EA3">
        <w:lastRenderedPageBreak/>
        <w:t xml:space="preserve">Furthermore, </w:t>
      </w:r>
      <w:r w:rsidR="00BF66C8">
        <w:t>1</w:t>
      </w:r>
      <w:r w:rsidR="004870F1">
        <w:t>18</w:t>
      </w:r>
      <w:r w:rsidR="00DA1E83" w:rsidRPr="00366EA3">
        <w:t xml:space="preserve"> </w:t>
      </w:r>
      <w:r w:rsidR="003F64F8" w:rsidRPr="00366EA3">
        <w:t>SP</w:t>
      </w:r>
      <w:r w:rsidR="00DA1E83" w:rsidRPr="00366EA3">
        <w:t xml:space="preserve"> samples containing </w:t>
      </w:r>
      <w:r w:rsidR="00DA1E83" w:rsidRPr="00366EA3">
        <w:rPr>
          <w:b/>
        </w:rPr>
        <w:t>1</w:t>
      </w:r>
      <w:r w:rsidR="00DA1E83" w:rsidRPr="00366EA3">
        <w:t xml:space="preserve"> as sole cannabin</w:t>
      </w:r>
      <w:r w:rsidRPr="00366EA3">
        <w:t xml:space="preserve">oid were available. </w:t>
      </w:r>
      <w:r w:rsidR="00366EA3" w:rsidRPr="00366EA3">
        <w:t>7</w:t>
      </w:r>
      <w:r w:rsidR="00F44F03">
        <w:t>4</w:t>
      </w:r>
      <w:r w:rsidR="0083680B" w:rsidRPr="00366EA3">
        <w:t xml:space="preserve"> samples</w:t>
      </w:r>
      <w:r w:rsidR="00DA1E83" w:rsidRPr="00366EA3">
        <w:t xml:space="preserve"> were from online test purchases by </w:t>
      </w:r>
      <w:r w:rsidR="00002035" w:rsidRPr="00366EA3">
        <w:t xml:space="preserve">the </w:t>
      </w:r>
      <w:r w:rsidR="00002035" w:rsidRPr="00366EA3">
        <w:rPr>
          <w:rFonts w:cstheme="minorHAnsi"/>
          <w:szCs w:val="24"/>
          <w:lang w:val="en-US"/>
        </w:rPr>
        <w:t>University Medical Center in Freiburg</w:t>
      </w:r>
      <w:r w:rsidRPr="00366EA3">
        <w:rPr>
          <w:rFonts w:cstheme="minorHAnsi"/>
          <w:szCs w:val="24"/>
          <w:lang w:val="en-US"/>
        </w:rPr>
        <w:t xml:space="preserve"> </w:t>
      </w:r>
      <w:r w:rsidR="0083680B" w:rsidRPr="00366EA3">
        <w:rPr>
          <w:rFonts w:cstheme="minorHAnsi"/>
          <w:szCs w:val="24"/>
          <w:lang w:val="en-US"/>
        </w:rPr>
        <w:t xml:space="preserve">between November 2014 and </w:t>
      </w:r>
      <w:r w:rsidR="002E066D" w:rsidRPr="00366EA3">
        <w:rPr>
          <w:rFonts w:cstheme="minorHAnsi"/>
          <w:szCs w:val="24"/>
          <w:lang w:val="en-US"/>
        </w:rPr>
        <w:t>December</w:t>
      </w:r>
      <w:r w:rsidR="0083680B" w:rsidRPr="00366EA3">
        <w:rPr>
          <w:rFonts w:cstheme="minorHAnsi"/>
          <w:szCs w:val="24"/>
          <w:lang w:val="en-US"/>
        </w:rPr>
        <w:t xml:space="preserve"> 201</w:t>
      </w:r>
      <w:r w:rsidR="002E066D" w:rsidRPr="00366EA3">
        <w:rPr>
          <w:rFonts w:cstheme="minorHAnsi"/>
          <w:szCs w:val="24"/>
          <w:lang w:val="en-US"/>
        </w:rPr>
        <w:t>5</w:t>
      </w:r>
      <w:r w:rsidR="0083680B" w:rsidRPr="00366EA3">
        <w:rPr>
          <w:rFonts w:cstheme="minorHAnsi"/>
          <w:szCs w:val="24"/>
          <w:lang w:val="en-US"/>
        </w:rPr>
        <w:t xml:space="preserve"> </w:t>
      </w:r>
      <w:r w:rsidR="003F64F8" w:rsidRPr="00366EA3">
        <w:rPr>
          <w:rFonts w:cstheme="minorHAnsi"/>
          <w:szCs w:val="24"/>
          <w:lang w:val="en-US"/>
        </w:rPr>
        <w:t>(SP_MDMB-001 to SP</w:t>
      </w:r>
      <w:r w:rsidRPr="00366EA3">
        <w:rPr>
          <w:rFonts w:cstheme="minorHAnsi"/>
          <w:szCs w:val="24"/>
          <w:lang w:val="en-US"/>
        </w:rPr>
        <w:t>_MDMB-</w:t>
      </w:r>
      <w:r w:rsidR="004870F1">
        <w:rPr>
          <w:rFonts w:cstheme="minorHAnsi"/>
          <w:szCs w:val="24"/>
          <w:lang w:val="en-US"/>
        </w:rPr>
        <w:t>74</w:t>
      </w:r>
      <w:r w:rsidR="00002035" w:rsidRPr="00366EA3">
        <w:rPr>
          <w:rFonts w:cstheme="minorHAnsi"/>
          <w:szCs w:val="24"/>
          <w:lang w:val="en-US"/>
        </w:rPr>
        <w:t>)</w:t>
      </w:r>
      <w:r w:rsidR="00105E47" w:rsidRPr="00366EA3">
        <w:rPr>
          <w:rFonts w:cstheme="minorHAnsi"/>
          <w:szCs w:val="24"/>
          <w:lang w:val="en-US"/>
        </w:rPr>
        <w:t xml:space="preserve"> and</w:t>
      </w:r>
      <w:r w:rsidRPr="00366EA3">
        <w:rPr>
          <w:rFonts w:cstheme="minorHAnsi"/>
          <w:szCs w:val="24"/>
          <w:lang w:val="en-US"/>
        </w:rPr>
        <w:t xml:space="preserve"> </w:t>
      </w:r>
      <w:r w:rsidR="00366EA3" w:rsidRPr="00366EA3">
        <w:rPr>
          <w:rFonts w:cstheme="minorHAnsi"/>
          <w:szCs w:val="24"/>
          <w:lang w:val="en-US"/>
        </w:rPr>
        <w:t>44</w:t>
      </w:r>
      <w:r w:rsidR="00DA1E83" w:rsidRPr="00366EA3">
        <w:rPr>
          <w:rFonts w:cstheme="minorHAnsi"/>
          <w:szCs w:val="24"/>
          <w:lang w:val="en-US"/>
        </w:rPr>
        <w:t xml:space="preserve"> from seizures by the </w:t>
      </w:r>
      <w:r w:rsidR="00DA1E83" w:rsidRPr="00366EA3">
        <w:t xml:space="preserve">Land Office of Criminal Investigation of Rhineland Palatine </w:t>
      </w:r>
      <w:r w:rsidR="0083680B" w:rsidRPr="00366EA3">
        <w:t xml:space="preserve">between </w:t>
      </w:r>
      <w:r w:rsidR="00366EA3" w:rsidRPr="00366EA3">
        <w:t>September 2014</w:t>
      </w:r>
      <w:r w:rsidR="0083680B" w:rsidRPr="00366EA3">
        <w:t xml:space="preserve"> and </w:t>
      </w:r>
      <w:r w:rsidR="002E066D" w:rsidRPr="00366EA3">
        <w:t>June</w:t>
      </w:r>
      <w:r w:rsidR="0083680B" w:rsidRPr="00366EA3">
        <w:t xml:space="preserve"> 2015 </w:t>
      </w:r>
      <w:r w:rsidR="00DA1E83" w:rsidRPr="00366EA3">
        <w:t>(</w:t>
      </w:r>
      <w:r w:rsidR="003F64F8" w:rsidRPr="00366EA3">
        <w:rPr>
          <w:rFonts w:cstheme="minorHAnsi"/>
          <w:szCs w:val="24"/>
          <w:lang w:val="en-US"/>
        </w:rPr>
        <w:t>SP</w:t>
      </w:r>
      <w:r w:rsidRPr="00366EA3">
        <w:rPr>
          <w:rFonts w:cstheme="minorHAnsi"/>
          <w:szCs w:val="24"/>
          <w:lang w:val="en-US"/>
        </w:rPr>
        <w:t>_MDMB-</w:t>
      </w:r>
      <w:r w:rsidR="004870F1">
        <w:rPr>
          <w:rFonts w:cstheme="minorHAnsi"/>
          <w:szCs w:val="24"/>
          <w:lang w:val="en-US"/>
        </w:rPr>
        <w:t>75</w:t>
      </w:r>
      <w:r w:rsidR="003F64F8" w:rsidRPr="00366EA3">
        <w:rPr>
          <w:rFonts w:cstheme="minorHAnsi"/>
          <w:szCs w:val="24"/>
          <w:lang w:val="en-US"/>
        </w:rPr>
        <w:t xml:space="preserve"> to SP</w:t>
      </w:r>
      <w:r w:rsidRPr="00366EA3">
        <w:rPr>
          <w:rFonts w:cstheme="minorHAnsi"/>
          <w:szCs w:val="24"/>
          <w:lang w:val="en-US"/>
        </w:rPr>
        <w:t>_MDMB-</w:t>
      </w:r>
      <w:r w:rsidR="004870F1">
        <w:rPr>
          <w:rFonts w:cstheme="minorHAnsi"/>
          <w:szCs w:val="24"/>
          <w:lang w:val="en-US"/>
        </w:rPr>
        <w:t>118</w:t>
      </w:r>
      <w:r w:rsidR="00105E47" w:rsidRPr="00366EA3">
        <w:t>).</w:t>
      </w:r>
      <w:r w:rsidR="0079447F">
        <w:t xml:space="preserve"> </w:t>
      </w:r>
    </w:p>
    <w:p w14:paraId="1068A788" w14:textId="77777777" w:rsidR="00E221CD" w:rsidRDefault="00E221CD" w:rsidP="00F3279A">
      <w:pPr>
        <w:spacing w:line="480" w:lineRule="auto"/>
      </w:pPr>
    </w:p>
    <w:p w14:paraId="6FF0FF48" w14:textId="4F8A5642" w:rsidR="00E221CD" w:rsidRPr="004E6F99" w:rsidRDefault="004E6F99" w:rsidP="00F3279A">
      <w:pPr>
        <w:spacing w:line="480" w:lineRule="auto"/>
        <w:rPr>
          <w:i/>
        </w:rPr>
      </w:pPr>
      <w:r w:rsidRPr="004E6F99">
        <w:rPr>
          <w:i/>
        </w:rPr>
        <w:t xml:space="preserve">2.1.2 </w:t>
      </w:r>
      <w:r w:rsidR="00E221CD" w:rsidRPr="004E6F99">
        <w:rPr>
          <w:i/>
        </w:rPr>
        <w:t>Cumyl-PeGaClone</w:t>
      </w:r>
    </w:p>
    <w:p w14:paraId="139C08B6" w14:textId="58443C1C" w:rsidR="00E221CD" w:rsidRDefault="00E221CD" w:rsidP="00F3279A">
      <w:pPr>
        <w:spacing w:line="480" w:lineRule="auto"/>
      </w:pPr>
      <w:r w:rsidRPr="00E221CD">
        <w:t xml:space="preserve">One pure sample of </w:t>
      </w:r>
      <w:r w:rsidR="00DA1E83">
        <w:rPr>
          <w:b/>
        </w:rPr>
        <w:t>2</w:t>
      </w:r>
      <w:r>
        <w:t xml:space="preserve"> from a police seizure</w:t>
      </w:r>
      <w:r w:rsidR="00DA1E83">
        <w:t xml:space="preserve"> by </w:t>
      </w:r>
      <w:r w:rsidR="00002035">
        <w:t>the Federal Criminal Institute (Peg-01)</w:t>
      </w:r>
      <w:r>
        <w:t xml:space="preserve"> and 3</w:t>
      </w:r>
      <w:r w:rsidR="003F1087">
        <w:t>0</w:t>
      </w:r>
      <w:r>
        <w:t xml:space="preserve"> </w:t>
      </w:r>
      <w:r w:rsidR="00E955F2">
        <w:t>SP</w:t>
      </w:r>
      <w:r w:rsidR="003F64F8">
        <w:t>s</w:t>
      </w:r>
      <w:r>
        <w:t xml:space="preserve"> </w:t>
      </w:r>
      <w:r w:rsidR="00DA1E83">
        <w:t xml:space="preserve">from internet test-purchases containing </w:t>
      </w:r>
      <w:r w:rsidR="00DA1E83">
        <w:rPr>
          <w:b/>
        </w:rPr>
        <w:t>2</w:t>
      </w:r>
      <w:r w:rsidR="00DA1E83">
        <w:t xml:space="preserve"> as sole cannabinoid by </w:t>
      </w:r>
      <w:r w:rsidR="00002035">
        <w:t xml:space="preserve">the </w:t>
      </w:r>
      <w:r w:rsidR="00002035" w:rsidRPr="00C23A15">
        <w:rPr>
          <w:rFonts w:cstheme="minorHAnsi"/>
          <w:szCs w:val="24"/>
          <w:lang w:val="en-US"/>
        </w:rPr>
        <w:t>University Medical Center in Freiburg</w:t>
      </w:r>
      <w:r w:rsidR="00DA1E83">
        <w:t xml:space="preserve"> </w:t>
      </w:r>
      <w:r w:rsidR="0083680B">
        <w:t xml:space="preserve">between December 2016 and July 2017 </w:t>
      </w:r>
      <w:r w:rsidR="00002035">
        <w:t>(</w:t>
      </w:r>
      <w:r w:rsidR="003F64F8">
        <w:t>SP</w:t>
      </w:r>
      <w:r w:rsidR="00002035">
        <w:t xml:space="preserve">_Peg-01 to </w:t>
      </w:r>
      <w:r w:rsidR="003F64F8">
        <w:t>SP</w:t>
      </w:r>
      <w:r w:rsidR="00002035">
        <w:t>_Peg-3</w:t>
      </w:r>
      <w:r w:rsidR="003F1087">
        <w:t>0</w:t>
      </w:r>
      <w:r w:rsidR="00002035">
        <w:t xml:space="preserve">) </w:t>
      </w:r>
      <w:r w:rsidR="00DA1E83">
        <w:t>were available.</w:t>
      </w:r>
    </w:p>
    <w:p w14:paraId="169A95B7" w14:textId="50096AF8" w:rsidR="00853F6B" w:rsidRDefault="00853F6B" w:rsidP="00F3279A">
      <w:pPr>
        <w:spacing w:line="480" w:lineRule="auto"/>
      </w:pPr>
    </w:p>
    <w:p w14:paraId="151F9C83" w14:textId="55D5BB2B" w:rsidR="00C51032" w:rsidRPr="00853F6B" w:rsidRDefault="004E6F99" w:rsidP="00F3279A">
      <w:pPr>
        <w:spacing w:line="480" w:lineRule="auto"/>
        <w:rPr>
          <w:i/>
        </w:rPr>
      </w:pPr>
      <w:r>
        <w:rPr>
          <w:i/>
        </w:rPr>
        <w:t xml:space="preserve">2.2 </w:t>
      </w:r>
      <w:r w:rsidR="00C51032" w:rsidRPr="00853F6B">
        <w:rPr>
          <w:i/>
        </w:rPr>
        <w:t>Precursor chemicals</w:t>
      </w:r>
    </w:p>
    <w:p w14:paraId="5B76CBD8" w14:textId="1C45CD2A" w:rsidR="00C51032" w:rsidRDefault="009C4D8B" w:rsidP="00F3279A">
      <w:pPr>
        <w:spacing w:line="480" w:lineRule="auto"/>
      </w:pPr>
      <w:r w:rsidRPr="00853F6B">
        <w:t xml:space="preserve">Indole was purchased from </w:t>
      </w:r>
      <w:r w:rsidR="005C3C36">
        <w:t>eight different global vendors</w:t>
      </w:r>
      <w:r w:rsidR="00BD2DF5">
        <w:t>:</w:t>
      </w:r>
      <w:r w:rsidR="005C3C36">
        <w:t xml:space="preserve"> Sigma Aldrich (US), </w:t>
      </w:r>
      <w:r w:rsidR="00DE08D3">
        <w:t xml:space="preserve">TCI (Japan), ABCR (Germany), Merck (Germany), </w:t>
      </w:r>
      <w:proofErr w:type="spellStart"/>
      <w:r w:rsidR="00DE08D3">
        <w:t>Acros</w:t>
      </w:r>
      <w:proofErr w:type="spellEnd"/>
      <w:r w:rsidR="00DE08D3">
        <w:t xml:space="preserve"> Chemicals (Belgium), Alfa </w:t>
      </w:r>
      <w:proofErr w:type="spellStart"/>
      <w:r w:rsidR="00DE08D3">
        <w:t>Aeser</w:t>
      </w:r>
      <w:proofErr w:type="spellEnd"/>
      <w:r w:rsidR="00DE08D3">
        <w:t xml:space="preserve"> (United Kingdom), </w:t>
      </w:r>
      <w:proofErr w:type="spellStart"/>
      <w:r w:rsidR="00DE08D3">
        <w:t>BePharm</w:t>
      </w:r>
      <w:proofErr w:type="spellEnd"/>
      <w:r w:rsidR="00DE08D3">
        <w:t xml:space="preserve"> (China) </w:t>
      </w:r>
      <w:r w:rsidR="00DE08D3" w:rsidRPr="001E6670">
        <w:t xml:space="preserve">and </w:t>
      </w:r>
      <w:r w:rsidR="001E6670" w:rsidRPr="001E6670">
        <w:t>MP</w:t>
      </w:r>
      <w:r w:rsidR="001E6670">
        <w:t xml:space="preserve"> Biomedicals (France)</w:t>
      </w:r>
      <w:r w:rsidR="00853F6B" w:rsidRPr="00853F6B">
        <w:t>.</w:t>
      </w:r>
      <w:r w:rsidRPr="00853F6B">
        <w:t xml:space="preserve"> </w:t>
      </w:r>
      <w:r w:rsidR="00853F6B">
        <w:t xml:space="preserve">Tert-leucin was purchased once as (L) from and in triplicate as (D) form (same lot) from </w:t>
      </w:r>
      <w:r w:rsidR="005C3C36">
        <w:t xml:space="preserve">Alfa </w:t>
      </w:r>
      <w:proofErr w:type="spellStart"/>
      <w:r w:rsidR="005C3C36">
        <w:t>Aeser</w:t>
      </w:r>
      <w:proofErr w:type="spellEnd"/>
      <w:r w:rsidR="005C3C36">
        <w:t xml:space="preserve"> (United Kingdom)</w:t>
      </w:r>
      <w:r w:rsidR="00853F6B">
        <w:t xml:space="preserve">. Tert-leucine methyl ester was purchased from </w:t>
      </w:r>
      <w:r w:rsidR="005C3C36">
        <w:t xml:space="preserve">two different Asian vendors </w:t>
      </w:r>
      <w:proofErr w:type="spellStart"/>
      <w:r w:rsidR="005C3C36">
        <w:t>BePharma</w:t>
      </w:r>
      <w:proofErr w:type="spellEnd"/>
      <w:r w:rsidR="005C3C36">
        <w:t xml:space="preserve"> (China) and TCI (Japan)</w:t>
      </w:r>
      <w:r w:rsidR="00853F6B">
        <w:t xml:space="preserve">. </w:t>
      </w:r>
      <w:r w:rsidR="00853F6B" w:rsidRPr="00853F6B">
        <w:t xml:space="preserve">Cumylamine was purchased from four different </w:t>
      </w:r>
      <w:r w:rsidR="005C3C36">
        <w:t xml:space="preserve">global </w:t>
      </w:r>
      <w:r w:rsidR="00853F6B" w:rsidRPr="00853F6B">
        <w:t>vendors</w:t>
      </w:r>
      <w:r w:rsidR="00BD2DF5">
        <w:t>:</w:t>
      </w:r>
      <w:r w:rsidR="005C3C36">
        <w:t xml:space="preserve"> ABCR (Germany), </w:t>
      </w:r>
      <w:proofErr w:type="spellStart"/>
      <w:r w:rsidR="005C3C36">
        <w:t>Acella</w:t>
      </w:r>
      <w:proofErr w:type="spellEnd"/>
      <w:r w:rsidR="005C3C36">
        <w:t xml:space="preserve"> (China), Enamine (Ukraine) and TCI (Japan)</w:t>
      </w:r>
      <w:r w:rsidR="00853F6B" w:rsidRPr="00853F6B">
        <w:t xml:space="preserve"> in liquid form and subsequently </w:t>
      </w:r>
      <w:r w:rsidR="00C51032" w:rsidRPr="00853F6B">
        <w:t xml:space="preserve">crystallized </w:t>
      </w:r>
      <w:r w:rsidR="00853F6B" w:rsidRPr="00853F6B">
        <w:t>as</w:t>
      </w:r>
      <w:r w:rsidR="00C51032" w:rsidRPr="00853F6B">
        <w:t xml:space="preserve"> cumylamine </w:t>
      </w:r>
      <w:r w:rsidR="00853F6B" w:rsidRPr="00853F6B">
        <w:t>hydrochloride for measurements on EA-IRMS</w:t>
      </w:r>
      <w:r w:rsidR="00C51032" w:rsidRPr="00853F6B">
        <w:t>.</w:t>
      </w:r>
    </w:p>
    <w:p w14:paraId="55C84B53" w14:textId="4F80AFDA" w:rsidR="009E0D70" w:rsidRPr="00E221CD" w:rsidRDefault="009E0D70" w:rsidP="00F3279A">
      <w:pPr>
        <w:spacing w:line="480" w:lineRule="auto"/>
      </w:pPr>
    </w:p>
    <w:p w14:paraId="0390F41C" w14:textId="0294B8E1" w:rsidR="00ED5BF0" w:rsidRPr="00DA1E83" w:rsidRDefault="002D008C" w:rsidP="00F3279A">
      <w:pPr>
        <w:spacing w:line="480" w:lineRule="auto"/>
        <w:rPr>
          <w:i/>
        </w:rPr>
      </w:pPr>
      <w:r>
        <w:rPr>
          <w:i/>
        </w:rPr>
        <w:t>2.</w:t>
      </w:r>
      <w:r w:rsidR="004E6F99">
        <w:rPr>
          <w:i/>
        </w:rPr>
        <w:t>3</w:t>
      </w:r>
      <w:r>
        <w:rPr>
          <w:i/>
        </w:rPr>
        <w:t xml:space="preserve"> </w:t>
      </w:r>
      <w:r w:rsidR="00ED5BF0">
        <w:rPr>
          <w:i/>
        </w:rPr>
        <w:t>Extraction procedure</w:t>
      </w:r>
    </w:p>
    <w:p w14:paraId="6AF17E08" w14:textId="25D0EC2F" w:rsidR="00ED5BF0" w:rsidRPr="00CB336D" w:rsidRDefault="00ED5BF0" w:rsidP="00F3279A">
      <w:pPr>
        <w:spacing w:line="480" w:lineRule="auto"/>
        <w:rPr>
          <w:lang w:val="en-US"/>
        </w:rPr>
      </w:pPr>
      <w:r>
        <w:rPr>
          <w:lang w:val="en-US"/>
        </w:rPr>
        <w:t xml:space="preserve">For both the seized and bought </w:t>
      </w:r>
      <w:r w:rsidR="003F64F8">
        <w:rPr>
          <w:lang w:val="en-US"/>
        </w:rPr>
        <w:t>SP</w:t>
      </w:r>
      <w:r>
        <w:rPr>
          <w:lang w:val="en-US"/>
        </w:rPr>
        <w:t xml:space="preserve">s, </w:t>
      </w:r>
      <w:r w:rsidRPr="008E13D5">
        <w:rPr>
          <w:lang w:val="en-US"/>
        </w:rPr>
        <w:t xml:space="preserve">the </w:t>
      </w:r>
      <w:r>
        <w:rPr>
          <w:lang w:val="en-US"/>
        </w:rPr>
        <w:t>material</w:t>
      </w:r>
      <w:r w:rsidRPr="008E13D5">
        <w:rPr>
          <w:lang w:val="en-US"/>
        </w:rPr>
        <w:t xml:space="preserve"> was poured onto a clean, plane surface</w:t>
      </w:r>
      <w:r>
        <w:rPr>
          <w:lang w:val="en-US"/>
        </w:rPr>
        <w:t xml:space="preserve"> and</w:t>
      </w:r>
      <w:r w:rsidRPr="008E13D5">
        <w:rPr>
          <w:lang w:val="en-US"/>
        </w:rPr>
        <w:t xml:space="preserve"> evenly divided </w:t>
      </w:r>
      <w:r>
        <w:rPr>
          <w:lang w:val="en-US"/>
        </w:rPr>
        <w:t>into</w:t>
      </w:r>
      <w:r w:rsidRPr="008E13D5">
        <w:rPr>
          <w:lang w:val="en-US"/>
        </w:rPr>
        <w:t xml:space="preserve"> aliquot of ca. </w:t>
      </w:r>
      <w:r>
        <w:rPr>
          <w:lang w:val="en-US"/>
        </w:rPr>
        <w:t>5</w:t>
      </w:r>
      <w:r w:rsidRPr="008E13D5">
        <w:rPr>
          <w:lang w:val="en-US"/>
        </w:rPr>
        <w:t>00 mg</w:t>
      </w:r>
      <w:r>
        <w:rPr>
          <w:lang w:val="en-US"/>
        </w:rPr>
        <w:t xml:space="preserve">. </w:t>
      </w:r>
      <w:r w:rsidR="0079447F">
        <w:rPr>
          <w:lang w:val="en-US"/>
        </w:rPr>
        <w:t xml:space="preserve">If less than 500 mg were available, the complete </w:t>
      </w:r>
      <w:r w:rsidR="003B3D7C">
        <w:rPr>
          <w:lang w:val="en-US"/>
        </w:rPr>
        <w:t>sample</w:t>
      </w:r>
      <w:r w:rsidR="0079447F">
        <w:rPr>
          <w:lang w:val="en-US"/>
        </w:rPr>
        <w:t xml:space="preserve"> was extracted</w:t>
      </w:r>
      <w:r>
        <w:rPr>
          <w:lang w:val="en"/>
        </w:rPr>
        <w:t>.</w:t>
      </w:r>
      <w:r>
        <w:rPr>
          <w:lang w:val="en-US"/>
        </w:rPr>
        <w:t xml:space="preserve"> The herbal material was rinsed twice with </w:t>
      </w:r>
      <w:proofErr w:type="spellStart"/>
      <w:r>
        <w:rPr>
          <w:lang w:val="en-US"/>
        </w:rPr>
        <w:t>MeCN</w:t>
      </w:r>
      <w:proofErr w:type="spellEnd"/>
      <w:r>
        <w:rPr>
          <w:lang w:val="en-US"/>
        </w:rPr>
        <w:t xml:space="preserve">, once with 5 mL and again with 2 </w:t>
      </w:r>
      <w:proofErr w:type="spellStart"/>
      <w:r>
        <w:rPr>
          <w:lang w:val="en-US"/>
        </w:rPr>
        <w:t>mL.</w:t>
      </w:r>
      <w:proofErr w:type="spellEnd"/>
      <w:r>
        <w:rPr>
          <w:lang w:val="en-US"/>
        </w:rPr>
        <w:t xml:space="preserve"> The two extracts were combined and evaporated to dryness and dissolved again in </w:t>
      </w:r>
      <w:r w:rsidRPr="00C23A15">
        <w:rPr>
          <w:lang w:val="en-US"/>
        </w:rPr>
        <w:t>1.5 mL ethyl acetate</w:t>
      </w:r>
      <w:r w:rsidR="00316646">
        <w:rPr>
          <w:lang w:val="en-US"/>
        </w:rPr>
        <w:t>/</w:t>
      </w:r>
      <w:r w:rsidRPr="00C23A15">
        <w:rPr>
          <w:lang w:val="en-US"/>
        </w:rPr>
        <w:t xml:space="preserve">hexane (1:2, </w:t>
      </w:r>
      <w:proofErr w:type="gramStart"/>
      <w:r w:rsidRPr="00C23A15">
        <w:rPr>
          <w:lang w:val="en-US"/>
        </w:rPr>
        <w:t>v:v</w:t>
      </w:r>
      <w:proofErr w:type="gramEnd"/>
      <w:r w:rsidRPr="00C23A15">
        <w:rPr>
          <w:lang w:val="en-US"/>
        </w:rPr>
        <w:t>)</w:t>
      </w:r>
      <w:r>
        <w:rPr>
          <w:lang w:val="en-US"/>
        </w:rPr>
        <w:t xml:space="preserve"> for injection into the </w:t>
      </w:r>
      <w:r w:rsidR="00E955F2">
        <w:t>flash-chromatography</w:t>
      </w:r>
      <w:r w:rsidR="00E955F2">
        <w:rPr>
          <w:lang w:val="en-US"/>
        </w:rPr>
        <w:t xml:space="preserve"> (</w:t>
      </w:r>
      <w:r>
        <w:rPr>
          <w:lang w:val="en-US"/>
        </w:rPr>
        <w:t>F-LC</w:t>
      </w:r>
      <w:r w:rsidR="00E955F2">
        <w:rPr>
          <w:lang w:val="en-US"/>
        </w:rPr>
        <w:t>)</w:t>
      </w:r>
      <w:r>
        <w:rPr>
          <w:lang w:val="en-US"/>
        </w:rPr>
        <w:t xml:space="preserve">. </w:t>
      </w:r>
    </w:p>
    <w:p w14:paraId="5F5E5EC5" w14:textId="7CA58E3E" w:rsidR="00533A47" w:rsidRPr="00DF6AE9" w:rsidRDefault="003A7899" w:rsidP="00F3279A">
      <w:pPr>
        <w:spacing w:line="480" w:lineRule="auto"/>
      </w:pPr>
      <w:r>
        <w:t xml:space="preserve">Self-made SPs were prepared for </w:t>
      </w:r>
      <w:r>
        <w:rPr>
          <w:b/>
        </w:rPr>
        <w:t>1</w:t>
      </w:r>
      <w:r>
        <w:t xml:space="preserve"> (MDMB-</w:t>
      </w:r>
      <w:r w:rsidRPr="002936F5">
        <w:t>07, 97.5 ± 2 % purity</w:t>
      </w:r>
      <w:r w:rsidR="003B7498">
        <w:t xml:space="preserve"> </w:t>
      </w:r>
      <w:r w:rsidRPr="002936F5">
        <w:fldChar w:fldCharType="begin"/>
      </w:r>
      <w:r w:rsidR="00D67D04">
        <w:instrText xml:space="preserve"> ADDIN EN.CITE &lt;EndNote&gt;&lt;Cite&gt;&lt;Author&gt;Schoenberger&lt;/Author&gt;&lt;Year&gt;2012&lt;/Year&gt;&lt;RecNum&gt;53&lt;/RecNum&gt;&lt;DisplayText&gt;[28]&lt;/DisplayText&gt;&lt;record&gt;&lt;rec-number&gt;53&lt;/rec-number&gt;&lt;foreign-keys&gt;&lt;key app="EN" db-id="0rddxvvew22rz1e0fxk52w2v5v9ad9et50ep" timestamp="1525764406"&gt;53&lt;/key&gt;&lt;/foreign-keys&gt;&lt;ref-type name="Journal Article"&gt;17&lt;/ref-type&gt;&lt;contributors&gt;&lt;authors&gt;&lt;author&gt;Schoenberger, T.&lt;/author&gt;&lt;/authors&gt;&lt;/contributors&gt;&lt;auth-address&gt;Federal Criminal Police Office, Forensic Science Institute, Wiesbaden, Germany. torsten.schoenberger@bka.bund.de&lt;/auth-address&gt;&lt;titles&gt;&lt;title&gt;Determination of standard sample purity using the high-precision 1H-NMR process&lt;/title&gt;&lt;secondary-title&gt;Anal Bioanal Chem&lt;/secondary-title&gt;&lt;alt-title&gt;Analytical and bioanalytical chemistry&lt;/alt-title&gt;&lt;/titles&gt;&lt;periodical&gt;&lt;full-title&gt;Analytical and Bioanalytical Chemistry&lt;/full-title&gt;&lt;abbr-1&gt;Anal. Bioanal. Chem.&lt;/abbr-1&gt;&lt;abbr-2&gt;Anal Bioanal Chem&lt;/abbr-2&gt;&lt;/periodical&gt;&lt;alt-periodical&gt;&lt;full-title&gt;Analytical and Bioanalytical Chemistry&lt;/full-title&gt;&lt;abbr-1&gt;Anal. Bioanal. Chem.&lt;/abbr-1&gt;&lt;abbr-2&gt;Anal Bioanal Chem&lt;/abbr-2&gt;&lt;/alt-periodical&gt;&lt;pages&gt;247-54&lt;/pages&gt;&lt;volume&gt;403&lt;/volume&gt;&lt;number&gt;1&lt;/number&gt;&lt;edition&gt;2012/02/14&lt;/edition&gt;&lt;keywords&gt;&lt;keyword&gt;Magnetic Resonance Spectroscopy/*methods&lt;/keyword&gt;&lt;keyword&gt;Protons&lt;/keyword&gt;&lt;keyword&gt;Reproducibility of Results&lt;/keyword&gt;&lt;keyword&gt;Uncertainty&lt;/keyword&gt;&lt;/keywords&gt;&lt;dates&gt;&lt;year&gt;2012&lt;/year&gt;&lt;pub-dates&gt;&lt;date&gt;Apr&lt;/date&gt;&lt;/pub-dates&gt;&lt;/dates&gt;&lt;isbn&gt;1618-2642&lt;/isbn&gt;&lt;accession-num&gt;22327969&lt;/accession-num&gt;&lt;urls&gt;&lt;/urls&gt;&lt;electronic-resource-num&gt;10.1007/s00216-012-5777-1&lt;/electronic-resource-num&gt;&lt;remote-database-provider&gt;NLM&lt;/remote-database-provider&gt;&lt;language&gt;eng&lt;/language&gt;&lt;/record&gt;&lt;/Cite&gt;&lt;/EndNote&gt;</w:instrText>
      </w:r>
      <w:r w:rsidRPr="002936F5">
        <w:fldChar w:fldCharType="separate"/>
      </w:r>
      <w:r w:rsidR="00D67D04">
        <w:rPr>
          <w:noProof/>
        </w:rPr>
        <w:t>[28]</w:t>
      </w:r>
      <w:r w:rsidRPr="002936F5">
        <w:fldChar w:fldCharType="end"/>
      </w:r>
      <w:r>
        <w:t xml:space="preserve">) and </w:t>
      </w:r>
      <w:r>
        <w:rPr>
          <w:b/>
        </w:rPr>
        <w:t>2</w:t>
      </w:r>
      <w:r>
        <w:t xml:space="preserve"> (</w:t>
      </w:r>
      <w:r w:rsidRPr="003B7498">
        <w:t xml:space="preserve">Peg-01 </w:t>
      </w:r>
      <w:r w:rsidR="003B7498" w:rsidRPr="003B7498">
        <w:t>98.4</w:t>
      </w:r>
      <w:r w:rsidRPr="003B7498">
        <w:t xml:space="preserve"> ± 2 % purity</w:t>
      </w:r>
      <w:r w:rsidR="003B7498" w:rsidRPr="003B7498">
        <w:t xml:space="preserve"> </w:t>
      </w:r>
      <w:r w:rsidRPr="003B7498">
        <w:fldChar w:fldCharType="begin"/>
      </w:r>
      <w:r w:rsidR="00D67D04">
        <w:instrText xml:space="preserve"> ADDIN EN.CITE &lt;EndNote&gt;&lt;Cite&gt;&lt;Author&gt;Schoenberger&lt;/Author&gt;&lt;Year&gt;2012&lt;/Year&gt;&lt;RecNum&gt;53&lt;/RecNum&gt;&lt;DisplayText&gt;[28]&lt;/DisplayText&gt;&lt;record&gt;&lt;rec-number&gt;53&lt;/rec-number&gt;&lt;foreign-keys&gt;&lt;key app="EN" db-id="0rddxvvew22rz1e0fxk52w2v5v9ad9et50ep" timestamp="1525764406"&gt;53&lt;/key&gt;&lt;/foreign-keys&gt;&lt;ref-type name="Journal Article"&gt;17&lt;/ref-type&gt;&lt;contributors&gt;&lt;authors&gt;&lt;author&gt;Schoenberger, T.&lt;/author&gt;&lt;/authors&gt;&lt;/contributors&gt;&lt;auth-address&gt;Federal Criminal Police Office, Forensic Science Institute, Wiesbaden, Germany. torsten.schoenberger@bka.bund.de&lt;/auth-address&gt;&lt;titles&gt;&lt;title&gt;Determination of standard sample purity using the high-precision 1H-NMR process&lt;/title&gt;&lt;secondary-title&gt;Anal Bioanal Chem&lt;/secondary-title&gt;&lt;alt-title&gt;Analytical and bioanalytical chemistry&lt;/alt-title&gt;&lt;/titles&gt;&lt;periodical&gt;&lt;full-title&gt;Analytical and Bioanalytical Chemistry&lt;/full-title&gt;&lt;abbr-1&gt;Anal. Bioanal. Chem.&lt;/abbr-1&gt;&lt;abbr-2&gt;Anal Bioanal Chem&lt;/abbr-2&gt;&lt;/periodical&gt;&lt;alt-periodical&gt;&lt;full-title&gt;Analytical and Bioanalytical Chemistry&lt;/full-title&gt;&lt;abbr-1&gt;Anal. Bioanal. Chem.&lt;/abbr-1&gt;&lt;abbr-2&gt;Anal Bioanal Chem&lt;/abbr-2&gt;&lt;/alt-periodical&gt;&lt;pages&gt;247-54&lt;/pages&gt;&lt;volume&gt;403&lt;/volume&gt;&lt;number&gt;1&lt;/number&gt;&lt;edition&gt;2012/02/14&lt;/edition&gt;&lt;keywords&gt;&lt;keyword&gt;Magnetic Resonance Spectroscopy/*methods&lt;/keyword&gt;&lt;keyword&gt;Protons&lt;/keyword&gt;&lt;keyword&gt;Reproducibility of Results&lt;/keyword&gt;&lt;keyword&gt;Uncertainty&lt;/keyword&gt;&lt;/keywords&gt;&lt;dates&gt;&lt;year&gt;2012&lt;/year&gt;&lt;pub-dates&gt;&lt;date&gt;Apr&lt;/date&gt;&lt;/pub-dates&gt;&lt;/dates&gt;&lt;isbn&gt;1618-2642&lt;/isbn&gt;&lt;accession-num&gt;22327969&lt;/accession-num&gt;&lt;urls&gt;&lt;/urls&gt;&lt;electronic-resource-num&gt;10.1007/s00216-012-5777-1&lt;/electronic-resource-num&gt;&lt;remote-database-provider&gt;NLM&lt;/remote-database-provider&gt;&lt;language&gt;eng&lt;/language&gt;&lt;/record&gt;&lt;/Cite&gt;&lt;/EndNote&gt;</w:instrText>
      </w:r>
      <w:r w:rsidRPr="003B7498">
        <w:fldChar w:fldCharType="separate"/>
      </w:r>
      <w:r w:rsidR="00D67D04">
        <w:rPr>
          <w:noProof/>
        </w:rPr>
        <w:t>[28]</w:t>
      </w:r>
      <w:r w:rsidRPr="003B7498">
        <w:fldChar w:fldCharType="end"/>
      </w:r>
      <w:r w:rsidRPr="003B7498">
        <w:t>)</w:t>
      </w:r>
      <w:r w:rsidRPr="0052498E">
        <w:t xml:space="preserve"> </w:t>
      </w:r>
      <w:r>
        <w:t xml:space="preserve">by dissolving 300 mg of pure substance in 10 mL Acetone and impregnating 3 g of damiana herb. After drying </w:t>
      </w:r>
      <w:r>
        <w:lastRenderedPageBreak/>
        <w:t xml:space="preserve">for 24 hours, each of these SPs were prepared according to the sample preparation procedure of seized SP. Each self-made SP was extracted and cleaned up in triplicate. </w:t>
      </w:r>
      <w:r w:rsidR="00366EA3">
        <w:t xml:space="preserve">The corresponding isotopic data can be taken from the supplementary material. </w:t>
      </w:r>
      <w:r w:rsidR="00533A47">
        <w:t xml:space="preserve">A maximum difference of 0.15 </w:t>
      </w:r>
      <w:r w:rsidR="00533A47" w:rsidRPr="008E13D5">
        <w:rPr>
          <w:szCs w:val="22"/>
          <w:lang w:val="en-US"/>
        </w:rPr>
        <w:t>‰</w:t>
      </w:r>
      <w:r w:rsidR="00533A47">
        <w:rPr>
          <w:szCs w:val="22"/>
          <w:lang w:val="en-US"/>
        </w:rPr>
        <w:t xml:space="preserve"> for</w:t>
      </w:r>
      <w:r w:rsidR="00533A47">
        <w:t xml:space="preserve"> </w:t>
      </w:r>
      <w:r w:rsidR="00533A47" w:rsidRPr="0046549B">
        <w:t>δ</w:t>
      </w:r>
      <w:r w:rsidR="00533A47" w:rsidRPr="0046549B">
        <w:rPr>
          <w:vertAlign w:val="superscript"/>
        </w:rPr>
        <w:t>13</w:t>
      </w:r>
      <w:r w:rsidR="00533A47">
        <w:t xml:space="preserve">C and 0.20 </w:t>
      </w:r>
      <w:r w:rsidR="00533A47" w:rsidRPr="008E13D5">
        <w:rPr>
          <w:szCs w:val="22"/>
          <w:lang w:val="en-US"/>
        </w:rPr>
        <w:t>‰</w:t>
      </w:r>
      <w:r w:rsidR="00533A47">
        <w:t xml:space="preserve"> for</w:t>
      </w:r>
      <w:r w:rsidR="00533A47" w:rsidRPr="0046549B">
        <w:t xml:space="preserve"> δ</w:t>
      </w:r>
      <w:r w:rsidR="00533A47" w:rsidRPr="0046549B">
        <w:rPr>
          <w:vertAlign w:val="superscript"/>
        </w:rPr>
        <w:t>15</w:t>
      </w:r>
      <w:r w:rsidR="00533A47" w:rsidRPr="0046549B">
        <w:t>N</w:t>
      </w:r>
      <w:r w:rsidR="00533A47">
        <w:t xml:space="preserve"> between all </w:t>
      </w:r>
      <w:r w:rsidR="00533A47" w:rsidRPr="003624A0">
        <w:t xml:space="preserve">measurements for </w:t>
      </w:r>
      <w:r w:rsidR="00533A47" w:rsidRPr="003624A0">
        <w:rPr>
          <w:b/>
        </w:rPr>
        <w:t>1</w:t>
      </w:r>
      <w:r w:rsidR="00533A47" w:rsidRPr="003624A0">
        <w:t xml:space="preserve">, and 0.12 </w:t>
      </w:r>
      <w:r w:rsidR="00533A47" w:rsidRPr="003624A0">
        <w:rPr>
          <w:szCs w:val="22"/>
          <w:lang w:val="en-US"/>
        </w:rPr>
        <w:t>‰ for</w:t>
      </w:r>
      <w:r w:rsidR="00533A47" w:rsidRPr="003624A0">
        <w:t xml:space="preserve"> δ</w:t>
      </w:r>
      <w:r w:rsidR="00533A47" w:rsidRPr="003624A0">
        <w:rPr>
          <w:vertAlign w:val="superscript"/>
        </w:rPr>
        <w:t>13</w:t>
      </w:r>
      <w:r w:rsidR="00533A47" w:rsidRPr="003624A0">
        <w:t xml:space="preserve">C and 0.13 </w:t>
      </w:r>
      <w:r w:rsidR="00533A47" w:rsidRPr="003624A0">
        <w:rPr>
          <w:szCs w:val="22"/>
          <w:lang w:val="en-US"/>
        </w:rPr>
        <w:t>‰</w:t>
      </w:r>
      <w:r w:rsidR="00533A47" w:rsidRPr="003624A0">
        <w:t xml:space="preserve"> for δ</w:t>
      </w:r>
      <w:r w:rsidR="00533A47" w:rsidRPr="003624A0">
        <w:rPr>
          <w:vertAlign w:val="superscript"/>
        </w:rPr>
        <w:t>15</w:t>
      </w:r>
      <w:r w:rsidR="00533A47" w:rsidRPr="003624A0">
        <w:t xml:space="preserve">N between all measurements for </w:t>
      </w:r>
      <w:r w:rsidR="00533A47" w:rsidRPr="003624A0">
        <w:rPr>
          <w:b/>
        </w:rPr>
        <w:t>2</w:t>
      </w:r>
      <w:r w:rsidR="00533A47" w:rsidRPr="003624A0">
        <w:t xml:space="preserve"> was calculated. Hence, neither the extraction from herbal material, nor the subsequent clean up via F-LC had influence on the isotopic</w:t>
      </w:r>
      <w:r w:rsidR="00533A47">
        <w:t xml:space="preserve"> composition of any synthetic cannabinoid. </w:t>
      </w:r>
    </w:p>
    <w:p w14:paraId="6BBB9CE5" w14:textId="3D2D9174" w:rsidR="00E26BEC" w:rsidRDefault="00E26BEC" w:rsidP="00F3279A">
      <w:pPr>
        <w:spacing w:line="480" w:lineRule="auto"/>
        <w:rPr>
          <w:i/>
          <w:sz w:val="24"/>
        </w:rPr>
      </w:pPr>
    </w:p>
    <w:p w14:paraId="1831EC94" w14:textId="7AE335F8" w:rsidR="00BD2F99" w:rsidRPr="00366EA3" w:rsidRDefault="002D008C" w:rsidP="00F3279A">
      <w:pPr>
        <w:spacing w:line="480" w:lineRule="auto"/>
        <w:rPr>
          <w:i/>
        </w:rPr>
      </w:pPr>
      <w:r>
        <w:rPr>
          <w:i/>
        </w:rPr>
        <w:t>2.</w:t>
      </w:r>
      <w:r w:rsidR="004E6F99">
        <w:rPr>
          <w:i/>
        </w:rPr>
        <w:t>4</w:t>
      </w:r>
      <w:r>
        <w:rPr>
          <w:i/>
        </w:rPr>
        <w:t xml:space="preserve"> </w:t>
      </w:r>
      <w:r w:rsidR="004E2C9D" w:rsidRPr="00366EA3">
        <w:rPr>
          <w:i/>
        </w:rPr>
        <w:t>I</w:t>
      </w:r>
      <w:r w:rsidR="00BD2F99" w:rsidRPr="00366EA3">
        <w:rPr>
          <w:i/>
        </w:rPr>
        <w:t>solation</w:t>
      </w:r>
      <w:r w:rsidR="0073267C" w:rsidRPr="00366EA3">
        <w:rPr>
          <w:i/>
        </w:rPr>
        <w:t xml:space="preserve"> of the main component</w:t>
      </w:r>
      <w:r w:rsidR="00BD2F99" w:rsidRPr="00366EA3">
        <w:rPr>
          <w:i/>
        </w:rPr>
        <w:t xml:space="preserve"> </w:t>
      </w:r>
      <w:r w:rsidR="004E2C9D" w:rsidRPr="00366EA3">
        <w:rPr>
          <w:i/>
        </w:rPr>
        <w:t xml:space="preserve">and assessment </w:t>
      </w:r>
      <w:r w:rsidR="00BD2F99" w:rsidRPr="00366EA3">
        <w:rPr>
          <w:i/>
        </w:rPr>
        <w:t>of impurity signatures</w:t>
      </w:r>
    </w:p>
    <w:p w14:paraId="234A6B2D" w14:textId="77777777" w:rsidR="007979A7" w:rsidRDefault="00F35D7F" w:rsidP="007979A7">
      <w:pPr>
        <w:spacing w:line="480" w:lineRule="auto"/>
      </w:pPr>
      <w:r>
        <w:t xml:space="preserve">In comparison to </w:t>
      </w:r>
      <w:r w:rsidR="00FC2066">
        <w:t xml:space="preserve">our </w:t>
      </w:r>
      <w:r>
        <w:t>previous IRMS measurements of synthetic cannabinoids</w:t>
      </w:r>
      <w:r w:rsidR="003B7498">
        <w:t xml:space="preserve"> </w:t>
      </w:r>
      <w:r>
        <w:fldChar w:fldCharType="begin"/>
      </w:r>
      <w:r w:rsidR="00013CF4">
        <w:instrText xml:space="preserve"> ADDIN EN.CITE &lt;EndNote&gt;&lt;Cite&gt;&lt;Author&gt;Münster-Müller&lt;/Author&gt;&lt;Year&gt;2018&lt;/Year&gt;&lt;RecNum&gt;57&lt;/RecNum&gt;&lt;DisplayText&gt;[21]&lt;/DisplayText&gt;&lt;record&gt;&lt;rec-number&gt;57&lt;/rec-number&gt;&lt;foreign-keys&gt;&lt;key app="EN" db-id="0rddxvvew22rz1e0fxk52w2v5v9ad9et50ep" timestamp="1538046330"&gt;57&lt;/key&gt;&lt;/foreign-keys&gt;&lt;ref-type name="Journal Article"&gt;17&lt;/ref-type&gt;&lt;contributors&gt;&lt;authors&gt;&lt;author&gt;Münster-Müller, S.&lt;/author&gt;&lt;author&gt;Scheid, N.&lt;/author&gt;&lt;author&gt;Holdermann, T.&lt;/author&gt;&lt;author&gt;Schneiders, S.&lt;/author&gt;&lt;author&gt;Pütz, M.&lt;/author&gt;&lt;/authors&gt;&lt;/contributors&gt;&lt;titles&gt;&lt;title&gt;Profiling of new psychoactive substances by using stable isotope ratio mass spectrometry: Study of the synthetic cannabinoid 5F-PB-22&lt;/title&gt;&lt;secondary-title&gt;Drug Testing and Analysis&lt;/secondary-title&gt;&lt;/titles&gt;&lt;periodical&gt;&lt;full-title&gt;Drug Testing and Analysis&lt;/full-title&gt;&lt;abbr-1&gt;Drug. Test. Anal.&lt;/abbr-1&gt;&lt;/periodical&gt;&lt;pages&gt;1323-1327&lt;/pages&gt;&lt;volume&gt;10&lt;/volume&gt;&lt;number&gt;8&lt;/number&gt;&lt;keywords&gt;&lt;keyword&gt;5F-PB-22&lt;/keyword&gt;&lt;keyword&gt;drug profiling&lt;/keyword&gt;&lt;keyword&gt;EA-IRMS&lt;/keyword&gt;&lt;keyword&gt;new psychoactive substances (NPS)&lt;/keyword&gt;&lt;keyword&gt;stable isotope ratio analysis&lt;/keyword&gt;&lt;/keywords&gt;&lt;dates&gt;&lt;year&gt;2018&lt;/year&gt;&lt;/dates&gt;&lt;isbn&gt;1942-7603&lt;/isbn&gt;&lt;urls&gt;&lt;related-urls&gt;&lt;url&gt;https://doi.org/10.1002/dta.2407&lt;/url&gt;&lt;/related-urls&gt;&lt;/urls&gt;&lt;electronic-resource-num&gt;doi:10.1002/dta.2407&lt;/electronic-resource-num&gt;&lt;modified-date&gt;Dta-18-0014.r1&lt;/modified-date&gt;&lt;/record&gt;&lt;/Cite&gt;&lt;/EndNote&gt;</w:instrText>
      </w:r>
      <w:r>
        <w:fldChar w:fldCharType="separate"/>
      </w:r>
      <w:r w:rsidR="00013CF4">
        <w:rPr>
          <w:noProof/>
        </w:rPr>
        <w:t>[21]</w:t>
      </w:r>
      <w:r>
        <w:fldChar w:fldCharType="end"/>
      </w:r>
      <w:r>
        <w:t xml:space="preserve">, the manual preparative column chromatography was </w:t>
      </w:r>
      <w:r w:rsidR="00D67D04">
        <w:t>replaced w</w:t>
      </w:r>
      <w:r>
        <w:t xml:space="preserve">ith automated preparative F-LC as sample </w:t>
      </w:r>
      <w:r w:rsidR="0041195F">
        <w:t>preparation tool</w:t>
      </w:r>
      <w:r w:rsidR="00FC2066">
        <w:t xml:space="preserve"> as reported in a previous study</w:t>
      </w:r>
      <w:r w:rsidR="003B7498">
        <w:t xml:space="preserve"> </w:t>
      </w:r>
      <w:r w:rsidR="00FC2066">
        <w:rPr>
          <w:szCs w:val="24"/>
        </w:rPr>
        <w:fldChar w:fldCharType="begin"/>
      </w:r>
      <w:r w:rsidR="00013CF4">
        <w:rPr>
          <w:szCs w:val="24"/>
        </w:rPr>
        <w:instrText xml:space="preserve"> ADDIN EN.CITE &lt;EndNote&gt;&lt;Cite&gt;&lt;Author&gt;Münster-Müller&lt;/Author&gt;&lt;Year&gt;2018&lt;/Year&gt;&lt;RecNum&gt;56&lt;/RecNum&gt;&lt;DisplayText&gt;[22]&lt;/DisplayText&gt;&lt;record&gt;&lt;rec-number&gt;56&lt;/rec-number&gt;&lt;foreign-keys&gt;&lt;key app="EN" db-id="0rddxvvew22rz1e0fxk52w2v5v9ad9et50ep" timestamp="1537963252"&gt;56&lt;/key&gt;&lt;/foreign-keys&gt;&lt;ref-type name="Journal Article"&gt;17&lt;/ref-type&gt;&lt;contributors&gt;&lt;authors&gt;&lt;author&gt;Münster-Müller, Sascha&lt;/author&gt;&lt;author&gt;Zimmermann, Ralf&lt;/author&gt;&lt;author&gt;Pütz, Michael&lt;/author&gt;&lt;/authors&gt;&lt;/contributors&gt;&lt;titles&gt;&lt;title&gt;A Novel Impurity-Profiling Workflow with the Combination of Flash-Chromatography, UHPLC-MS, and Multivariate Data Analysis for Highly Pure Drugs: A Study on the Synthetic Cannabinoid MDMB-CHMICA&lt;/title&gt;&lt;secondary-title&gt;Analytical Chemistry&lt;/secondary-title&gt;&lt;/titles&gt;&lt;periodical&gt;&lt;full-title&gt;Analytical Chemistry&lt;/full-title&gt;&lt;abbr-1&gt;Anal. Chem.&lt;/abbr-1&gt;&lt;abbr-2&gt;Anal Chem&lt;/abbr-2&gt;&lt;/periodical&gt;&lt;pages&gt;10559-10567&lt;/pages&gt;&lt;volume&gt;90&lt;/volume&gt;&lt;number&gt;17&lt;/number&gt;&lt;dates&gt;&lt;year&gt;2018&lt;/year&gt;&lt;pub-dates&gt;&lt;date&gt;2018/09/04&lt;/date&gt;&lt;/pub-dates&gt;&lt;/dates&gt;&lt;publisher&gt;American Chemical Society&lt;/publisher&gt;&lt;isbn&gt;0003-2700&lt;/isbn&gt;&lt;urls&gt;&lt;related-urls&gt;&lt;url&gt;https://doi.org/10.1021/acs.analchem.8b02679&lt;/url&gt;&lt;/related-urls&gt;&lt;/urls&gt;&lt;electronic-resource-num&gt;10.1021/acs.analchem.8b02679&lt;/electronic-resource-num&gt;&lt;/record&gt;&lt;/Cite&gt;&lt;/EndNote&gt;</w:instrText>
      </w:r>
      <w:r w:rsidR="00FC2066">
        <w:rPr>
          <w:szCs w:val="24"/>
        </w:rPr>
        <w:fldChar w:fldCharType="separate"/>
      </w:r>
      <w:r w:rsidR="00013CF4">
        <w:rPr>
          <w:noProof/>
          <w:szCs w:val="24"/>
        </w:rPr>
        <w:t>[22]</w:t>
      </w:r>
      <w:r w:rsidR="00FC2066">
        <w:rPr>
          <w:szCs w:val="24"/>
        </w:rPr>
        <w:fldChar w:fldCharType="end"/>
      </w:r>
      <w:r>
        <w:t xml:space="preserve">. </w:t>
      </w:r>
      <w:r w:rsidR="00FC2066">
        <w:t>By precise fractionation of the F-LC</w:t>
      </w:r>
      <w:r w:rsidR="00351BFA">
        <w:t xml:space="preserve"> (</w:t>
      </w:r>
      <w:proofErr w:type="spellStart"/>
      <w:r w:rsidR="00351BFA">
        <w:t>Sepacore</w:t>
      </w:r>
      <w:proofErr w:type="spellEnd"/>
      <w:r w:rsidR="00351BFA">
        <w:t xml:space="preserve"> X50, </w:t>
      </w:r>
      <w:proofErr w:type="spellStart"/>
      <w:r w:rsidR="00351BFA">
        <w:t>Büchi</w:t>
      </w:r>
      <w:proofErr w:type="spellEnd"/>
      <w:r w:rsidR="00351BFA">
        <w:t xml:space="preserve"> </w:t>
      </w:r>
      <w:proofErr w:type="spellStart"/>
      <w:r w:rsidR="00351BFA">
        <w:t>Labortechnik</w:t>
      </w:r>
      <w:proofErr w:type="spellEnd"/>
      <w:r w:rsidR="00351BFA">
        <w:t>)</w:t>
      </w:r>
      <w:r w:rsidR="00FC2066">
        <w:t xml:space="preserve">, the main component fraction can be selectively cut out of the chromatographic run and is available for analysis via IRMS. </w:t>
      </w:r>
      <w:r w:rsidR="007979A7">
        <w:rPr>
          <w:lang w:val="en-US"/>
        </w:rPr>
        <w:t xml:space="preserve">The F-LC gradient program used for </w:t>
      </w:r>
      <w:r w:rsidR="007979A7">
        <w:rPr>
          <w:b/>
          <w:lang w:val="en-US"/>
        </w:rPr>
        <w:t>1</w:t>
      </w:r>
      <w:r w:rsidR="007979A7">
        <w:rPr>
          <w:lang w:val="en-US"/>
        </w:rPr>
        <w:t xml:space="preserve"> to separate related synthesis impurities from the main component and </w:t>
      </w:r>
      <w:r w:rsidR="007979A7" w:rsidRPr="009A0A0F">
        <w:rPr>
          <w:b/>
          <w:lang w:val="en-US"/>
        </w:rPr>
        <w:t xml:space="preserve">2 </w:t>
      </w:r>
      <w:r w:rsidR="007979A7" w:rsidRPr="009A0A0F">
        <w:rPr>
          <w:lang w:val="en-US"/>
        </w:rPr>
        <w:t>for main component clean-up</w:t>
      </w:r>
      <w:r w:rsidR="007979A7" w:rsidRPr="009A0A0F">
        <w:rPr>
          <w:b/>
          <w:lang w:val="en-US"/>
        </w:rPr>
        <w:t xml:space="preserve"> </w:t>
      </w:r>
      <w:r w:rsidR="007979A7" w:rsidRPr="009A0A0F">
        <w:rPr>
          <w:lang w:val="en-US"/>
        </w:rPr>
        <w:t>can be taken from the supplementary material</w:t>
      </w:r>
      <w:r w:rsidR="007979A7">
        <w:rPr>
          <w:lang w:val="en-US"/>
        </w:rPr>
        <w:t>.</w:t>
      </w:r>
      <w:r w:rsidR="007979A7" w:rsidRPr="002F4614">
        <w:t xml:space="preserve"> </w:t>
      </w:r>
      <w:r w:rsidR="007979A7">
        <w:t>The purity (absence of by-products or matrix components from herbal material) of the main components were validated via UHPLC-MS and GC-MS prior to IRMS measurements.</w:t>
      </w:r>
    </w:p>
    <w:p w14:paraId="4047FCC3" w14:textId="32972F87" w:rsidR="007979A7" w:rsidRDefault="00FC2066" w:rsidP="00F3279A">
      <w:pPr>
        <w:spacing w:line="480" w:lineRule="auto"/>
      </w:pPr>
      <w:r>
        <w:t xml:space="preserve">The remaining fractions </w:t>
      </w:r>
      <w:r w:rsidR="00223073">
        <w:t xml:space="preserve">of the F-LC run </w:t>
      </w:r>
      <w:r>
        <w:t>containing related synthesis impurities are pooled again for analysis of the chromatographic impurity signatures via UHPLC-MS</w:t>
      </w:r>
      <w:r w:rsidR="007A5B0F">
        <w:t xml:space="preserve"> (</w:t>
      </w:r>
      <w:proofErr w:type="spellStart"/>
      <w:r w:rsidR="007A5B0F">
        <w:t>Dionex</w:t>
      </w:r>
      <w:proofErr w:type="spellEnd"/>
      <w:r w:rsidR="007A5B0F">
        <w:t xml:space="preserve"> 3000, Thermo Scientific; </w:t>
      </w:r>
      <w:proofErr w:type="spellStart"/>
      <w:r w:rsidR="007A5B0F">
        <w:t>AmaZon</w:t>
      </w:r>
      <w:proofErr w:type="spellEnd"/>
      <w:r w:rsidR="007A5B0F">
        <w:t xml:space="preserve"> Speed, Bruker)</w:t>
      </w:r>
      <w:r>
        <w:t>.</w:t>
      </w:r>
      <w:r w:rsidR="00351BFA">
        <w:t xml:space="preserve"> </w:t>
      </w:r>
      <w:r w:rsidR="007979A7">
        <w:t>More detailed information about the UHPLC-MS method can be taken from the supplementary information.</w:t>
      </w:r>
    </w:p>
    <w:p w14:paraId="6D071812" w14:textId="77777777" w:rsidR="00223073" w:rsidRPr="007979A7" w:rsidRDefault="00223073" w:rsidP="00F3279A">
      <w:pPr>
        <w:spacing w:line="480" w:lineRule="auto"/>
        <w:rPr>
          <w:lang w:val="en-US"/>
        </w:rPr>
      </w:pPr>
    </w:p>
    <w:p w14:paraId="7A7470C1" w14:textId="00797078" w:rsidR="007979A7" w:rsidRPr="006D35D0" w:rsidRDefault="007979A7" w:rsidP="007979A7">
      <w:pPr>
        <w:spacing w:line="480" w:lineRule="auto"/>
        <w:rPr>
          <w:i/>
          <w:iCs/>
        </w:rPr>
      </w:pPr>
      <w:r w:rsidRPr="006D35D0">
        <w:rPr>
          <w:i/>
          <w:iCs/>
        </w:rPr>
        <w:t>2.</w:t>
      </w:r>
      <w:r w:rsidR="00223073">
        <w:rPr>
          <w:i/>
          <w:iCs/>
        </w:rPr>
        <w:t>5</w:t>
      </w:r>
      <w:r w:rsidRPr="006D35D0">
        <w:rPr>
          <w:i/>
          <w:iCs/>
        </w:rPr>
        <w:t xml:space="preserve"> </w:t>
      </w:r>
      <w:r>
        <w:rPr>
          <w:i/>
          <w:iCs/>
        </w:rPr>
        <w:t>Data processing and m</w:t>
      </w:r>
      <w:r w:rsidRPr="006D35D0">
        <w:rPr>
          <w:i/>
          <w:iCs/>
        </w:rPr>
        <w:t>ultivariate data analysis</w:t>
      </w:r>
    </w:p>
    <w:p w14:paraId="2C89CFA2" w14:textId="29ABF83A" w:rsidR="00223073" w:rsidRPr="00223073" w:rsidRDefault="00223073" w:rsidP="00223073">
      <w:pPr>
        <w:spacing w:line="480" w:lineRule="auto"/>
        <w:rPr>
          <w:lang w:val="en-US"/>
        </w:rPr>
      </w:pPr>
      <w:r>
        <w:rPr>
          <w:lang w:val="en-US"/>
        </w:rPr>
        <w:t>The LC-MS data was processed via a rectangular bucketing algorithm (</w:t>
      </w:r>
      <w:proofErr w:type="spellStart"/>
      <w:r>
        <w:rPr>
          <w:lang w:val="en-US"/>
        </w:rPr>
        <w:t>ProfileAnalysis</w:t>
      </w:r>
      <w:proofErr w:type="spellEnd"/>
      <w:r>
        <w:rPr>
          <w:lang w:val="en-US"/>
        </w:rPr>
        <w:t xml:space="preserve">, </w:t>
      </w:r>
      <w:r w:rsidRPr="00223073">
        <w:rPr>
          <w:lang w:val="en-US"/>
        </w:rPr>
        <w:t>Bruker, Billerica, MA, USA</w:t>
      </w:r>
      <w:r>
        <w:rPr>
          <w:lang w:val="en-US"/>
        </w:rPr>
        <w:t>), integrating the signals of all m/z values from 150 to 600 individually in intervals of 0.5 minutes from minute 1 to 9.5 of chromatographic runtime, forming so called buckets. The fifteen buckets of the previously assessed key-impurities for MDMB-CHMICA were extracted and analyzed via PCA and hierarchical cluster analysis (HCA) using Ward’s method with</w:t>
      </w:r>
      <w:r w:rsidRPr="00223073">
        <w:rPr>
          <w:lang w:val="en-US"/>
        </w:rPr>
        <w:t xml:space="preserve"> the software Unscrambler X (Camo, Oslo, Norway)</w:t>
      </w:r>
      <w:r>
        <w:rPr>
          <w:lang w:val="en-US"/>
        </w:rPr>
        <w:t xml:space="preserve"> </w:t>
      </w:r>
      <w:r>
        <w:t xml:space="preserve">to discriminate </w:t>
      </w:r>
      <w:r>
        <w:lastRenderedPageBreak/>
        <w:t>between individual synthesis pathways or production batches</w:t>
      </w:r>
      <w:r w:rsidRPr="00223073">
        <w:rPr>
          <w:lang w:val="en-US"/>
        </w:rPr>
        <w:t>.</w:t>
      </w:r>
      <w:r>
        <w:rPr>
          <w:lang w:val="en-US"/>
        </w:rPr>
        <w:t xml:space="preserve"> The assessment of the corresponding key-impurities for </w:t>
      </w:r>
      <w:r>
        <w:rPr>
          <w:b/>
          <w:bCs/>
          <w:lang w:val="en-US"/>
        </w:rPr>
        <w:t>1</w:t>
      </w:r>
      <w:r>
        <w:rPr>
          <w:lang w:val="en-US"/>
        </w:rPr>
        <w:t xml:space="preserve"> is described in reference [27].</w:t>
      </w:r>
    </w:p>
    <w:p w14:paraId="03643047" w14:textId="62063238" w:rsidR="0041195F" w:rsidRDefault="0041195F" w:rsidP="00F3279A">
      <w:pPr>
        <w:spacing w:line="480" w:lineRule="auto"/>
        <w:rPr>
          <w:szCs w:val="24"/>
        </w:rPr>
      </w:pPr>
    </w:p>
    <w:p w14:paraId="22C16FD4" w14:textId="6CDEF04B" w:rsidR="004E078E" w:rsidRPr="004E078E" w:rsidRDefault="002D008C" w:rsidP="00F3279A">
      <w:pPr>
        <w:spacing w:line="480" w:lineRule="auto"/>
        <w:rPr>
          <w:i/>
          <w:szCs w:val="24"/>
        </w:rPr>
      </w:pPr>
      <w:r>
        <w:rPr>
          <w:i/>
          <w:szCs w:val="24"/>
        </w:rPr>
        <w:t>2.</w:t>
      </w:r>
      <w:r w:rsidR="00223073">
        <w:rPr>
          <w:i/>
          <w:szCs w:val="24"/>
        </w:rPr>
        <w:t>6</w:t>
      </w:r>
      <w:r>
        <w:rPr>
          <w:i/>
          <w:szCs w:val="24"/>
        </w:rPr>
        <w:t xml:space="preserve"> </w:t>
      </w:r>
      <w:r w:rsidR="004E078E" w:rsidRPr="004E078E">
        <w:rPr>
          <w:i/>
          <w:szCs w:val="24"/>
        </w:rPr>
        <w:t>Isotope ratio mass spectrometry</w:t>
      </w:r>
    </w:p>
    <w:p w14:paraId="12520D96" w14:textId="6F14AEF5" w:rsidR="0041195F" w:rsidRDefault="004E078E" w:rsidP="00F3279A">
      <w:pPr>
        <w:spacing w:line="480" w:lineRule="auto"/>
      </w:pPr>
      <w:r>
        <w:rPr>
          <w:szCs w:val="24"/>
        </w:rPr>
        <w:t xml:space="preserve">Stable isotope ratios were recorded on an EA-IRMS and GC-IRMS. Generally, EA-IRMS is the preferred technique as it is </w:t>
      </w:r>
      <w:r w:rsidR="002F4614">
        <w:rPr>
          <w:szCs w:val="24"/>
        </w:rPr>
        <w:t xml:space="preserve">faster, </w:t>
      </w:r>
      <w:r>
        <w:rPr>
          <w:szCs w:val="24"/>
        </w:rPr>
        <w:t>easier to handle and less prone for malfunction</w:t>
      </w:r>
      <w:r w:rsidR="002F4614">
        <w:rPr>
          <w:szCs w:val="24"/>
        </w:rPr>
        <w:t xml:space="preserve"> compared to GC-IRMS</w:t>
      </w:r>
      <w:r>
        <w:rPr>
          <w:szCs w:val="24"/>
        </w:rPr>
        <w:t xml:space="preserve">. However, in some cases, the quantity of purified main component did not exceed </w:t>
      </w:r>
      <w:r w:rsidR="007D27D1">
        <w:rPr>
          <w:szCs w:val="24"/>
        </w:rPr>
        <w:t>6-8</w:t>
      </w:r>
      <w:r w:rsidR="00C46C5E">
        <w:rPr>
          <w:szCs w:val="24"/>
        </w:rPr>
        <w:t xml:space="preserve"> </w:t>
      </w:r>
      <w:r>
        <w:rPr>
          <w:szCs w:val="24"/>
        </w:rPr>
        <w:t xml:space="preserve">mg, </w:t>
      </w:r>
      <w:r w:rsidR="00C46C5E">
        <w:rPr>
          <w:szCs w:val="24"/>
        </w:rPr>
        <w:t>which was the minimum sample amount for weighting enough solid material into the tin cups (in triplicate)</w:t>
      </w:r>
      <w:r w:rsidR="002F4614">
        <w:rPr>
          <w:szCs w:val="24"/>
        </w:rPr>
        <w:t xml:space="preserve"> for EA</w:t>
      </w:r>
      <w:r w:rsidR="00C46C5E">
        <w:rPr>
          <w:szCs w:val="24"/>
        </w:rPr>
        <w:t xml:space="preserve">. These </w:t>
      </w:r>
      <w:r w:rsidR="007D27D1">
        <w:rPr>
          <w:szCs w:val="24"/>
        </w:rPr>
        <w:t xml:space="preserve">specific </w:t>
      </w:r>
      <w:r w:rsidR="00C46C5E">
        <w:rPr>
          <w:szCs w:val="24"/>
        </w:rPr>
        <w:t>samples were dissolved as whole in acetonitrile and diluted adequately for subsequent analysis via GC-IRMS.</w:t>
      </w:r>
    </w:p>
    <w:p w14:paraId="3B08D268" w14:textId="77777777" w:rsidR="00A91DBD" w:rsidRPr="008E13D5" w:rsidRDefault="00A91DBD" w:rsidP="00F3279A">
      <w:pPr>
        <w:spacing w:line="480" w:lineRule="auto"/>
        <w:rPr>
          <w:iCs/>
          <w:sz w:val="24"/>
          <w:szCs w:val="24"/>
          <w:lang w:eastAsia="en-GB"/>
        </w:rPr>
      </w:pPr>
    </w:p>
    <w:p w14:paraId="22C39D6A" w14:textId="3FB565CE" w:rsidR="0085733C" w:rsidRPr="004E6F99" w:rsidRDefault="004E6F99" w:rsidP="00F3279A">
      <w:pPr>
        <w:spacing w:line="480" w:lineRule="auto"/>
        <w:rPr>
          <w:i/>
        </w:rPr>
      </w:pPr>
      <w:r w:rsidRPr="004E6F99">
        <w:rPr>
          <w:i/>
        </w:rPr>
        <w:t>2.</w:t>
      </w:r>
      <w:r w:rsidR="00223073">
        <w:rPr>
          <w:i/>
        </w:rPr>
        <w:t>6</w:t>
      </w:r>
      <w:r w:rsidRPr="004E6F99">
        <w:rPr>
          <w:i/>
        </w:rPr>
        <w:t xml:space="preserve">.1 </w:t>
      </w:r>
      <w:r w:rsidR="0085733C" w:rsidRPr="004E6F99">
        <w:rPr>
          <w:i/>
        </w:rPr>
        <w:t xml:space="preserve">Elemental </w:t>
      </w:r>
      <w:r w:rsidR="00B223B5" w:rsidRPr="004E6F99">
        <w:rPr>
          <w:i/>
        </w:rPr>
        <w:t>Analyser</w:t>
      </w:r>
      <w:r w:rsidR="0085733C" w:rsidRPr="004E6F99">
        <w:rPr>
          <w:i/>
        </w:rPr>
        <w:t xml:space="preserve"> - Isotope Ratio Mass Spectrometry (EA-IRMS)</w:t>
      </w:r>
    </w:p>
    <w:p w14:paraId="4245571B" w14:textId="1CD3F0EE" w:rsidR="009E684D" w:rsidRPr="008E13D5" w:rsidRDefault="00C46C5E" w:rsidP="00F3279A">
      <w:pPr>
        <w:spacing w:line="480" w:lineRule="auto"/>
      </w:pPr>
      <w:r>
        <w:t>EA-IRMS</w:t>
      </w:r>
      <w:r w:rsidR="00AD09D1">
        <w:t xml:space="preserve"> analysis of pure and extracted material of synthetic cannabinoids was performed in triplicate for </w:t>
      </w:r>
      <w:r w:rsidR="00AD09D1" w:rsidRPr="0026480B">
        <w:t>δ</w:t>
      </w:r>
      <w:r w:rsidR="00AD09D1" w:rsidRPr="0026480B">
        <w:rPr>
          <w:vertAlign w:val="superscript"/>
        </w:rPr>
        <w:t>15</w:t>
      </w:r>
      <w:r w:rsidR="00AD09D1" w:rsidRPr="0026480B">
        <w:t>N and δ</w:t>
      </w:r>
      <w:r w:rsidR="00AD09D1" w:rsidRPr="0026480B">
        <w:rPr>
          <w:vertAlign w:val="superscript"/>
        </w:rPr>
        <w:t>13</w:t>
      </w:r>
      <w:r w:rsidR="00AD09D1" w:rsidRPr="0026480B">
        <w:t>C</w:t>
      </w:r>
      <w:r w:rsidR="00AD09D1">
        <w:t>,</w:t>
      </w:r>
      <w:r w:rsidR="00AD09D1" w:rsidRPr="00AD09D1">
        <w:t xml:space="preserve"> </w:t>
      </w:r>
      <w:r w:rsidR="00AD09D1">
        <w:t xml:space="preserve">expressed as average </w:t>
      </w:r>
      <w:r w:rsidR="00AD09D1">
        <w:rPr>
          <w:rFonts w:cstheme="minorHAnsi"/>
        </w:rPr>
        <w:t>±</w:t>
      </w:r>
      <w:r w:rsidR="00AD09D1">
        <w:t xml:space="preserve"> SD, as reported in our previous study</w:t>
      </w:r>
      <w:r w:rsidR="003B7498">
        <w:t xml:space="preserve"> </w:t>
      </w:r>
      <w:r w:rsidR="00AD09D1">
        <w:fldChar w:fldCharType="begin"/>
      </w:r>
      <w:r w:rsidR="00013CF4">
        <w:instrText xml:space="preserve"> ADDIN EN.CITE &lt;EndNote&gt;&lt;Cite&gt;&lt;Author&gt;Münster-Müller&lt;/Author&gt;&lt;Year&gt;2018&lt;/Year&gt;&lt;RecNum&gt;57&lt;/RecNum&gt;&lt;DisplayText&gt;[21]&lt;/DisplayText&gt;&lt;record&gt;&lt;rec-number&gt;57&lt;/rec-number&gt;&lt;foreign-keys&gt;&lt;key app="EN" db-id="0rddxvvew22rz1e0fxk52w2v5v9ad9et50ep" timestamp="1538046330"&gt;57&lt;/key&gt;&lt;/foreign-keys&gt;&lt;ref-type name="Journal Article"&gt;17&lt;/ref-type&gt;&lt;contributors&gt;&lt;authors&gt;&lt;author&gt;Münster-Müller, S.&lt;/author&gt;&lt;author&gt;Scheid, N.&lt;/author&gt;&lt;author&gt;Holdermann, T.&lt;/author&gt;&lt;author&gt;Schneiders, S.&lt;/author&gt;&lt;author&gt;Pütz, M.&lt;/author&gt;&lt;/authors&gt;&lt;/contributors&gt;&lt;titles&gt;&lt;title&gt;Profiling of new psychoactive substances by using stable isotope ratio mass spectrometry: Study of the synthetic cannabinoid 5F-PB-22&lt;/title&gt;&lt;secondary-title&gt;Drug Testing and Analysis&lt;/secondary-title&gt;&lt;/titles&gt;&lt;periodical&gt;&lt;full-title&gt;Drug Testing and Analysis&lt;/full-title&gt;&lt;abbr-1&gt;Drug. Test. Anal.&lt;/abbr-1&gt;&lt;/periodical&gt;&lt;pages&gt;1323-1327&lt;/pages&gt;&lt;volume&gt;10&lt;/volume&gt;&lt;number&gt;8&lt;/number&gt;&lt;keywords&gt;&lt;keyword&gt;5F-PB-22&lt;/keyword&gt;&lt;keyword&gt;drug profiling&lt;/keyword&gt;&lt;keyword&gt;EA-IRMS&lt;/keyword&gt;&lt;keyword&gt;new psychoactive substances (NPS)&lt;/keyword&gt;&lt;keyword&gt;stable isotope ratio analysis&lt;/keyword&gt;&lt;/keywords&gt;&lt;dates&gt;&lt;year&gt;2018&lt;/year&gt;&lt;/dates&gt;&lt;isbn&gt;1942-7603&lt;/isbn&gt;&lt;urls&gt;&lt;related-urls&gt;&lt;url&gt;https://doi.org/10.1002/dta.2407&lt;/url&gt;&lt;/related-urls&gt;&lt;/urls&gt;&lt;electronic-resource-num&gt;doi:10.1002/dta.2407&lt;/electronic-resource-num&gt;&lt;modified-date&gt;Dta-18-0014.r1&lt;/modified-date&gt;&lt;/record&gt;&lt;/Cite&gt;&lt;/EndNote&gt;</w:instrText>
      </w:r>
      <w:r w:rsidR="00AD09D1">
        <w:fldChar w:fldCharType="separate"/>
      </w:r>
      <w:r w:rsidR="00013CF4">
        <w:rPr>
          <w:noProof/>
        </w:rPr>
        <w:t>[21]</w:t>
      </w:r>
      <w:r w:rsidR="00AD09D1">
        <w:fldChar w:fldCharType="end"/>
      </w:r>
      <w:r w:rsidR="00AD09D1">
        <w:t>.</w:t>
      </w:r>
      <w:r w:rsidR="009E684D">
        <w:t xml:space="preserve"> </w:t>
      </w:r>
    </w:p>
    <w:p w14:paraId="56B2AEDD" w14:textId="36B8C3E6" w:rsidR="006B7B74" w:rsidRDefault="006B7B74" w:rsidP="00F3279A">
      <w:pPr>
        <w:spacing w:line="480" w:lineRule="auto"/>
      </w:pPr>
    </w:p>
    <w:p w14:paraId="093EB533" w14:textId="2D0F73B8" w:rsidR="00952B2B" w:rsidRPr="004E6F99" w:rsidRDefault="004E6F99" w:rsidP="00F3279A">
      <w:pPr>
        <w:spacing w:line="480" w:lineRule="auto"/>
        <w:rPr>
          <w:i/>
        </w:rPr>
      </w:pPr>
      <w:r w:rsidRPr="004E6F99">
        <w:rPr>
          <w:i/>
        </w:rPr>
        <w:t>2.</w:t>
      </w:r>
      <w:r w:rsidR="00223073">
        <w:rPr>
          <w:i/>
        </w:rPr>
        <w:t>6</w:t>
      </w:r>
      <w:r w:rsidRPr="004E6F99">
        <w:rPr>
          <w:i/>
        </w:rPr>
        <w:t xml:space="preserve">.2 </w:t>
      </w:r>
      <w:r w:rsidR="00952B2B" w:rsidRPr="004E6F99">
        <w:rPr>
          <w:i/>
        </w:rPr>
        <w:t>Gas Chromatography - Isotope Ratio Mass Spectrometry (GC-IRMS)</w:t>
      </w:r>
    </w:p>
    <w:p w14:paraId="05770501" w14:textId="29F164A5" w:rsidR="00952B2B" w:rsidRPr="00417F4C" w:rsidRDefault="00C46C5E" w:rsidP="00F3279A">
      <w:pPr>
        <w:spacing w:line="480" w:lineRule="auto"/>
        <w:rPr>
          <w:lang w:val="en-US"/>
        </w:rPr>
      </w:pPr>
      <w:r>
        <w:rPr>
          <w:lang w:val="en-US"/>
        </w:rPr>
        <w:t>For GC-IRMS, t</w:t>
      </w:r>
      <w:r w:rsidR="00952B2B">
        <w:rPr>
          <w:lang w:val="en-US"/>
        </w:rPr>
        <w:t xml:space="preserve">he </w:t>
      </w:r>
      <w:r w:rsidR="00952B2B" w:rsidRPr="00417F4C">
        <w:rPr>
          <w:lang w:val="en-US"/>
        </w:rPr>
        <w:t xml:space="preserve">Isotope ratio mass spectrometer Delta V plus with gas chromatograph TRACE 1310 (including autosampler </w:t>
      </w:r>
      <w:proofErr w:type="spellStart"/>
      <w:r w:rsidR="00952B2B" w:rsidRPr="00417F4C">
        <w:rPr>
          <w:lang w:val="en-US"/>
        </w:rPr>
        <w:t>TriPLUS</w:t>
      </w:r>
      <w:proofErr w:type="spellEnd"/>
      <w:r w:rsidR="00952B2B" w:rsidRPr="00417F4C">
        <w:rPr>
          <w:lang w:val="en-US"/>
        </w:rPr>
        <w:t xml:space="preserve"> RSH), ISQ LT (Single Quadrupole Mass Spectrometer) and Interface </w:t>
      </w:r>
      <w:proofErr w:type="spellStart"/>
      <w:r w:rsidR="00952B2B" w:rsidRPr="00417F4C">
        <w:rPr>
          <w:lang w:val="en-US"/>
        </w:rPr>
        <w:t>Conflo</w:t>
      </w:r>
      <w:proofErr w:type="spellEnd"/>
      <w:r w:rsidR="00952B2B" w:rsidRPr="00417F4C">
        <w:rPr>
          <w:lang w:val="en-US"/>
        </w:rPr>
        <w:t xml:space="preserve"> IV (all Thermo Fisher Scientific, Bremen, Germany)</w:t>
      </w:r>
      <w:r>
        <w:rPr>
          <w:lang w:val="en-US"/>
        </w:rPr>
        <w:t xml:space="preserve"> was used</w:t>
      </w:r>
      <w:r w:rsidR="00952B2B">
        <w:rPr>
          <w:lang w:val="en-US"/>
        </w:rPr>
        <w:t>.</w:t>
      </w:r>
      <w:r w:rsidR="00952B2B" w:rsidRPr="00417F4C">
        <w:rPr>
          <w:lang w:val="en-US"/>
        </w:rPr>
        <w:t xml:space="preserve"> </w:t>
      </w:r>
    </w:p>
    <w:p w14:paraId="12E649C4" w14:textId="7F5E752A" w:rsidR="008E423D" w:rsidRDefault="00952B2B" w:rsidP="00F3279A">
      <w:pPr>
        <w:spacing w:line="480" w:lineRule="auto"/>
        <w:rPr>
          <w:lang w:val="en-US"/>
        </w:rPr>
      </w:pPr>
      <w:r>
        <w:rPr>
          <w:lang w:val="en-US"/>
        </w:rPr>
        <w:t>A</w:t>
      </w:r>
      <w:r w:rsidRPr="00F54AE8">
        <w:rPr>
          <w:lang w:val="en-US"/>
        </w:rPr>
        <w:t xml:space="preserve">ll injections were conducted </w:t>
      </w:r>
      <w:proofErr w:type="spellStart"/>
      <w:r w:rsidRPr="00F54AE8">
        <w:rPr>
          <w:lang w:val="en-US"/>
        </w:rPr>
        <w:t>splitless</w:t>
      </w:r>
      <w:proofErr w:type="spellEnd"/>
      <w:r w:rsidRPr="00F54AE8">
        <w:rPr>
          <w:lang w:val="en-US"/>
        </w:rPr>
        <w:t xml:space="preserve"> into a hot injector (250°C) with constant flow (constant flow 1.5 mL/min). The analytical column was a </w:t>
      </w:r>
      <w:proofErr w:type="spellStart"/>
      <w:r w:rsidRPr="00F54AE8">
        <w:rPr>
          <w:lang w:val="en-US"/>
        </w:rPr>
        <w:t>Zebron</w:t>
      </w:r>
      <w:proofErr w:type="spellEnd"/>
      <w:r w:rsidRPr="00F54AE8">
        <w:rPr>
          <w:lang w:val="en-US"/>
        </w:rPr>
        <w:t xml:space="preserve"> ZB-5MSi (3</w:t>
      </w:r>
      <w:r w:rsidR="00366EA3">
        <w:rPr>
          <w:lang w:val="en-US"/>
        </w:rPr>
        <w:t>0 m x 0.32 mm ID x 0.50µm film th</w:t>
      </w:r>
      <w:r w:rsidRPr="00F54AE8">
        <w:rPr>
          <w:lang w:val="en-US"/>
        </w:rPr>
        <w:t xml:space="preserve">ickness; </w:t>
      </w:r>
      <w:proofErr w:type="spellStart"/>
      <w:r w:rsidRPr="00F54AE8">
        <w:rPr>
          <w:lang w:val="en-US"/>
        </w:rPr>
        <w:t>phenomenex</w:t>
      </w:r>
      <w:proofErr w:type="spellEnd"/>
      <w:r w:rsidRPr="00F54AE8">
        <w:rPr>
          <w:lang w:val="en-US"/>
        </w:rPr>
        <w:t>, Made in USA).</w:t>
      </w:r>
      <w:r>
        <w:rPr>
          <w:lang w:val="en-US"/>
        </w:rPr>
        <w:t xml:space="preserve"> </w:t>
      </w:r>
      <w:r w:rsidR="008E423D">
        <w:rPr>
          <w:lang w:val="en-US"/>
        </w:rPr>
        <w:t>The Combustion r</w:t>
      </w:r>
      <w:r w:rsidR="002356FA" w:rsidRPr="00753D51">
        <w:rPr>
          <w:lang w:val="en-US"/>
        </w:rPr>
        <w:t xml:space="preserve">eactor for </w:t>
      </w:r>
      <w:r w:rsidR="002356FA" w:rsidRPr="00935608">
        <w:rPr>
          <w:rFonts w:ascii="Symbol" w:hAnsi="Symbol"/>
          <w:lang w:val="en-US"/>
        </w:rPr>
        <w:t></w:t>
      </w:r>
      <w:r w:rsidR="002356FA" w:rsidRPr="00935608">
        <w:rPr>
          <w:vertAlign w:val="superscript"/>
          <w:lang w:val="en-US"/>
        </w:rPr>
        <w:t>13</w:t>
      </w:r>
      <w:r w:rsidR="002356FA">
        <w:rPr>
          <w:lang w:val="en-US"/>
        </w:rPr>
        <w:t>C</w:t>
      </w:r>
      <w:r w:rsidR="002356FA" w:rsidRPr="00753D51">
        <w:rPr>
          <w:lang w:val="en-US"/>
        </w:rPr>
        <w:t xml:space="preserve">- and </w:t>
      </w:r>
      <w:r w:rsidR="002356FA" w:rsidRPr="00935608">
        <w:rPr>
          <w:rFonts w:ascii="Symbol" w:hAnsi="Symbol"/>
          <w:lang w:val="en-US"/>
        </w:rPr>
        <w:t></w:t>
      </w:r>
      <w:r w:rsidR="002356FA" w:rsidRPr="00935608">
        <w:rPr>
          <w:vertAlign w:val="superscript"/>
          <w:lang w:val="en-US"/>
        </w:rPr>
        <w:t>15</w:t>
      </w:r>
      <w:r w:rsidR="002356FA">
        <w:rPr>
          <w:lang w:val="en-US"/>
        </w:rPr>
        <w:t>N-</w:t>
      </w:r>
      <w:r w:rsidR="008E423D">
        <w:rPr>
          <w:lang w:val="en-US"/>
        </w:rPr>
        <w:t xml:space="preserve"> measurements was</w:t>
      </w:r>
      <w:r w:rsidR="002356FA" w:rsidRPr="00753D51">
        <w:rPr>
          <w:lang w:val="en-US"/>
        </w:rPr>
        <w:t xml:space="preserve"> a </w:t>
      </w:r>
      <w:proofErr w:type="spellStart"/>
      <w:r w:rsidR="002356FA" w:rsidRPr="00753D51">
        <w:rPr>
          <w:lang w:val="en-US"/>
        </w:rPr>
        <w:t>NiO</w:t>
      </w:r>
      <w:proofErr w:type="spellEnd"/>
      <w:r w:rsidR="002356FA" w:rsidRPr="00753D51">
        <w:rPr>
          <w:lang w:val="en-US"/>
        </w:rPr>
        <w:t xml:space="preserve"> tube/</w:t>
      </w:r>
      <w:proofErr w:type="spellStart"/>
      <w:r w:rsidR="002356FA" w:rsidRPr="00753D51">
        <w:rPr>
          <w:lang w:val="en-US"/>
        </w:rPr>
        <w:t>CuO-NiO</w:t>
      </w:r>
      <w:proofErr w:type="spellEnd"/>
      <w:r w:rsidR="002356FA" w:rsidRPr="00753D51">
        <w:rPr>
          <w:lang w:val="en-US"/>
        </w:rPr>
        <w:t xml:space="preserve"> reactor (Thermo Fisher Scientific, P/N 1255321). This reactor consists of a ceramic tube filled with a Ni-tube and </w:t>
      </w:r>
      <w:proofErr w:type="spellStart"/>
      <w:r w:rsidR="002356FA" w:rsidRPr="00753D51">
        <w:rPr>
          <w:lang w:val="en-US"/>
        </w:rPr>
        <w:t>NiO</w:t>
      </w:r>
      <w:proofErr w:type="spellEnd"/>
      <w:r w:rsidR="002356FA" w:rsidRPr="00753D51">
        <w:rPr>
          <w:lang w:val="en-US"/>
        </w:rPr>
        <w:t>/</w:t>
      </w:r>
      <w:proofErr w:type="spellStart"/>
      <w:r w:rsidR="002356FA" w:rsidRPr="00753D51">
        <w:rPr>
          <w:lang w:val="en-US"/>
        </w:rPr>
        <w:t>CuO</w:t>
      </w:r>
      <w:proofErr w:type="spellEnd"/>
      <w:r w:rsidR="002356FA" w:rsidRPr="00753D51">
        <w:rPr>
          <w:lang w:val="en-US"/>
        </w:rPr>
        <w:t xml:space="preserve"> and Platinum wires. As </w:t>
      </w:r>
      <w:r w:rsidR="00C46C5E">
        <w:rPr>
          <w:lang w:val="en-US"/>
        </w:rPr>
        <w:t>it</w:t>
      </w:r>
      <w:r w:rsidR="002356FA" w:rsidRPr="00753D51">
        <w:rPr>
          <w:lang w:val="en-US"/>
        </w:rPr>
        <w:t xml:space="preserve"> contains both an oxidation and a reduction unit</w:t>
      </w:r>
      <w:r w:rsidR="00C46C5E">
        <w:rPr>
          <w:lang w:val="en-US"/>
        </w:rPr>
        <w:t xml:space="preserve"> in contrast to the EA</w:t>
      </w:r>
      <w:r w:rsidR="002356FA" w:rsidRPr="00753D51">
        <w:rPr>
          <w:lang w:val="en-US"/>
        </w:rPr>
        <w:t xml:space="preserve">, an additional reduction reactor </w:t>
      </w:r>
      <w:r w:rsidR="008E423D">
        <w:rPr>
          <w:lang w:val="en-US"/>
        </w:rPr>
        <w:t>was not</w:t>
      </w:r>
      <w:r w:rsidR="002356FA" w:rsidRPr="00753D51">
        <w:rPr>
          <w:lang w:val="en-US"/>
        </w:rPr>
        <w:t xml:space="preserve"> necessary for nitrogen measurements (NOx reduction to N2). The operating temperature of the reactor was set to 1000°C. The reactor was initially oxidized for 6h at 600°C, 4h at 900°C, and 2h at 1000°C (as recommended by Thermo Fisher Scientific). Repeated oxidation was </w:t>
      </w:r>
      <w:r w:rsidR="002356FA" w:rsidRPr="00753D51">
        <w:rPr>
          <w:lang w:val="en-US"/>
        </w:rPr>
        <w:lastRenderedPageBreak/>
        <w:t xml:space="preserve">routinely performed at the beginning of each sequence [for </w:t>
      </w:r>
      <w:r w:rsidR="002356FA" w:rsidRPr="00935608">
        <w:rPr>
          <w:rFonts w:ascii="Symbol" w:hAnsi="Symbol"/>
          <w:lang w:val="en-US"/>
        </w:rPr>
        <w:t></w:t>
      </w:r>
      <w:r w:rsidR="002356FA" w:rsidRPr="00935608">
        <w:rPr>
          <w:vertAlign w:val="superscript"/>
          <w:lang w:val="en-US"/>
        </w:rPr>
        <w:t>13</w:t>
      </w:r>
      <w:r w:rsidR="002356FA">
        <w:rPr>
          <w:lang w:val="en-US"/>
        </w:rPr>
        <w:t>C</w:t>
      </w:r>
      <w:r w:rsidR="002356FA" w:rsidRPr="00753D51">
        <w:rPr>
          <w:lang w:val="en-US"/>
        </w:rPr>
        <w:t xml:space="preserve"> 30 min oxidation (60 min Backflush mode) and for </w:t>
      </w:r>
      <w:r w:rsidR="002356FA" w:rsidRPr="00935608">
        <w:rPr>
          <w:rFonts w:ascii="Symbol" w:hAnsi="Symbol"/>
          <w:lang w:val="en-US"/>
        </w:rPr>
        <w:t></w:t>
      </w:r>
      <w:r w:rsidR="002356FA" w:rsidRPr="00935608">
        <w:rPr>
          <w:vertAlign w:val="superscript"/>
          <w:lang w:val="en-US"/>
        </w:rPr>
        <w:t>15</w:t>
      </w:r>
      <w:r w:rsidR="002356FA">
        <w:rPr>
          <w:lang w:val="en-US"/>
        </w:rPr>
        <w:t>N</w:t>
      </w:r>
      <w:r w:rsidR="002356FA" w:rsidRPr="00753D51">
        <w:rPr>
          <w:lang w:val="en-US"/>
        </w:rPr>
        <w:t xml:space="preserve"> 1 to 5 min ox</w:t>
      </w:r>
      <w:r w:rsidR="002356FA">
        <w:rPr>
          <w:lang w:val="en-US"/>
        </w:rPr>
        <w:t>idation (30 min Backflush mode)</w:t>
      </w:r>
      <w:r w:rsidR="00C46C5E">
        <w:rPr>
          <w:lang w:val="en-US"/>
        </w:rPr>
        <w:t>]</w:t>
      </w:r>
      <w:r w:rsidR="002356FA" w:rsidRPr="00753D51">
        <w:rPr>
          <w:lang w:val="en-US"/>
        </w:rPr>
        <w:t>.</w:t>
      </w:r>
      <w:r w:rsidR="008E423D" w:rsidRPr="008E423D">
        <w:rPr>
          <w:lang w:val="en-US"/>
        </w:rPr>
        <w:t xml:space="preserve"> </w:t>
      </w:r>
    </w:p>
    <w:p w14:paraId="663AEF8F" w14:textId="4F59A844" w:rsidR="00952B2B" w:rsidRPr="00753D51" w:rsidRDefault="008E423D" w:rsidP="00F3279A">
      <w:pPr>
        <w:spacing w:line="480" w:lineRule="auto"/>
        <w:rPr>
          <w:lang w:val="en-US"/>
        </w:rPr>
      </w:pPr>
      <w:r>
        <w:rPr>
          <w:lang w:val="en-US"/>
        </w:rPr>
        <w:t xml:space="preserve">As validation and </w:t>
      </w:r>
      <w:r w:rsidR="007D27D1">
        <w:rPr>
          <w:lang w:val="en-US"/>
        </w:rPr>
        <w:t>quality control (QC) standards</w:t>
      </w:r>
      <w:r>
        <w:rPr>
          <w:lang w:val="en-US"/>
        </w:rPr>
        <w:t>, MDMB-07 (</w:t>
      </w:r>
      <w:r w:rsidR="007D27D1">
        <w:rPr>
          <w:lang w:val="en-US"/>
        </w:rPr>
        <w:t xml:space="preserve">previously </w:t>
      </w:r>
      <w:r>
        <w:rPr>
          <w:lang w:val="en-US"/>
        </w:rPr>
        <w:t>isotopically characterized by EA-IRMS</w:t>
      </w:r>
      <w:r w:rsidR="007D27D1">
        <w:rPr>
          <w:lang w:val="en-US"/>
        </w:rPr>
        <w:t xml:space="preserve"> for comparative purposes)</w:t>
      </w:r>
      <w:r>
        <w:rPr>
          <w:lang w:val="en-US"/>
        </w:rPr>
        <w:t>, Methyl-N-</w:t>
      </w:r>
      <w:proofErr w:type="spellStart"/>
      <w:r>
        <w:rPr>
          <w:lang w:val="en-US"/>
        </w:rPr>
        <w:t>methylanthranilat</w:t>
      </w:r>
      <w:proofErr w:type="spellEnd"/>
      <w:r>
        <w:rPr>
          <w:lang w:val="en-US"/>
        </w:rPr>
        <w:t xml:space="preserve"> </w:t>
      </w:r>
      <w:r w:rsidR="007D27D1">
        <w:rPr>
          <w:lang w:val="en-US"/>
        </w:rPr>
        <w:t xml:space="preserve">(M-MA) </w:t>
      </w:r>
      <w:r>
        <w:rPr>
          <w:lang w:val="en-US"/>
        </w:rPr>
        <w:t xml:space="preserve">(for </w:t>
      </w:r>
      <w:r w:rsidRPr="00935608">
        <w:rPr>
          <w:rFonts w:ascii="Symbol" w:hAnsi="Symbol"/>
          <w:lang w:val="en-US"/>
        </w:rPr>
        <w:t></w:t>
      </w:r>
      <w:r w:rsidRPr="00935608">
        <w:rPr>
          <w:vertAlign w:val="superscript"/>
          <w:lang w:val="en-US"/>
        </w:rPr>
        <w:t>15</w:t>
      </w:r>
      <w:r>
        <w:rPr>
          <w:lang w:val="en-US"/>
        </w:rPr>
        <w:t xml:space="preserve">N) and Dodecane (for </w:t>
      </w:r>
      <w:r w:rsidRPr="00935608">
        <w:rPr>
          <w:rFonts w:ascii="Symbol" w:hAnsi="Symbol"/>
          <w:lang w:val="en-US"/>
        </w:rPr>
        <w:t></w:t>
      </w:r>
      <w:r w:rsidRPr="00935608">
        <w:rPr>
          <w:vertAlign w:val="superscript"/>
          <w:lang w:val="en-US"/>
        </w:rPr>
        <w:t>13</w:t>
      </w:r>
      <w:r>
        <w:rPr>
          <w:lang w:val="en-US"/>
        </w:rPr>
        <w:t>C) were analyzed.</w:t>
      </w:r>
      <w:r w:rsidRPr="002356FA">
        <w:rPr>
          <w:lang w:val="en-US"/>
        </w:rPr>
        <w:t xml:space="preserve"> </w:t>
      </w:r>
      <w:r w:rsidRPr="00753D51">
        <w:rPr>
          <w:lang w:val="en-US"/>
        </w:rPr>
        <w:t xml:space="preserve">The injection volume is 10 µL for each </w:t>
      </w:r>
      <w:r>
        <w:rPr>
          <w:lang w:val="en-US"/>
        </w:rPr>
        <w:t>run</w:t>
      </w:r>
      <w:r w:rsidRPr="00753D51">
        <w:rPr>
          <w:lang w:val="en-US"/>
        </w:rPr>
        <w:t>.</w:t>
      </w:r>
      <w:r>
        <w:rPr>
          <w:lang w:val="en-US"/>
        </w:rPr>
        <w:t xml:space="preserve"> </w:t>
      </w:r>
      <w:r>
        <w:t xml:space="preserve">The isotope ratios of carbon and nitrogen </w:t>
      </w:r>
      <w:r w:rsidR="007D27D1">
        <w:t>were</w:t>
      </w:r>
      <w:r>
        <w:t xml:space="preserve"> measured in </w:t>
      </w:r>
      <w:r w:rsidR="007D27D1">
        <w:t>separate</w:t>
      </w:r>
      <w:r>
        <w:t xml:space="preserve"> runs. Each sample </w:t>
      </w:r>
      <w:r w:rsidR="00C46C5E">
        <w:t>was</w:t>
      </w:r>
      <w:r>
        <w:t xml:space="preserve"> analysed </w:t>
      </w:r>
      <w:r w:rsidR="00C46C5E">
        <w:t>at least four times</w:t>
      </w:r>
      <w:r>
        <w:t xml:space="preserve"> and averaged. </w:t>
      </w:r>
      <w:r>
        <w:rPr>
          <w:lang w:val="en-US"/>
        </w:rPr>
        <w:t>Cannabinoid samples were dissolved in 1 mL acetonitrile with concentration ranges</w:t>
      </w:r>
      <w:r w:rsidR="007D27D1">
        <w:rPr>
          <w:lang w:val="en-US"/>
        </w:rPr>
        <w:t xml:space="preserve"> of</w:t>
      </w:r>
      <w:r>
        <w:rPr>
          <w:lang w:val="en-US"/>
        </w:rPr>
        <w:t xml:space="preserve"> </w:t>
      </w:r>
      <w:r w:rsidR="007D27D1" w:rsidRPr="00F54AE8">
        <w:rPr>
          <w:lang w:val="en-US"/>
        </w:rPr>
        <w:t>80-100</w:t>
      </w:r>
      <w:r w:rsidR="007D27D1">
        <w:rPr>
          <w:lang w:val="en-US"/>
        </w:rPr>
        <w:t xml:space="preserve"> </w:t>
      </w:r>
      <w:r w:rsidR="007D27D1" w:rsidRPr="00F54AE8">
        <w:rPr>
          <w:lang w:val="en-US"/>
        </w:rPr>
        <w:t>µg</w:t>
      </w:r>
      <w:r w:rsidR="001B0C70">
        <w:rPr>
          <w:lang w:val="en-US"/>
        </w:rPr>
        <w:t xml:space="preserve"> </w:t>
      </w:r>
      <w:r w:rsidR="007D27D1" w:rsidRPr="00F54AE8">
        <w:rPr>
          <w:lang w:val="en-US"/>
        </w:rPr>
        <w:t>mL</w:t>
      </w:r>
      <w:r w:rsidR="001B0C70">
        <w:rPr>
          <w:vertAlign w:val="superscript"/>
          <w:lang w:val="en-US"/>
        </w:rPr>
        <w:t>-1</w:t>
      </w:r>
      <w:r w:rsidR="007D27D1">
        <w:rPr>
          <w:lang w:val="en-US"/>
        </w:rPr>
        <w:t xml:space="preserve"> </w:t>
      </w:r>
      <w:r>
        <w:rPr>
          <w:lang w:val="en-US"/>
        </w:rPr>
        <w:t>f</w:t>
      </w:r>
      <w:r w:rsidRPr="00F54AE8">
        <w:rPr>
          <w:lang w:val="en-US"/>
        </w:rPr>
        <w:t xml:space="preserve">or </w:t>
      </w:r>
      <w:r w:rsidRPr="0026480B">
        <w:t>δ</w:t>
      </w:r>
      <w:r w:rsidRPr="0026480B">
        <w:rPr>
          <w:vertAlign w:val="superscript"/>
        </w:rPr>
        <w:t>13</w:t>
      </w:r>
      <w:r w:rsidRPr="0026480B">
        <w:t>C</w:t>
      </w:r>
      <w:r w:rsidRPr="00F54AE8">
        <w:rPr>
          <w:lang w:val="en-US"/>
        </w:rPr>
        <w:t xml:space="preserve"> </w:t>
      </w:r>
      <w:r>
        <w:rPr>
          <w:lang w:val="en-US"/>
        </w:rPr>
        <w:t xml:space="preserve">and </w:t>
      </w:r>
      <w:r w:rsidR="007D27D1" w:rsidRPr="00F54AE8">
        <w:rPr>
          <w:lang w:val="en-US"/>
        </w:rPr>
        <w:t>600-700</w:t>
      </w:r>
      <w:r w:rsidR="007D27D1">
        <w:rPr>
          <w:lang w:val="en-US"/>
        </w:rPr>
        <w:t xml:space="preserve"> </w:t>
      </w:r>
      <w:r w:rsidR="007D27D1" w:rsidRPr="00F54AE8">
        <w:rPr>
          <w:lang w:val="en-US"/>
        </w:rPr>
        <w:t>µg</w:t>
      </w:r>
      <w:r w:rsidR="001B0C70">
        <w:rPr>
          <w:lang w:val="en-US"/>
        </w:rPr>
        <w:t xml:space="preserve"> </w:t>
      </w:r>
      <w:r w:rsidR="007D27D1" w:rsidRPr="00F54AE8">
        <w:rPr>
          <w:lang w:val="en-US"/>
        </w:rPr>
        <w:t>mL</w:t>
      </w:r>
      <w:r w:rsidR="001B0C70">
        <w:rPr>
          <w:vertAlign w:val="superscript"/>
          <w:lang w:val="en-US"/>
        </w:rPr>
        <w:t>-1</w:t>
      </w:r>
      <w:r w:rsidR="007D27D1" w:rsidRPr="0026480B">
        <w:t xml:space="preserve"> </w:t>
      </w:r>
      <w:r w:rsidR="007D27D1">
        <w:t xml:space="preserve">for </w:t>
      </w:r>
      <w:r w:rsidRPr="0026480B">
        <w:t>δ</w:t>
      </w:r>
      <w:r w:rsidRPr="0026480B">
        <w:rPr>
          <w:vertAlign w:val="superscript"/>
        </w:rPr>
        <w:t>15</w:t>
      </w:r>
      <w:r w:rsidRPr="0026480B">
        <w:t>N</w:t>
      </w:r>
      <w:r w:rsidR="00C46C5E">
        <w:rPr>
          <w:lang w:val="en-US"/>
        </w:rPr>
        <w:t xml:space="preserve">. </w:t>
      </w:r>
      <w:r w:rsidR="00952B2B" w:rsidRPr="00753D51">
        <w:rPr>
          <w:lang w:val="en-US"/>
        </w:rPr>
        <w:t>The GC temperature program</w:t>
      </w:r>
      <w:r w:rsidR="00C46C5E">
        <w:rPr>
          <w:lang w:val="en-US"/>
        </w:rPr>
        <w:t>s</w:t>
      </w:r>
      <w:r w:rsidR="00952B2B" w:rsidRPr="00753D51">
        <w:rPr>
          <w:lang w:val="en-US"/>
        </w:rPr>
        <w:t xml:space="preserve"> for </w:t>
      </w:r>
      <w:r w:rsidR="00C46C5E">
        <w:rPr>
          <w:lang w:val="en-US"/>
        </w:rPr>
        <w:t xml:space="preserve">the samples and QC standards </w:t>
      </w:r>
      <w:r w:rsidR="002356FA">
        <w:rPr>
          <w:lang w:val="en-US"/>
        </w:rPr>
        <w:t xml:space="preserve">are shown </w:t>
      </w:r>
      <w:r w:rsidR="002356FA" w:rsidRPr="009A0A0F">
        <w:rPr>
          <w:lang w:val="en-US"/>
        </w:rPr>
        <w:t xml:space="preserve">in Table </w:t>
      </w:r>
      <w:r w:rsidR="009A0A0F" w:rsidRPr="009A0A0F">
        <w:rPr>
          <w:lang w:val="en-US"/>
        </w:rPr>
        <w:t>1</w:t>
      </w:r>
      <w:r w:rsidR="00952B2B" w:rsidRPr="009A0A0F">
        <w:rPr>
          <w:lang w:val="en-US"/>
        </w:rPr>
        <w:t>.</w:t>
      </w:r>
    </w:p>
    <w:p w14:paraId="32FB4B8E" w14:textId="7D04744F" w:rsidR="00F35D7F" w:rsidRDefault="008E423D" w:rsidP="00F3279A">
      <w:pPr>
        <w:spacing w:line="480" w:lineRule="auto"/>
        <w:rPr>
          <w:b/>
        </w:rPr>
      </w:pPr>
      <w:r w:rsidRPr="008E423D">
        <w:rPr>
          <w:rStyle w:val="Fett"/>
          <w:b w:val="0"/>
        </w:rPr>
        <w:t xml:space="preserve">To validate </w:t>
      </w:r>
      <w:r>
        <w:rPr>
          <w:rStyle w:val="Fett"/>
          <w:b w:val="0"/>
        </w:rPr>
        <w:t>that both IRMS instruments are able to measure isotopic compositions with equal results</w:t>
      </w:r>
      <w:r w:rsidR="00C46C5E">
        <w:rPr>
          <w:rStyle w:val="Fett"/>
          <w:b w:val="0"/>
        </w:rPr>
        <w:t xml:space="preserve"> apart from the </w:t>
      </w:r>
      <w:r w:rsidR="0088347A">
        <w:rPr>
          <w:rStyle w:val="Fett"/>
          <w:b w:val="0"/>
        </w:rPr>
        <w:t xml:space="preserve">regularly checked </w:t>
      </w:r>
      <w:r w:rsidR="00C46C5E">
        <w:rPr>
          <w:rStyle w:val="Fett"/>
          <w:b w:val="0"/>
        </w:rPr>
        <w:t>QC standards</w:t>
      </w:r>
      <w:r>
        <w:rPr>
          <w:rStyle w:val="Fett"/>
          <w:b w:val="0"/>
        </w:rPr>
        <w:t xml:space="preserve">, </w:t>
      </w:r>
      <w:r w:rsidR="0088347A">
        <w:t>thirteen</w:t>
      </w:r>
      <w:r>
        <w:t xml:space="preserve"> </w:t>
      </w:r>
      <w:r w:rsidR="0088347A">
        <w:t xml:space="preserve">randomly chosen </w:t>
      </w:r>
      <w:r>
        <w:t xml:space="preserve">herbal blend samples containing </w:t>
      </w:r>
      <w:r w:rsidRPr="008E423D">
        <w:rPr>
          <w:b/>
        </w:rPr>
        <w:t>1</w:t>
      </w:r>
      <w:r>
        <w:t xml:space="preserve"> were </w:t>
      </w:r>
      <w:r w:rsidRPr="008E423D">
        <w:t>extracted</w:t>
      </w:r>
      <w:r>
        <w:t>, cleaned up and measured with both techniques</w:t>
      </w:r>
      <w:r>
        <w:rPr>
          <w:b/>
        </w:rPr>
        <w:t>.</w:t>
      </w:r>
      <w:r w:rsidR="00533A47">
        <w:rPr>
          <w:b/>
        </w:rPr>
        <w:t xml:space="preserve"> </w:t>
      </w:r>
      <w:r w:rsidR="00366EA3">
        <w:t xml:space="preserve">The corresponding isotopic data can be taken from the supplementary material. </w:t>
      </w:r>
      <w:r w:rsidR="00533A47">
        <w:t xml:space="preserve">EA-IRMS shows a good precision for both elements with a maximum STD of 0.06 </w:t>
      </w:r>
      <w:r w:rsidR="00533A47">
        <w:rPr>
          <w:rFonts w:cstheme="minorHAnsi"/>
        </w:rPr>
        <w:t>‰</w:t>
      </w:r>
      <w:r w:rsidR="00533A47">
        <w:t xml:space="preserve"> for </w:t>
      </w:r>
      <w:r w:rsidR="00533A47" w:rsidRPr="0046549B">
        <w:t>δ</w:t>
      </w:r>
      <w:r w:rsidR="00533A47" w:rsidRPr="0046549B">
        <w:rPr>
          <w:vertAlign w:val="superscript"/>
        </w:rPr>
        <w:t>13</w:t>
      </w:r>
      <w:r w:rsidR="00533A47">
        <w:t>C and</w:t>
      </w:r>
      <w:r w:rsidR="00533A47" w:rsidRPr="0046549B">
        <w:t xml:space="preserve"> </w:t>
      </w:r>
      <w:r w:rsidR="00533A47">
        <w:t xml:space="preserve">0.11 </w:t>
      </w:r>
      <w:r w:rsidR="00533A47">
        <w:rPr>
          <w:rFonts w:cstheme="minorHAnsi"/>
        </w:rPr>
        <w:t xml:space="preserve">‰ </w:t>
      </w:r>
      <w:r w:rsidR="00533A47">
        <w:t xml:space="preserve">for </w:t>
      </w:r>
      <w:r w:rsidR="00533A47" w:rsidRPr="0046549B">
        <w:t>δ</w:t>
      </w:r>
      <w:r w:rsidR="00533A47" w:rsidRPr="0046549B">
        <w:rPr>
          <w:vertAlign w:val="superscript"/>
        </w:rPr>
        <w:t>15</w:t>
      </w:r>
      <w:r w:rsidR="00533A47" w:rsidRPr="0046549B">
        <w:t>N</w:t>
      </w:r>
      <w:r w:rsidR="00533A47">
        <w:t xml:space="preserve">. The GC-IMRS measurements showed increased maximum STDs of 0.24 </w:t>
      </w:r>
      <w:r w:rsidR="00533A47">
        <w:rPr>
          <w:rFonts w:cstheme="minorHAnsi"/>
        </w:rPr>
        <w:t>‰</w:t>
      </w:r>
      <w:r w:rsidR="00533A47">
        <w:t xml:space="preserve"> for </w:t>
      </w:r>
      <w:r w:rsidR="00533A47" w:rsidRPr="0046549B">
        <w:t>δ</w:t>
      </w:r>
      <w:r w:rsidR="00533A47" w:rsidRPr="0046549B">
        <w:rPr>
          <w:vertAlign w:val="superscript"/>
        </w:rPr>
        <w:t>13</w:t>
      </w:r>
      <w:r w:rsidR="00533A47">
        <w:t>C and</w:t>
      </w:r>
      <w:r w:rsidR="00533A47" w:rsidRPr="0046549B">
        <w:t xml:space="preserve"> </w:t>
      </w:r>
      <w:r w:rsidR="00533A47">
        <w:t xml:space="preserve">0.40 </w:t>
      </w:r>
      <w:r w:rsidR="00533A47">
        <w:rPr>
          <w:rFonts w:cstheme="minorHAnsi"/>
        </w:rPr>
        <w:t xml:space="preserve">‰ </w:t>
      </w:r>
      <w:r w:rsidR="00533A47">
        <w:t xml:space="preserve">for </w:t>
      </w:r>
      <w:r w:rsidR="00533A47" w:rsidRPr="0046549B">
        <w:t>δ</w:t>
      </w:r>
      <w:r w:rsidR="00533A47" w:rsidRPr="0046549B">
        <w:rPr>
          <w:vertAlign w:val="superscript"/>
        </w:rPr>
        <w:t>15</w:t>
      </w:r>
      <w:r w:rsidR="00533A47" w:rsidRPr="0046549B">
        <w:t>N</w:t>
      </w:r>
      <w:r w:rsidR="00533A47">
        <w:t xml:space="preserve">. </w:t>
      </w:r>
      <w:r w:rsidR="00295347">
        <w:t xml:space="preserve">The maximum Δ between the averaged values for GC-IRMS and EA-IRMS measurements were 0.18 </w:t>
      </w:r>
      <w:r w:rsidR="00295347">
        <w:rPr>
          <w:rFonts w:cstheme="minorHAnsi"/>
        </w:rPr>
        <w:t>‰</w:t>
      </w:r>
      <w:r w:rsidR="00295347">
        <w:t xml:space="preserve"> for </w:t>
      </w:r>
      <w:r w:rsidR="00295347" w:rsidRPr="0046549B">
        <w:t>δ</w:t>
      </w:r>
      <w:r w:rsidR="00295347" w:rsidRPr="0046549B">
        <w:rPr>
          <w:vertAlign w:val="superscript"/>
        </w:rPr>
        <w:t>13</w:t>
      </w:r>
      <w:r w:rsidR="00295347">
        <w:t>C and 0.34</w:t>
      </w:r>
      <w:r w:rsidR="00295347">
        <w:rPr>
          <w:rFonts w:cstheme="minorHAnsi"/>
        </w:rPr>
        <w:t xml:space="preserve">‰ </w:t>
      </w:r>
      <w:r w:rsidR="00295347">
        <w:t xml:space="preserve">for </w:t>
      </w:r>
      <w:r w:rsidR="00295347" w:rsidRPr="0046549B">
        <w:t>δ</w:t>
      </w:r>
      <w:r w:rsidR="00295347" w:rsidRPr="0046549B">
        <w:rPr>
          <w:vertAlign w:val="superscript"/>
        </w:rPr>
        <w:t>15</w:t>
      </w:r>
      <w:r w:rsidR="00295347" w:rsidRPr="0046549B">
        <w:t>N</w:t>
      </w:r>
      <w:r w:rsidR="00295347">
        <w:t>. D</w:t>
      </w:r>
      <w:r w:rsidR="00533A47">
        <w:t xml:space="preserve">espite the increased measurement uncertainty of the GC-IMRS, on average the results obtained with both instruments are comparable and in acceptable limits for the purposes of this work. </w:t>
      </w:r>
    </w:p>
    <w:p w14:paraId="4C9DA917" w14:textId="77777777" w:rsidR="007979A7" w:rsidRPr="009E684D" w:rsidRDefault="007979A7" w:rsidP="00F3279A">
      <w:pPr>
        <w:spacing w:line="480" w:lineRule="auto"/>
      </w:pPr>
    </w:p>
    <w:p w14:paraId="7C853C8A" w14:textId="4425E822" w:rsidR="006B00AE" w:rsidRPr="00334C54" w:rsidRDefault="002D008C" w:rsidP="00F3279A">
      <w:pPr>
        <w:spacing w:line="480" w:lineRule="auto"/>
        <w:rPr>
          <w:b/>
          <w:bCs/>
        </w:rPr>
      </w:pPr>
      <w:r>
        <w:rPr>
          <w:rStyle w:val="Fett"/>
        </w:rPr>
        <w:t xml:space="preserve">3. </w:t>
      </w:r>
      <w:r w:rsidR="0085733C" w:rsidRPr="008E13D5">
        <w:rPr>
          <w:rStyle w:val="Fett"/>
        </w:rPr>
        <w:t>Results and discussion</w:t>
      </w:r>
    </w:p>
    <w:p w14:paraId="44892DCB" w14:textId="0CFA2330" w:rsidR="00036568" w:rsidRDefault="002D008C" w:rsidP="00F3279A">
      <w:pPr>
        <w:spacing w:line="480" w:lineRule="auto"/>
        <w:rPr>
          <w:i/>
        </w:rPr>
      </w:pPr>
      <w:r>
        <w:rPr>
          <w:i/>
        </w:rPr>
        <w:t xml:space="preserve">3.1 </w:t>
      </w:r>
      <w:r w:rsidR="00673827" w:rsidRPr="008E13D5">
        <w:rPr>
          <w:i/>
        </w:rPr>
        <w:t>Isotope ratios of</w:t>
      </w:r>
      <w:r w:rsidR="00F34FD2" w:rsidRPr="008E13D5">
        <w:rPr>
          <w:i/>
        </w:rPr>
        <w:t xml:space="preserve"> </w:t>
      </w:r>
      <w:r w:rsidR="00B35950">
        <w:rPr>
          <w:i/>
        </w:rPr>
        <w:t>precursor material</w:t>
      </w:r>
      <w:r w:rsidR="00367B93">
        <w:rPr>
          <w:i/>
        </w:rPr>
        <w:t xml:space="preserve"> of </w:t>
      </w:r>
      <w:r w:rsidR="00B57AB1">
        <w:rPr>
          <w:i/>
        </w:rPr>
        <w:t>MDMB-CHMICA</w:t>
      </w:r>
      <w:r w:rsidR="00B35950">
        <w:rPr>
          <w:i/>
        </w:rPr>
        <w:t xml:space="preserve"> and Cumyl-PeGaClone</w:t>
      </w:r>
    </w:p>
    <w:p w14:paraId="46D273CB" w14:textId="44D71231" w:rsidR="00EB4C36" w:rsidRPr="00F3279A" w:rsidRDefault="00D67D04" w:rsidP="00F3279A">
      <w:pPr>
        <w:spacing w:line="480" w:lineRule="auto"/>
        <w:rPr>
          <w:lang w:val="en"/>
        </w:rPr>
      </w:pPr>
      <w:r>
        <w:rPr>
          <w:lang w:val="en"/>
        </w:rPr>
        <w:t xml:space="preserve">Since the identification of JWH-018 in SPs in 2008, the general structure of newly appearing synthetic cannabinoids has followed a recognizable pattern. They can be synthesized by a modular system consisting of a core structure, aliphatic residue, linker and linked residue, following similar synthesis procedures as published in various patents and publications by the pharmaceutical industry </w:t>
      </w:r>
      <w:r>
        <w:rPr>
          <w:lang w:val="en"/>
        </w:rPr>
        <w:fldChar w:fldCharType="begin"/>
      </w:r>
      <w:r w:rsidR="003C396B">
        <w:rPr>
          <w:lang w:val="en"/>
        </w:rPr>
        <w:instrText xml:space="preserve"> ADDIN EN.CITE &lt;EndNote&gt;&lt;Cite&gt;&lt;Author&gt;Buchler&lt;/Author&gt;&lt;Year&gt;2009&lt;/Year&gt;&lt;RecNum&gt;66&lt;/RecNum&gt;&lt;DisplayText&gt;[16, 29]&lt;/DisplayText&gt;&lt;record&gt;&lt;rec-number&gt;66&lt;/rec-number&gt;&lt;foreign-keys&gt;&lt;key app="EN" db-id="wxrp5sarzfpwayefwerxws5exsssx22p5wxf" timestamp="1547572320"&gt;66&lt;/key&gt;&lt;/foreign-keys&gt;&lt;ref-type name="Patent"&gt;25&lt;/ref-type&gt;&lt;contributors&gt;&lt;authors&gt;&lt;author&gt;Buchler, Price&lt;/author&gt;&lt;/authors&gt;&lt;/contributors&gt;&lt;titles&gt;&lt;title&gt;Indazole derivatives&lt;/title&gt;&lt;/titles&gt;&lt;dates&gt;&lt;year&gt;2009&lt;/year&gt;&lt;/dates&gt;&lt;pub-location&gt;US&lt;/pub-location&gt;&lt;isbn&gt;WO2009106980&lt;/isbn&gt;&lt;urls&gt;&lt;/urls&gt;&lt;/record&gt;&lt;/Cite&gt;&lt;Cite&gt;&lt;Author&gt;Huffman&lt;/Author&gt;&lt;Year&gt;1994&lt;/Year&gt;&lt;RecNum&gt;55&lt;/RecNum&gt;&lt;record&gt;&lt;rec-number&gt;55&lt;/rec-number&gt;&lt;foreign-keys&gt;&lt;key app="EN" db-id="wxrp5sarzfpwayefwerxws5exsssx22p5wxf" timestamp="1547567135"&gt;55&lt;/key&gt;&lt;/foreign-keys&gt;&lt;ref-type name="Journal Article"&gt;17&lt;/ref-type&gt;&lt;contributors&gt;&lt;authors&gt;&lt;author&gt;Huffman, John W.&lt;/author&gt;&lt;author&gt;Dai, Dong&lt;/author&gt;&lt;author&gt;Martin, Billy R.&lt;/author&gt;&lt;author&gt;Compton, David R.&lt;/author&gt;&lt;/authors&gt;&lt;/contributors&gt;&lt;titles&gt;&lt;title&gt;Design, Synthesis and Pharmacology of Cannabimimetic Indoles&lt;/title&gt;&lt;secondary-title&gt;Bioorganic &amp;amp; Medicinal Chemistry Letters&lt;/secondary-title&gt;&lt;/titles&gt;&lt;periodical&gt;&lt;full-title&gt;Bioorganic &amp;amp; Medicinal Chemistry Letters&lt;/full-title&gt;&lt;/periodical&gt;&lt;pages&gt;563-566&lt;/pages&gt;&lt;volume&gt;4&lt;/volume&gt;&lt;number&gt;4&lt;/number&gt;&lt;dates&gt;&lt;year&gt;1994&lt;/year&gt;&lt;pub-dates&gt;&lt;date&gt;2/24/&lt;/date&gt;&lt;/pub-dates&gt;&lt;/dates&gt;&lt;isbn&gt;0960-894X&lt;/isbn&gt;&lt;urls&gt;&lt;related-urls&gt;&lt;url&gt;http://www.sciencedirect.com/science/article/pii/S0960894X01801554&lt;/url&gt;&lt;/related-urls&gt;&lt;/urls&gt;&lt;electronic-resource-num&gt;http://dx.doi.org/10.1016/S0960-894X(01)80155-4&lt;/electronic-resource-num&gt;&lt;/record&gt;&lt;/Cite&gt;&lt;/EndNote&gt;</w:instrText>
      </w:r>
      <w:r>
        <w:rPr>
          <w:lang w:val="en"/>
        </w:rPr>
        <w:fldChar w:fldCharType="separate"/>
      </w:r>
      <w:r>
        <w:rPr>
          <w:noProof/>
          <w:lang w:val="en"/>
        </w:rPr>
        <w:t>[16, 29]</w:t>
      </w:r>
      <w:r>
        <w:rPr>
          <w:lang w:val="en"/>
        </w:rPr>
        <w:fldChar w:fldCharType="end"/>
      </w:r>
      <w:r>
        <w:rPr>
          <w:lang w:val="en"/>
        </w:rPr>
        <w:t xml:space="preserve">. Although most of the published syntheses start from the native core molecule like indole or indazole, it is yet unknown which exact precursor material the NPS manufacturers use. However, it is generally considered, that a minimum of two synthesis steps are taken: the coupling of the aliphatic residue to the N-atom of the core structure and the </w:t>
      </w:r>
      <w:r>
        <w:rPr>
          <w:lang w:val="en"/>
        </w:rPr>
        <w:lastRenderedPageBreak/>
        <w:t xml:space="preserve">coupling of the linked residue to the linker (and thus the core), </w:t>
      </w:r>
      <w:r w:rsidRPr="00C55687">
        <w:rPr>
          <w:lang w:val="en"/>
        </w:rPr>
        <w:t>necessitating</w:t>
      </w:r>
      <w:r>
        <w:rPr>
          <w:lang w:val="en"/>
        </w:rPr>
        <w:t xml:space="preserve"> at least three individual precursor substances. Figure </w:t>
      </w:r>
      <w:r w:rsidR="00E11382">
        <w:rPr>
          <w:lang w:val="en"/>
        </w:rPr>
        <w:t xml:space="preserve">2 </w:t>
      </w:r>
      <w:r>
        <w:rPr>
          <w:lang w:val="en"/>
        </w:rPr>
        <w:t xml:space="preserve">shows the structural elements of </w:t>
      </w:r>
      <w:r>
        <w:rPr>
          <w:b/>
          <w:lang w:val="en"/>
        </w:rPr>
        <w:t>1</w:t>
      </w:r>
      <w:r>
        <w:rPr>
          <w:lang w:val="en"/>
        </w:rPr>
        <w:t xml:space="preserve"> and </w:t>
      </w:r>
      <w:r>
        <w:rPr>
          <w:b/>
          <w:lang w:val="en"/>
        </w:rPr>
        <w:t>2</w:t>
      </w:r>
      <w:r>
        <w:rPr>
          <w:lang w:val="en"/>
        </w:rPr>
        <w:t xml:space="preserve"> which are expected to be used in the course of their respective synthesis. In the case of </w:t>
      </w:r>
      <w:r>
        <w:rPr>
          <w:b/>
          <w:lang w:val="en"/>
        </w:rPr>
        <w:t>1</w:t>
      </w:r>
      <w:r>
        <w:rPr>
          <w:lang w:val="en"/>
        </w:rPr>
        <w:t>, these precursors should be indole or an indole derivative (indole-3-carboxylic acid, carboxylate or carbaldehyde), (bromomethyl)cyclohexane and tert-leucine methyl ester (TLME).</w:t>
      </w:r>
      <w:r w:rsidRPr="007A5B0F">
        <w:rPr>
          <w:lang w:val="en"/>
        </w:rPr>
        <w:t xml:space="preserve"> </w:t>
      </w:r>
      <w:r>
        <w:rPr>
          <w:lang w:val="en"/>
        </w:rPr>
        <w:t xml:space="preserve">In the case of </w:t>
      </w:r>
      <w:r w:rsidRPr="007A5B0F">
        <w:rPr>
          <w:b/>
          <w:lang w:val="en"/>
        </w:rPr>
        <w:t>2</w:t>
      </w:r>
      <w:r>
        <w:rPr>
          <w:lang w:val="en"/>
        </w:rPr>
        <w:t>, a 2-methyl-indole or a derivative (2-methyl-indole-3-carboxylic acid, carboxylate or carbaldehyde), 1-bromopentyl and cumylamine.</w:t>
      </w:r>
    </w:p>
    <w:p w14:paraId="17505557" w14:textId="7EE30BAB" w:rsidR="000530F7" w:rsidRDefault="00FC48EF" w:rsidP="00F3279A">
      <w:pPr>
        <w:spacing w:line="480" w:lineRule="auto"/>
      </w:pPr>
      <w:r>
        <w:rPr>
          <w:lang w:val="en"/>
        </w:rPr>
        <w:t>Counting the number of carbon atoms in each precursor</w:t>
      </w:r>
      <w:r w:rsidR="007A5B0F">
        <w:rPr>
          <w:lang w:val="en"/>
        </w:rPr>
        <w:t xml:space="preserve"> for </w:t>
      </w:r>
      <w:r w:rsidR="007A5B0F">
        <w:rPr>
          <w:b/>
          <w:lang w:val="en"/>
        </w:rPr>
        <w:t>1</w:t>
      </w:r>
      <w:r>
        <w:rPr>
          <w:lang w:val="en"/>
        </w:rPr>
        <w:t xml:space="preserve">, their influence on the overall </w:t>
      </w:r>
      <w:r w:rsidR="00C55687" w:rsidRPr="0026480B">
        <w:t>δ</w:t>
      </w:r>
      <w:r w:rsidR="00C55687" w:rsidRPr="0026480B">
        <w:rPr>
          <w:vertAlign w:val="superscript"/>
        </w:rPr>
        <w:t>13</w:t>
      </w:r>
      <w:r w:rsidR="00C55687" w:rsidRPr="0026480B">
        <w:t>C</w:t>
      </w:r>
      <w:r>
        <w:t xml:space="preserve"> </w:t>
      </w:r>
      <w:r w:rsidR="00AF7CE6">
        <w:t xml:space="preserve">value </w:t>
      </w:r>
      <w:r w:rsidR="0063008A">
        <w:t>is</w:t>
      </w:r>
      <w:r>
        <w:t xml:space="preserve"> nearly equal (Indole: C</w:t>
      </w:r>
      <w:r>
        <w:rPr>
          <w:vertAlign w:val="subscript"/>
        </w:rPr>
        <w:t>8</w:t>
      </w:r>
      <w:r>
        <w:t>; Cyclohexyl methyl: C</w:t>
      </w:r>
      <w:r>
        <w:rPr>
          <w:vertAlign w:val="subscript"/>
        </w:rPr>
        <w:t>7</w:t>
      </w:r>
      <w:r>
        <w:t>; TLME: C</w:t>
      </w:r>
      <w:r>
        <w:rPr>
          <w:vertAlign w:val="subscript"/>
        </w:rPr>
        <w:t>7</w:t>
      </w:r>
      <w:r>
        <w:t xml:space="preserve">). </w:t>
      </w:r>
      <w:r w:rsidR="0063008A">
        <w:t>For</w:t>
      </w:r>
      <w:r>
        <w:t xml:space="preserve"> </w:t>
      </w:r>
      <w:r w:rsidR="007A5B0F" w:rsidRPr="0026480B">
        <w:t>δ</w:t>
      </w:r>
      <w:r w:rsidR="007A5B0F" w:rsidRPr="0026480B">
        <w:rPr>
          <w:vertAlign w:val="superscript"/>
        </w:rPr>
        <w:t>15</w:t>
      </w:r>
      <w:r w:rsidR="007A5B0F" w:rsidRPr="0026480B">
        <w:t>N,</w:t>
      </w:r>
      <w:r>
        <w:t xml:space="preserve"> only the indole and TLME</w:t>
      </w:r>
      <w:r w:rsidR="00334C54">
        <w:t xml:space="preserve">, each with one nitrogen, </w:t>
      </w:r>
      <w:r w:rsidR="008C170D">
        <w:t xml:space="preserve">have an impact on the </w:t>
      </w:r>
      <w:r w:rsidR="007A5B0F">
        <w:t xml:space="preserve">corresponding </w:t>
      </w:r>
      <w:r w:rsidR="008C170D">
        <w:t>isotope ratios</w:t>
      </w:r>
      <w:r>
        <w:t>.</w:t>
      </w:r>
      <w:r w:rsidR="00396DFE">
        <w:t xml:space="preserve"> </w:t>
      </w:r>
      <w:r w:rsidR="00003E42">
        <w:t xml:space="preserve">The synthesis of </w:t>
      </w:r>
      <w:r w:rsidR="00003E42">
        <w:rPr>
          <w:b/>
        </w:rPr>
        <w:t>2</w:t>
      </w:r>
      <w:r w:rsidR="00334C54">
        <w:t xml:space="preserve"> is</w:t>
      </w:r>
      <w:r w:rsidR="00003E42">
        <w:t xml:space="preserve"> slightly more complex in comparison to synthetic cannabinoids with indole or indazole core structures. The gamma-carboline-1-one structure is expected to be </w:t>
      </w:r>
      <w:r w:rsidR="006037F4">
        <w:t>synthesized</w:t>
      </w:r>
      <w:r w:rsidR="00003E42">
        <w:t xml:space="preserve"> by ring formation of a 2-methyl-indole derivative, following general synthesis instructions from </w:t>
      </w:r>
      <w:r w:rsidR="00003E42" w:rsidRPr="009A0A0F">
        <w:t>Clark et al.</w:t>
      </w:r>
      <w:r w:rsidR="003B7498" w:rsidRPr="009A0A0F">
        <w:t xml:space="preserve"> </w:t>
      </w:r>
      <w:r w:rsidR="00003E42" w:rsidRPr="009A0A0F">
        <w:fldChar w:fldCharType="begin"/>
      </w:r>
      <w:r w:rsidR="00D67D04">
        <w:instrText xml:space="preserve"> ADDIN EN.CITE &lt;EndNote&gt;&lt;Cite&gt;&lt;Author&gt;Clark&lt;/Author&gt;&lt;Year&gt;1993&lt;/Year&gt;&lt;RecNum&gt;62&lt;/RecNum&gt;&lt;DisplayText&gt;[30]&lt;/DisplayText&gt;&lt;record&gt;&lt;rec-number&gt;62&lt;/rec-number&gt;&lt;foreign-keys&gt;&lt;key app="EN" db-id="0rddxvvew22rz1e0fxk52w2v5v9ad9et50ep" timestamp="1541675763"&gt;62&lt;/key&gt;&lt;/foreign-keys&gt;&lt;ref-type name="Journal Article"&gt;17&lt;/ref-type&gt;&lt;contributors&gt;&lt;authors&gt;&lt;author&gt;Clark, Robin D.&lt;/author&gt;&lt;author&gt;Miller, Aaron B.&lt;/author&gt;&lt;author&gt;Berger, Jacob&lt;/author&gt;&lt;author&gt;Repke, David B.&lt;/author&gt;&lt;author&gt;Weinhardt, Klaus K.&lt;/author&gt;&lt;author&gt;Kowalczyk, Bruce A.&lt;/author&gt;&lt;author&gt;Eglen, Richard M.&lt;/author&gt;&lt;author&gt;Bonhaus, Douglas W.&lt;/author&gt;&lt;author&gt;Lee, Chi Ho&lt;/author&gt;&lt;/authors&gt;&lt;/contributors&gt;&lt;titles&gt;&lt;title&gt;2-(Quinuclidin-3-yl)pyrido[4,3-b]indol-1-ones and isoquinolin-1-ones. Potent conformationally restricted 5-HT3 receptor antagonists&lt;/title&gt;&lt;secondary-title&gt;Journal of Medicinal Chemistry&lt;/secondary-title&gt;&lt;/titles&gt;&lt;periodical&gt;&lt;full-title&gt;Journal of Medicinal Chemistry&lt;/full-title&gt;&lt;abbr-1&gt;J. Med. Chem.&lt;/abbr-1&gt;&lt;abbr-2&gt;J Med Chem&lt;/abbr-2&gt;&lt;/periodical&gt;&lt;pages&gt;2645-2657&lt;/pages&gt;&lt;volume&gt;36&lt;/volume&gt;&lt;number&gt;18&lt;/number&gt;&lt;dates&gt;&lt;year&gt;1993&lt;/year&gt;&lt;pub-dates&gt;&lt;date&gt;1993/09/01&lt;/date&gt;&lt;/pub-dates&gt;&lt;/dates&gt;&lt;publisher&gt;American Chemical Society&lt;/publisher&gt;&lt;isbn&gt;0022-2623&lt;/isbn&gt;&lt;urls&gt;&lt;related-urls&gt;&lt;url&gt;https://doi.org/10.1021/jm00070a008&lt;/url&gt;&lt;/related-urls&gt;&lt;/urls&gt;&lt;electronic-resource-num&gt;10.1021/jm00070a008&lt;/electronic-resource-num&gt;&lt;/record&gt;&lt;/Cite&gt;&lt;/EndNote&gt;</w:instrText>
      </w:r>
      <w:r w:rsidR="00003E42" w:rsidRPr="009A0A0F">
        <w:fldChar w:fldCharType="separate"/>
      </w:r>
      <w:r w:rsidR="00D67D04">
        <w:rPr>
          <w:noProof/>
        </w:rPr>
        <w:t>[30]</w:t>
      </w:r>
      <w:r w:rsidR="00003E42" w:rsidRPr="009A0A0F">
        <w:fldChar w:fldCharType="end"/>
      </w:r>
      <w:r w:rsidR="00003E42" w:rsidRPr="009A0A0F">
        <w:t xml:space="preserve"> (Figure </w:t>
      </w:r>
      <w:r w:rsidR="009A0A0F" w:rsidRPr="009A0A0F">
        <w:t>3</w:t>
      </w:r>
      <w:r w:rsidR="00003E42" w:rsidRPr="009A0A0F">
        <w:t>). Bristol-Meyer</w:t>
      </w:r>
      <w:r w:rsidR="00003E42">
        <w:t xml:space="preserve"> Squibb Co. patented the synthesis of a broad spectrum of gamma-carboline-1-one based cannabinoid receptor agonists similar to </w:t>
      </w:r>
      <w:r w:rsidR="00003E42">
        <w:rPr>
          <w:b/>
        </w:rPr>
        <w:t>2</w:t>
      </w:r>
      <w:r w:rsidR="003B7498">
        <w:rPr>
          <w:b/>
        </w:rPr>
        <w:t xml:space="preserve"> </w:t>
      </w:r>
      <w:r w:rsidR="006037F4" w:rsidRPr="00B72513">
        <w:fldChar w:fldCharType="begin"/>
      </w:r>
      <w:r w:rsidR="00D67D04">
        <w:instrText xml:space="preserve"> ADDIN EN.CITE &lt;EndNote&gt;&lt;Cite&gt;&lt;Author&gt;Wrobleski&lt;/Author&gt;&lt;Year&gt;2003&lt;/Year&gt;&lt;RecNum&gt;90&lt;/RecNum&gt;&lt;DisplayText&gt;[31]&lt;/DisplayText&gt;&lt;record&gt;&lt;rec-number&gt;90&lt;/rec-number&gt;&lt;foreign-keys&gt;&lt;key app="EN" db-id="0rddxvvew22rz1e0fxk52w2v5v9ad9et50ep" timestamp="1552308969"&gt;90&lt;/key&gt;&lt;/foreign-keys&gt;&lt;ref-type name="Journal Article"&gt;17&lt;/ref-type&gt;&lt;contributors&gt;&lt;authors&gt;&lt;author&gt;Wrobleski, Stephen T.&lt;/author&gt;&lt;author&gt;Chen, Ping&lt;/author&gt;&lt;author&gt;Hynes, John&lt;/author&gt;&lt;author&gt;Lin, Shuqun&lt;/author&gt;&lt;author&gt;Norris, Derek J.&lt;/author&gt;&lt;author&gt;Pandit, Chennagiri R.&lt;/author&gt;&lt;author&gt;Spergel, Steven&lt;/author&gt;&lt;author&gt;Wu, Hong&lt;/author&gt;&lt;author&gt;Tokarski, John S.&lt;/author&gt;&lt;author&gt;Chen, Xiaorong&lt;/author&gt;&lt;author&gt;Gillooly, Kathleen M.&lt;/author&gt;&lt;author&gt;Kiener, Peter A.&lt;/author&gt;&lt;author&gt;McIntyre, Kim W.&lt;/author&gt;&lt;author&gt;Patil-koota, Vina&lt;/author&gt;&lt;author&gt;Shuster, David J.&lt;/author&gt;&lt;author&gt;Turk, Lori A.&lt;/author&gt;&lt;author&gt;Yang, Guchen&lt;/author&gt;&lt;author&gt;Leftheris, Katerina&lt;/author&gt;&lt;/authors&gt;&lt;/contributors&gt;&lt;titles&gt;&lt;title&gt;Rational Design and Synthesis of an Orally Active Indolopyridone as a Novel Conformationally Constrained Cannabinoid Ligand Possessing Antiinflammatory Properties&lt;/title&gt;&lt;secondary-title&gt;Journal of Medicinal Chemistry&lt;/secondary-title&gt;&lt;/titles&gt;&lt;periodical&gt;&lt;full-title&gt;Journal of Medicinal Chemistry&lt;/full-title&gt;&lt;abbr-1&gt;J. Med. Chem.&lt;/abbr-1&gt;&lt;abbr-2&gt;J Med Chem&lt;/abbr-2&gt;&lt;/periodical&gt;&lt;pages&gt;2110-2116&lt;/pages&gt;&lt;volume&gt;46&lt;/volume&gt;&lt;number&gt;11&lt;/number&gt;&lt;dates&gt;&lt;year&gt;2003&lt;/year&gt;&lt;pub-dates&gt;&lt;date&gt;2003/05/01&lt;/date&gt;&lt;/pub-dates&gt;&lt;/dates&gt;&lt;publisher&gt;American Chemical Society&lt;/publisher&gt;&lt;isbn&gt;0022-2623&lt;/isbn&gt;&lt;urls&gt;&lt;related-urls&gt;&lt;url&gt;https://doi.org/10.1021/jm020329q&lt;/url&gt;&lt;/related-urls&gt;&lt;/urls&gt;&lt;electronic-resource-num&gt;10.1021/jm020329q&lt;/electronic-resource-num&gt;&lt;/record&gt;&lt;/Cite&gt;&lt;/EndNote&gt;</w:instrText>
      </w:r>
      <w:r w:rsidR="006037F4" w:rsidRPr="00B72513">
        <w:fldChar w:fldCharType="separate"/>
      </w:r>
      <w:r w:rsidR="00D67D04">
        <w:rPr>
          <w:noProof/>
        </w:rPr>
        <w:t>[31]</w:t>
      </w:r>
      <w:r w:rsidR="006037F4" w:rsidRPr="00B72513">
        <w:fldChar w:fldCharType="end"/>
      </w:r>
      <w:r w:rsidR="00003E42" w:rsidRPr="00FB7879">
        <w:t xml:space="preserve">. </w:t>
      </w:r>
      <w:r w:rsidR="00EB4C36">
        <w:t xml:space="preserve">This pathway is considered to be likely used by the NPS manufacturers as it is convenient to adapt the synthesis procedures of indole or indazole based core structures (such as Cuyml-5F-PICA) to 2-methyl-indoles with limited effort.  Thus, in the stated synthesis, cumylamine (2-phenyl-2-propanamine) </w:t>
      </w:r>
      <w:r w:rsidR="00334C54">
        <w:t>should be</w:t>
      </w:r>
      <w:r w:rsidR="00EB4C36">
        <w:t xml:space="preserve"> one of the precursors, contributing one of the two nitrogen and nine of the twenty-five carbon (36%) present in the molecule. </w:t>
      </w:r>
    </w:p>
    <w:p w14:paraId="053CC85E" w14:textId="555F3F6C" w:rsidR="00EB4C36" w:rsidRDefault="000530F7" w:rsidP="00F3279A">
      <w:pPr>
        <w:spacing w:line="480" w:lineRule="auto"/>
      </w:pPr>
      <w:r>
        <w:t xml:space="preserve">Jasper et al. analysed a set of active pharmaceutical ingredients </w:t>
      </w:r>
      <w:r w:rsidR="00B14417">
        <w:t xml:space="preserve">(API) from different manufacturers and lots </w:t>
      </w:r>
      <w:r>
        <w:t xml:space="preserve">for their stable isotope ratios of </w:t>
      </w:r>
      <w:proofErr w:type="spellStart"/>
      <w:r w:rsidRPr="0046549B">
        <w:t>δ</w:t>
      </w:r>
      <w:r>
        <w:t>D</w:t>
      </w:r>
      <w:proofErr w:type="spellEnd"/>
      <w:r>
        <w:t xml:space="preserve">, </w:t>
      </w:r>
      <w:r w:rsidRPr="0046549B">
        <w:t>δ</w:t>
      </w:r>
      <w:r w:rsidRPr="0046549B">
        <w:rPr>
          <w:vertAlign w:val="superscript"/>
        </w:rPr>
        <w:t>13</w:t>
      </w:r>
      <w:r>
        <w:t xml:space="preserve">C, </w:t>
      </w:r>
      <w:r w:rsidRPr="0046549B">
        <w:t>δ</w:t>
      </w:r>
      <w:r w:rsidRPr="0046549B">
        <w:rPr>
          <w:vertAlign w:val="superscript"/>
        </w:rPr>
        <w:t>1</w:t>
      </w:r>
      <w:r>
        <w:rPr>
          <w:vertAlign w:val="superscript"/>
        </w:rPr>
        <w:t>5</w:t>
      </w:r>
      <w:r>
        <w:t xml:space="preserve">N and </w:t>
      </w:r>
      <w:r w:rsidRPr="0046549B">
        <w:t>δ</w:t>
      </w:r>
      <w:r w:rsidRPr="0046549B">
        <w:rPr>
          <w:vertAlign w:val="superscript"/>
        </w:rPr>
        <w:t>1</w:t>
      </w:r>
      <w:r>
        <w:rPr>
          <w:vertAlign w:val="superscript"/>
        </w:rPr>
        <w:t>8</w:t>
      </w:r>
      <w:r>
        <w:t>O</w:t>
      </w:r>
      <w:r w:rsidR="00B14417">
        <w:t xml:space="preserve"> and found that each manufacture synthesized material with a specific isotopic composition, independent from the lot number</w:t>
      </w:r>
      <w:r w:rsidR="003B7498">
        <w:t xml:space="preserve"> </w:t>
      </w:r>
      <w:r w:rsidR="00B14417">
        <w:fldChar w:fldCharType="begin"/>
      </w:r>
      <w:r w:rsidR="00D67D04">
        <w:instrText xml:space="preserve"> ADDIN EN.CITE &lt;EndNote&gt;&lt;Cite&gt;&lt;Author&gt;Jasper&lt;/Author&gt;&lt;Year&gt;2004&lt;/Year&gt;&lt;RecNum&gt;78&lt;/RecNum&gt;&lt;DisplayText&gt;[32]&lt;/DisplayText&gt;&lt;record&gt;&lt;rec-number&gt;78&lt;/rec-number&gt;&lt;foreign-keys&gt;&lt;key app="EN" db-id="0rddxvvew22rz1e0fxk52w2v5v9ad9et50ep" timestamp="1542624828"&gt;78&lt;/key&gt;&lt;/foreign-keys&gt;&lt;ref-type name="Journal Article"&gt;17&lt;/ref-type&gt;&lt;contributors&gt;&lt;authors&gt;&lt;author&gt;Jasper, J. P.&lt;/author&gt;&lt;author&gt;Westenberger, B. J.&lt;/author&gt;&lt;author&gt;Spencer, J. A.&lt;/author&gt;&lt;author&gt;Buhse, L. F.&lt;/author&gt;&lt;author&gt;Nasr, M.&lt;/author&gt;&lt;/authors&gt;&lt;/contributors&gt;&lt;titles&gt;&lt;title&gt;Stable isotopic characterization of active pharmaceutical ingredients&lt;/title&gt;&lt;secondary-title&gt;Journal of Pharmaceutical and Biomedical Analysis&lt;/secondary-title&gt;&lt;/titles&gt;&lt;periodical&gt;&lt;full-title&gt;Journal of Pharmaceutical and Biomedical Analysis&lt;/full-title&gt;&lt;abbr-1&gt;J. Pharm. Biomed. Anal.&lt;/abbr-1&gt;&lt;abbr-2&gt;J Pharm Biomed Anal&lt;/abbr-2&gt;&lt;/periodical&gt;&lt;pages&gt;21-30&lt;/pages&gt;&lt;volume&gt;35&lt;/volume&gt;&lt;number&gt;1&lt;/number&gt;&lt;keywords&gt;&lt;keyword&gt;Pharmaceutical materials&lt;/keyword&gt;&lt;keyword&gt;Active Pharmaceutical Ingredients&lt;/keyword&gt;&lt;keyword&gt;Stable isotopes&lt;/keyword&gt;&lt;keyword&gt;D&lt;/keyword&gt;&lt;keyword&gt;Isotopic fingerprinting&lt;/keyword&gt;&lt;/keywords&gt;&lt;dates&gt;&lt;year&gt;2004&lt;/year&gt;&lt;pub-dates&gt;&lt;date&gt;2004/04/01/&lt;/date&gt;&lt;/pub-dates&gt;&lt;/dates&gt;&lt;isbn&gt;0731-7085&lt;/isbn&gt;&lt;urls&gt;&lt;related-urls&gt;&lt;url&gt;http://www.sciencedirect.com/science/article/pii/S0731708503005818&lt;/url&gt;&lt;/related-urls&gt;&lt;/urls&gt;&lt;electronic-resource-num&gt;https://doi.org/10.1016/S0731-7085(03)00581-8&lt;/electronic-resource-num&gt;&lt;/record&gt;&lt;/Cite&gt;&lt;/EndNote&gt;</w:instrText>
      </w:r>
      <w:r w:rsidR="00B14417">
        <w:fldChar w:fldCharType="separate"/>
      </w:r>
      <w:r w:rsidR="00D67D04">
        <w:rPr>
          <w:noProof/>
        </w:rPr>
        <w:t>[32]</w:t>
      </w:r>
      <w:r w:rsidR="00B14417">
        <w:fldChar w:fldCharType="end"/>
      </w:r>
      <w:r w:rsidR="00B14417">
        <w:t xml:space="preserve">. </w:t>
      </w:r>
      <w:r w:rsidR="006037F4">
        <w:t xml:space="preserve">It is generally agreed, that it is virtually impossible to artificially synthesize compounds with a target isotopic composition, considering the difficulty to even predetermine the ratio of a single isotope. </w:t>
      </w:r>
      <w:proofErr w:type="spellStart"/>
      <w:r w:rsidR="00B72513">
        <w:t>Wokovitch</w:t>
      </w:r>
      <w:proofErr w:type="spellEnd"/>
      <w:r w:rsidR="00B72513">
        <w:t xml:space="preserve"> et al. analysed the isotope ratios of the API </w:t>
      </w:r>
      <w:r w:rsidR="005C7377">
        <w:t>Naproxen® and found a maximum</w:t>
      </w:r>
      <w:r w:rsidR="00B72513">
        <w:t xml:space="preserve"> inter-batch variation of 2.52 </w:t>
      </w:r>
      <w:r w:rsidR="00B72513">
        <w:rPr>
          <w:rFonts w:cstheme="minorHAnsi"/>
        </w:rPr>
        <w:t xml:space="preserve">‰ for </w:t>
      </w:r>
      <w:r w:rsidR="00B72513" w:rsidRPr="0046549B">
        <w:t>δ</w:t>
      </w:r>
      <w:r w:rsidR="00B72513" w:rsidRPr="0046549B">
        <w:rPr>
          <w:vertAlign w:val="superscript"/>
        </w:rPr>
        <w:t>13</w:t>
      </w:r>
      <w:r w:rsidR="00B72513">
        <w:t>C for five different batches form a manufacturer in India</w:t>
      </w:r>
      <w:r w:rsidR="003B7498">
        <w:t xml:space="preserve"> </w:t>
      </w:r>
      <w:r w:rsidR="00B72513">
        <w:fldChar w:fldCharType="begin">
          <w:fldData xml:space="preserve">PEVuZE5vdGU+PENpdGU+PEF1dGhvcj5Xb2tvdmljaDwvQXV0aG9yPjxZZWFyPjIwMDU8L1llYXI+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</w:fldData>
        </w:fldChar>
      </w:r>
      <w:r w:rsidR="00D67D04">
        <w:instrText xml:space="preserve"> ADDIN EN.CITE </w:instrText>
      </w:r>
      <w:r w:rsidR="00D67D04">
        <w:fldChar w:fldCharType="begin">
          <w:fldData xml:space="preserve">PEVuZE5vdGU+PENpdGU+PEF1dGhvcj5Xb2tvdmljaDwvQXV0aG9yPjxZZWFyPjIwMDU8L1llYXI+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</w:fldData>
        </w:fldChar>
      </w:r>
      <w:r w:rsidR="00D67D04">
        <w:instrText xml:space="preserve"> ADDIN EN.CITE.DATA </w:instrText>
      </w:r>
      <w:r w:rsidR="00D67D04">
        <w:fldChar w:fldCharType="end"/>
      </w:r>
      <w:r w:rsidR="00B72513">
        <w:fldChar w:fldCharType="separate"/>
      </w:r>
      <w:r w:rsidR="00D67D04">
        <w:rPr>
          <w:noProof/>
        </w:rPr>
        <w:t>[33]</w:t>
      </w:r>
      <w:r w:rsidR="00B72513">
        <w:fldChar w:fldCharType="end"/>
      </w:r>
      <w:r w:rsidR="00B72513">
        <w:t xml:space="preserve">. It is not stated </w:t>
      </w:r>
      <w:r w:rsidR="005C7377">
        <w:t>whether</w:t>
      </w:r>
      <w:r w:rsidR="00B72513">
        <w:t xml:space="preserve"> these differences are the result of an isotopically different precursor material or a poorly conducted or even different synthesis pathway. </w:t>
      </w:r>
      <w:r w:rsidR="005C7377">
        <w:t xml:space="preserve">However, </w:t>
      </w:r>
      <w:r w:rsidR="00BE27C3">
        <w:t xml:space="preserve">it was still possible to clearly discriminate all five batches from material of five other manufactures </w:t>
      </w:r>
      <w:r w:rsidR="00BE27C3">
        <w:lastRenderedPageBreak/>
        <w:t xml:space="preserve">for Naproxen. With a global range of &gt; 140 </w:t>
      </w:r>
      <w:r w:rsidR="00BE27C3">
        <w:rPr>
          <w:rFonts w:cstheme="minorHAnsi"/>
        </w:rPr>
        <w:t>‰</w:t>
      </w:r>
      <w:r w:rsidR="00BE27C3">
        <w:t xml:space="preserve"> </w:t>
      </w:r>
      <w:r w:rsidR="00BE27C3" w:rsidRPr="0046549B">
        <w:t>δ</w:t>
      </w:r>
      <w:r w:rsidR="00BE27C3" w:rsidRPr="0046549B">
        <w:rPr>
          <w:vertAlign w:val="superscript"/>
        </w:rPr>
        <w:t>13</w:t>
      </w:r>
      <w:r w:rsidR="00BE27C3">
        <w:t>C</w:t>
      </w:r>
      <w:r w:rsidR="003B7498">
        <w:t xml:space="preserve"> </w:t>
      </w:r>
      <w:r w:rsidR="00BE27C3">
        <w:fldChar w:fldCharType="begin"/>
      </w:r>
      <w:r w:rsidR="003C396B">
        <w:instrText xml:space="preserve"> ADDIN EN.CITE &lt;EndNote&gt;&lt;Cite&gt;&lt;Author&gt;Coplen&lt;/Author&gt;&lt;Year&gt;2002&lt;/Year&gt;&lt;RecNum&gt;164&lt;/RecNum&gt;&lt;DisplayText&gt;[34]&lt;/DisplayText&gt;&lt;record&gt;&lt;rec-number&gt;164&lt;/rec-number&gt;&lt;foreign-keys&gt;&lt;key app="EN" db-id="wxrp5sarzfpwayefwerxws5exsssx22p5wxf" timestamp="1554709259"&gt;164&lt;/key&gt;&lt;/foreign-keys&gt;&lt;ref-type name="Journal Article"&gt;17&lt;/ref-type&gt;&lt;contributors&gt;&lt;authors&gt;&lt;author&gt;Coplen, Tyler B&lt;/author&gt;&lt;author&gt;Hopple, JA&lt;/author&gt;&lt;author&gt;Boehike, JK&lt;/author&gt;&lt;author&gt;Peiser, HS&lt;/author&gt;&lt;author&gt;Rieder, SE&lt;/author&gt;&lt;/authors&gt;&lt;/contributors&gt;&lt;titles&gt;&lt;title&gt;Compilation of minimum and maximum isotope ratios of selected elements in naturally occurring terrestrial materials and reagents&lt;/title&gt;&lt;secondary-title&gt;US Geology Survey&lt;/secondary-title&gt;&lt;/titles&gt;&lt;periodical&gt;&lt;full-title&gt;US Geology Survey&lt;/full-title&gt;&lt;/periodical&gt;&lt;dates&gt;&lt;year&gt;2002&lt;/year&gt;&lt;/dates&gt;&lt;urls&gt;&lt;/urls&gt;&lt;/record&gt;&lt;/Cite&gt;&lt;/EndNote&gt;</w:instrText>
      </w:r>
      <w:r w:rsidR="00BE27C3">
        <w:fldChar w:fldCharType="separate"/>
      </w:r>
      <w:r w:rsidR="00D67D04">
        <w:rPr>
          <w:noProof/>
        </w:rPr>
        <w:t>[34]</w:t>
      </w:r>
      <w:r w:rsidR="00BE27C3">
        <w:fldChar w:fldCharType="end"/>
      </w:r>
      <w:r w:rsidR="00BE27C3">
        <w:t xml:space="preserve">, 2.52 </w:t>
      </w:r>
      <w:r w:rsidR="00BE27C3">
        <w:rPr>
          <w:rFonts w:cstheme="minorHAnsi"/>
        </w:rPr>
        <w:t xml:space="preserve">‰ only make up for approximately 2 % of the naturally occurring range. </w:t>
      </w:r>
      <w:r w:rsidR="00BE27C3">
        <w:t>Thus</w:t>
      </w:r>
      <w:r w:rsidR="005C7377">
        <w:t xml:space="preserve">, </w:t>
      </w:r>
      <w:r w:rsidR="006037F4">
        <w:t xml:space="preserve">we expect that two samples </w:t>
      </w:r>
      <w:r w:rsidR="006037F4" w:rsidRPr="00EB4C36">
        <w:t xml:space="preserve">of </w:t>
      </w:r>
      <w:r w:rsidR="006037F4">
        <w:t xml:space="preserve">synthetic </w:t>
      </w:r>
      <w:r w:rsidR="006037F4" w:rsidRPr="00EB4C36">
        <w:t>cannabinoids</w:t>
      </w:r>
      <w:r w:rsidR="006037F4">
        <w:t xml:space="preserve"> with </w:t>
      </w:r>
      <w:r w:rsidR="00BE27C3">
        <w:t>similar</w:t>
      </w:r>
      <w:r w:rsidR="006037F4">
        <w:t xml:space="preserve"> isotopic compositions to be produced by a </w:t>
      </w:r>
      <w:r w:rsidR="00BE27C3">
        <w:t xml:space="preserve">single </w:t>
      </w:r>
      <w:r w:rsidR="006037F4">
        <w:t xml:space="preserve">manufacturer, </w:t>
      </w:r>
      <w:r w:rsidR="00BE27C3">
        <w:t xml:space="preserve">and material with indistinguishable isotopic compositions to be produced by a single manufacturer in a single batch or by </w:t>
      </w:r>
      <w:r w:rsidR="006037F4">
        <w:t xml:space="preserve">the same </w:t>
      </w:r>
      <w:r w:rsidR="00BE27C3">
        <w:t xml:space="preserve">combination of </w:t>
      </w:r>
      <w:r w:rsidR="006037F4">
        <w:t xml:space="preserve">precursor material with distinct isotopic composition in multiple batches. </w:t>
      </w:r>
      <w:r w:rsidR="00EB4C36">
        <w:t xml:space="preserve">A scenario, where two individual manufactures produce isotopically </w:t>
      </w:r>
      <w:r w:rsidR="00EB4C36" w:rsidRPr="00EB4C36">
        <w:t xml:space="preserve">equal </w:t>
      </w:r>
      <w:r w:rsidR="00334C54">
        <w:t>synthetic cannabinoids</w:t>
      </w:r>
      <w:r w:rsidR="00EB4C36" w:rsidRPr="00EB4C36">
        <w:t xml:space="preserve"> from</w:t>
      </w:r>
      <w:r w:rsidR="00EB4C36">
        <w:t xml:space="preserve"> precursor material of different sources is considered unlikely.</w:t>
      </w:r>
      <w:r w:rsidR="00EB4C36" w:rsidRPr="00521264">
        <w:t xml:space="preserve"> </w:t>
      </w:r>
    </w:p>
    <w:p w14:paraId="3DE412D8" w14:textId="443F30C1" w:rsidR="00994EC6" w:rsidRDefault="00B35950" w:rsidP="00F3279A">
      <w:pPr>
        <w:spacing w:line="480" w:lineRule="auto"/>
      </w:pPr>
      <w:r>
        <w:rPr>
          <w:lang w:val="en"/>
        </w:rPr>
        <w:t xml:space="preserve">Indole was purchased from eight different </w:t>
      </w:r>
      <w:r w:rsidR="00B92967">
        <w:rPr>
          <w:lang w:val="en"/>
        </w:rPr>
        <w:t xml:space="preserve">global </w:t>
      </w:r>
      <w:r>
        <w:rPr>
          <w:lang w:val="en"/>
        </w:rPr>
        <w:t xml:space="preserve">vendors. Tert-leucine was obtained in </w:t>
      </w:r>
      <w:r w:rsidR="00994EC6">
        <w:rPr>
          <w:lang w:val="en"/>
        </w:rPr>
        <w:t xml:space="preserve">(L) and (D), both from </w:t>
      </w:r>
      <w:proofErr w:type="spellStart"/>
      <w:r w:rsidR="00B92967">
        <w:rPr>
          <w:lang w:val="en"/>
        </w:rPr>
        <w:t>AlfaAeser</w:t>
      </w:r>
      <w:proofErr w:type="spellEnd"/>
      <w:r w:rsidR="00994EC6">
        <w:rPr>
          <w:lang w:val="en"/>
        </w:rPr>
        <w:t xml:space="preserve">. (D)-tert-leucine was purchased </w:t>
      </w:r>
      <w:r w:rsidR="005D27A7">
        <w:rPr>
          <w:lang w:val="en"/>
        </w:rPr>
        <w:t>three-fold</w:t>
      </w:r>
      <w:r w:rsidR="00994EC6">
        <w:rPr>
          <w:lang w:val="en"/>
        </w:rPr>
        <w:t>, whereas the lot number on all three containers were equal, thus they came from a single synthesis or biotransformation batch. TLME was purchased from two different Asian vendors</w:t>
      </w:r>
      <w:r w:rsidR="00EB4C36" w:rsidRPr="00EB4C36">
        <w:t xml:space="preserve"> </w:t>
      </w:r>
      <w:r w:rsidR="00EB4C36">
        <w:t xml:space="preserve">and cumylamine from four different </w:t>
      </w:r>
      <w:r w:rsidR="00EB4C36" w:rsidRPr="009A0A0F">
        <w:t>global vendors</w:t>
      </w:r>
      <w:r w:rsidR="00994EC6" w:rsidRPr="009A0A0F">
        <w:rPr>
          <w:lang w:val="en"/>
        </w:rPr>
        <w:t xml:space="preserve">. </w:t>
      </w:r>
      <w:r w:rsidR="00994EC6" w:rsidRPr="009A0A0F">
        <w:t xml:space="preserve">Table </w:t>
      </w:r>
      <w:r w:rsidR="009A0A0F" w:rsidRPr="009A0A0F">
        <w:t>2</w:t>
      </w:r>
      <w:r w:rsidR="00994EC6" w:rsidRPr="009A0A0F">
        <w:t xml:space="preserve"> shows the δ</w:t>
      </w:r>
      <w:r w:rsidR="00994EC6" w:rsidRPr="009A0A0F">
        <w:rPr>
          <w:vertAlign w:val="superscript"/>
        </w:rPr>
        <w:t>13</w:t>
      </w:r>
      <w:r w:rsidR="00994EC6" w:rsidRPr="009A0A0F">
        <w:t>C and</w:t>
      </w:r>
      <w:r w:rsidR="00994EC6" w:rsidRPr="009A0A0F">
        <w:rPr>
          <w:lang w:val="en"/>
        </w:rPr>
        <w:t xml:space="preserve"> </w:t>
      </w:r>
      <w:r w:rsidR="00994EC6" w:rsidRPr="009A0A0F">
        <w:t>δ</w:t>
      </w:r>
      <w:r w:rsidR="00994EC6" w:rsidRPr="009A0A0F">
        <w:rPr>
          <w:vertAlign w:val="superscript"/>
        </w:rPr>
        <w:t>15</w:t>
      </w:r>
      <w:r w:rsidR="00994EC6" w:rsidRPr="009A0A0F">
        <w:t>N measured via EA-IRMS for all</w:t>
      </w:r>
      <w:r w:rsidR="00247AB7" w:rsidRPr="009A0A0F">
        <w:t xml:space="preserve"> available</w:t>
      </w:r>
      <w:r w:rsidR="00994EC6" w:rsidRPr="009A0A0F">
        <w:t xml:space="preserve"> precursor substances. Whether the manufactur</w:t>
      </w:r>
      <w:r w:rsidR="00994EC6">
        <w:t xml:space="preserve">es obtain their precursors from </w:t>
      </w:r>
      <w:r w:rsidR="00046C96">
        <w:t xml:space="preserve">other </w:t>
      </w:r>
      <w:r w:rsidR="00994EC6">
        <w:t>wholes</w:t>
      </w:r>
      <w:r w:rsidR="00D67D04">
        <w:t>a</w:t>
      </w:r>
      <w:r w:rsidR="00994EC6">
        <w:t>lers or produce them on their own is unknown.</w:t>
      </w:r>
    </w:p>
    <w:p w14:paraId="79BE89E6" w14:textId="2BB0FCB2" w:rsidR="00462729" w:rsidRDefault="00494468" w:rsidP="00F3279A">
      <w:pPr>
        <w:spacing w:line="480" w:lineRule="auto"/>
        <w:rPr>
          <w:rFonts w:cstheme="minorHAnsi"/>
        </w:rPr>
      </w:pPr>
      <w:r>
        <w:t xml:space="preserve">The measured values of </w:t>
      </w:r>
      <w:r w:rsidRPr="0026480B">
        <w:t>δ</w:t>
      </w:r>
      <w:r w:rsidRPr="0026480B">
        <w:rPr>
          <w:vertAlign w:val="superscript"/>
        </w:rPr>
        <w:t>13</w:t>
      </w:r>
      <w:r w:rsidRPr="0026480B">
        <w:t>C</w:t>
      </w:r>
      <w:r>
        <w:t xml:space="preserve"> for all precursors of </w:t>
      </w:r>
      <w:r>
        <w:rPr>
          <w:b/>
        </w:rPr>
        <w:t>1</w:t>
      </w:r>
      <w:r>
        <w:t xml:space="preserve"> ranged from </w:t>
      </w:r>
      <w:r w:rsidR="00E373AA">
        <w:t xml:space="preserve">-32.91 </w:t>
      </w:r>
      <w:r>
        <w:t>to</w:t>
      </w:r>
      <w:r w:rsidR="00E373AA">
        <w:t xml:space="preserve"> -21.04</w:t>
      </w:r>
      <w:r>
        <w:t xml:space="preserve"> </w:t>
      </w:r>
      <w:r>
        <w:rPr>
          <w:rFonts w:cstheme="minorHAnsi"/>
        </w:rPr>
        <w:t>‰</w:t>
      </w:r>
      <w:r w:rsidR="009377E5">
        <w:rPr>
          <w:rFonts w:cstheme="minorHAnsi"/>
        </w:rPr>
        <w:t xml:space="preserve"> (Δ 11.87 ‰)</w:t>
      </w:r>
      <w:r>
        <w:t xml:space="preserve">, which is the typical range of </w:t>
      </w:r>
      <w:proofErr w:type="spellStart"/>
      <w:r>
        <w:t>petro</w:t>
      </w:r>
      <w:proofErr w:type="spellEnd"/>
      <w:r w:rsidR="005B2EF9">
        <w:t>-</w:t>
      </w:r>
      <w:r>
        <w:t xml:space="preserve"> or </w:t>
      </w:r>
      <w:r w:rsidR="005D27A7">
        <w:t>plant-based</w:t>
      </w:r>
      <w:r>
        <w:t xml:space="preserve"> chemicals</w:t>
      </w:r>
      <w:r>
        <w:fldChar w:fldCharType="begin">
          <w:fldData xml:space="preserve">PEVuZE5vdGU+PENpdGU+PEF1dGhvcj5DYWxkZXI8L0F1dGhvcj48WWVhcj4xOTY4PC9ZZWFyPjxS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</w:fldData>
        </w:fldChar>
      </w:r>
      <w:r w:rsidR="00D67D04">
        <w:instrText xml:space="preserve"> ADDIN EN.CITE </w:instrText>
      </w:r>
      <w:r w:rsidR="00D67D04">
        <w:fldChar w:fldCharType="begin">
          <w:fldData xml:space="preserve">PEVuZE5vdGU+PENpdGU+PEF1dGhvcj5DYWxkZXI8L0F1dGhvcj48WWVhcj4xOTY4PC9ZZWFyPjxS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</w:fldData>
        </w:fldChar>
      </w:r>
      <w:r w:rsidR="00D67D04">
        <w:instrText xml:space="preserve"> ADDIN EN.CITE.DATA </w:instrText>
      </w:r>
      <w:r w:rsidR="00D67D04">
        <w:fldChar w:fldCharType="end"/>
      </w:r>
      <w:r>
        <w:fldChar w:fldCharType="separate"/>
      </w:r>
      <w:r w:rsidR="00D67D04">
        <w:rPr>
          <w:noProof/>
        </w:rPr>
        <w:t>[35-37]</w:t>
      </w:r>
      <w:r>
        <w:fldChar w:fldCharType="end"/>
      </w:r>
      <w:r>
        <w:t xml:space="preserve">. </w:t>
      </w:r>
      <w:r w:rsidRPr="0026480B">
        <w:t>δ</w:t>
      </w:r>
      <w:r w:rsidRPr="0026480B">
        <w:rPr>
          <w:vertAlign w:val="superscript"/>
        </w:rPr>
        <w:t>1</w:t>
      </w:r>
      <w:r>
        <w:rPr>
          <w:vertAlign w:val="superscript"/>
        </w:rPr>
        <w:t>5</w:t>
      </w:r>
      <w:r>
        <w:t xml:space="preserve">N ranged from 2.00 to 9.66 </w:t>
      </w:r>
      <w:r>
        <w:rPr>
          <w:rFonts w:cstheme="minorHAnsi"/>
        </w:rPr>
        <w:t>‰</w:t>
      </w:r>
      <w:r w:rsidR="009377E5">
        <w:rPr>
          <w:rFonts w:cstheme="minorHAnsi"/>
        </w:rPr>
        <w:t xml:space="preserve"> (Δ 7.66 ‰)</w:t>
      </w:r>
      <w:r>
        <w:rPr>
          <w:rFonts w:cstheme="minorHAnsi"/>
        </w:rPr>
        <w:t xml:space="preserve"> for the indoles, and from -2.34 to 0.74 ‰ </w:t>
      </w:r>
      <w:r w:rsidR="009377E5">
        <w:rPr>
          <w:rFonts w:cstheme="minorHAnsi"/>
        </w:rPr>
        <w:t xml:space="preserve">(Δ 3.08 ‰) </w:t>
      </w:r>
      <w:r>
        <w:rPr>
          <w:rFonts w:cstheme="minorHAnsi"/>
        </w:rPr>
        <w:t>for the tert-</w:t>
      </w:r>
      <w:proofErr w:type="spellStart"/>
      <w:r>
        <w:rPr>
          <w:rFonts w:cstheme="minorHAnsi"/>
        </w:rPr>
        <w:t>leucines</w:t>
      </w:r>
      <w:proofErr w:type="spellEnd"/>
      <w:r>
        <w:rPr>
          <w:rFonts w:cstheme="minorHAnsi"/>
        </w:rPr>
        <w:t xml:space="preserve">. </w:t>
      </w:r>
    </w:p>
    <w:p w14:paraId="7E809E32" w14:textId="5CEAB87D" w:rsidR="00932B09" w:rsidRDefault="007F0FF3" w:rsidP="00F3279A">
      <w:pPr>
        <w:spacing w:line="480" w:lineRule="auto"/>
      </w:pPr>
      <w:r>
        <w:rPr>
          <w:rFonts w:cstheme="minorHAnsi"/>
        </w:rPr>
        <w:t>Indol</w:t>
      </w:r>
      <w:r w:rsidR="00483D1F">
        <w:rPr>
          <w:rFonts w:cstheme="minorHAnsi"/>
        </w:rPr>
        <w:t xml:space="preserve">e can be synthesized by several pathways </w:t>
      </w:r>
      <w:r>
        <w:rPr>
          <w:rFonts w:cstheme="minorHAnsi"/>
        </w:rPr>
        <w:t>in industrial scale</w:t>
      </w:r>
      <w:r w:rsidR="005B2EF9">
        <w:rPr>
          <w:rFonts w:cstheme="minorHAnsi"/>
        </w:rPr>
        <w:t>. Thus,</w:t>
      </w:r>
      <w:r>
        <w:rPr>
          <w:rFonts w:cstheme="minorHAnsi"/>
        </w:rPr>
        <w:t xml:space="preserve"> the </w:t>
      </w:r>
      <w:r w:rsidR="00B72513">
        <w:rPr>
          <w:rFonts w:cstheme="minorHAnsi"/>
        </w:rPr>
        <w:t>origin</w:t>
      </w:r>
      <w:r>
        <w:rPr>
          <w:rFonts w:cstheme="minorHAnsi"/>
        </w:rPr>
        <w:t xml:space="preserve"> of the </w:t>
      </w:r>
      <w:r w:rsidR="00E557C6">
        <w:rPr>
          <w:rFonts w:cstheme="minorHAnsi"/>
        </w:rPr>
        <w:t xml:space="preserve">nitrogen cannot be assessed. </w:t>
      </w:r>
      <w:r>
        <w:t xml:space="preserve">Tert-leucine </w:t>
      </w:r>
      <w:r w:rsidR="00DC1861">
        <w:t>can be</w:t>
      </w:r>
      <w:r w:rsidR="00A467D7">
        <w:t xml:space="preserve"> produced on industrial scale</w:t>
      </w:r>
      <w:r w:rsidR="00932B09">
        <w:t xml:space="preserve"> </w:t>
      </w:r>
      <w:r>
        <w:t>by reductive amination of ammonium trimethyl pyruvate by a semi-synthetic route involving leucine dehydrogenase as reducing enzyme, NADH as cofactor and format dehydrogenase for cofactor regeneration</w:t>
      </w:r>
      <w:r>
        <w:fldChar w:fldCharType="begin">
          <w:fldData xml:space="preserve">PEVuZE5vdGU+PENpdGU+PEF1dGhvcj5TbHVzYXJjenlrPC9BdXRob3I+PFllYXI+MjAwMDwvWWVh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</w:fldData>
        </w:fldChar>
      </w:r>
      <w:r w:rsidR="00D67D04">
        <w:instrText xml:space="preserve"> ADDIN EN.CITE </w:instrText>
      </w:r>
      <w:r w:rsidR="00D67D04">
        <w:fldChar w:fldCharType="begin">
          <w:fldData xml:space="preserve">PEVuZE5vdGU+PENpdGU+PEF1dGhvcj5TbHVzYXJjenlrPC9BdXRob3I+PFllYXI+MjAwMDwvWWVh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</w:fldData>
        </w:fldChar>
      </w:r>
      <w:r w:rsidR="00D67D04">
        <w:instrText xml:space="preserve"> ADDIN EN.CITE.DATA </w:instrText>
      </w:r>
      <w:r w:rsidR="00D67D04">
        <w:fldChar w:fldCharType="end"/>
      </w:r>
      <w:r>
        <w:fldChar w:fldCharType="separate"/>
      </w:r>
      <w:r w:rsidR="00D67D04">
        <w:rPr>
          <w:noProof/>
        </w:rPr>
        <w:t>[38]</w:t>
      </w:r>
      <w:r>
        <w:fldChar w:fldCharType="end"/>
      </w:r>
      <w:r>
        <w:t xml:space="preserve">. </w:t>
      </w:r>
      <w:r w:rsidR="00C551B8">
        <w:t xml:space="preserve"> Ammoniac or ammonium is the source of nitrogen in this bio catalytic reaction, which itself is most </w:t>
      </w:r>
      <w:r w:rsidR="00D67D04">
        <w:t>probably</w:t>
      </w:r>
      <w:r w:rsidR="00C551B8">
        <w:t xml:space="preserve"> manufactured by the Haber-Bosch </w:t>
      </w:r>
      <w:r w:rsidR="00157495">
        <w:t>process</w:t>
      </w:r>
      <w:r w:rsidR="00C551B8">
        <w:t xml:space="preserve"> from atmospheric nitrogen, explaining the </w:t>
      </w:r>
      <w:r w:rsidR="00C551B8" w:rsidRPr="0026480B">
        <w:t>δ</w:t>
      </w:r>
      <w:r w:rsidR="00C551B8" w:rsidRPr="0026480B">
        <w:rPr>
          <w:vertAlign w:val="superscript"/>
        </w:rPr>
        <w:t>1</w:t>
      </w:r>
      <w:r w:rsidR="00C551B8">
        <w:rPr>
          <w:vertAlign w:val="superscript"/>
        </w:rPr>
        <w:t>5</w:t>
      </w:r>
      <w:r w:rsidR="00C551B8">
        <w:t>N values close to zero (atmospheric N</w:t>
      </w:r>
      <w:r w:rsidR="00C551B8">
        <w:rPr>
          <w:vertAlign w:val="subscript"/>
        </w:rPr>
        <w:t>2</w:t>
      </w:r>
      <w:r w:rsidR="00C551B8">
        <w:t xml:space="preserve"> is defined as standard with 0.0 </w:t>
      </w:r>
      <w:r w:rsidR="00C551B8">
        <w:rPr>
          <w:rFonts w:cstheme="minorHAnsi"/>
        </w:rPr>
        <w:t xml:space="preserve">‰ for </w:t>
      </w:r>
      <w:r w:rsidR="00C551B8" w:rsidRPr="0026480B">
        <w:t>δ</w:t>
      </w:r>
      <w:r w:rsidR="00C551B8" w:rsidRPr="0026480B">
        <w:rPr>
          <w:vertAlign w:val="superscript"/>
        </w:rPr>
        <w:t>1</w:t>
      </w:r>
      <w:r w:rsidR="00C551B8">
        <w:rPr>
          <w:vertAlign w:val="superscript"/>
        </w:rPr>
        <w:t>5</w:t>
      </w:r>
      <w:r w:rsidR="00C551B8">
        <w:t xml:space="preserve">N). </w:t>
      </w:r>
      <w:r w:rsidR="00462729">
        <w:t>All three samples of (</w:t>
      </w:r>
      <w:r w:rsidR="00462729" w:rsidRPr="000E6AAA">
        <w:rPr>
          <w:rFonts w:cstheme="minorHAnsi"/>
          <w:color w:val="000000"/>
          <w:szCs w:val="22"/>
        </w:rPr>
        <w:t>D)-tert-Leucine</w:t>
      </w:r>
      <w:r w:rsidR="00462729">
        <w:rPr>
          <w:rFonts w:cstheme="minorHAnsi"/>
          <w:color w:val="000000"/>
          <w:szCs w:val="22"/>
        </w:rPr>
        <w:t xml:space="preserve"> from the same lot exhibit indistinguishable isotopic composition, indicating batch homogeneity.</w:t>
      </w:r>
    </w:p>
    <w:p w14:paraId="647D700B" w14:textId="29E505FE" w:rsidR="00F3279A" w:rsidRDefault="00247AB7" w:rsidP="00F3279A">
      <w:pPr>
        <w:spacing w:line="480" w:lineRule="auto"/>
      </w:pPr>
      <w:r w:rsidRPr="00025851">
        <w:t xml:space="preserve">The measured </w:t>
      </w:r>
      <w:r w:rsidRPr="00B679C2">
        <w:t xml:space="preserve">values of cumylamine ranged from -26.43 to -40.77 </w:t>
      </w:r>
      <w:r w:rsidRPr="00B679C2">
        <w:rPr>
          <w:rFonts w:cstheme="minorHAnsi"/>
        </w:rPr>
        <w:t xml:space="preserve">‰ </w:t>
      </w:r>
      <w:r w:rsidR="009377E5" w:rsidRPr="00B679C2">
        <w:rPr>
          <w:rFonts w:cstheme="minorHAnsi"/>
        </w:rPr>
        <w:t>(Δ 14.34 ‰)</w:t>
      </w:r>
      <w:r w:rsidR="009377E5" w:rsidRPr="00B679C2">
        <w:t xml:space="preserve"> </w:t>
      </w:r>
      <w:r w:rsidRPr="00B679C2">
        <w:rPr>
          <w:rFonts w:cstheme="minorHAnsi"/>
        </w:rPr>
        <w:t>for</w:t>
      </w:r>
      <w:r w:rsidRPr="00B679C2">
        <w:t xml:space="preserve"> δ</w:t>
      </w:r>
      <w:r w:rsidRPr="00B679C2">
        <w:rPr>
          <w:vertAlign w:val="superscript"/>
        </w:rPr>
        <w:t>13</w:t>
      </w:r>
      <w:r w:rsidRPr="00B679C2">
        <w:t xml:space="preserve">C and </w:t>
      </w:r>
      <w:r w:rsidR="00E373AA" w:rsidRPr="00B679C2">
        <w:t>-19.05 to</w:t>
      </w:r>
      <w:r w:rsidRPr="00B679C2">
        <w:rPr>
          <w:rFonts w:cstheme="minorHAnsi"/>
        </w:rPr>
        <w:t xml:space="preserve"> </w:t>
      </w:r>
      <w:r w:rsidR="00E373AA" w:rsidRPr="00B679C2">
        <w:t xml:space="preserve">8.34 </w:t>
      </w:r>
      <w:r w:rsidRPr="00B679C2">
        <w:rPr>
          <w:rFonts w:cstheme="minorHAnsi"/>
        </w:rPr>
        <w:t>‰</w:t>
      </w:r>
      <w:r w:rsidR="009377E5" w:rsidRPr="00B679C2">
        <w:rPr>
          <w:rFonts w:cstheme="minorHAnsi"/>
        </w:rPr>
        <w:t xml:space="preserve"> (Δ 27.39 ‰)</w:t>
      </w:r>
      <w:r w:rsidRPr="00B679C2">
        <w:rPr>
          <w:rFonts w:cstheme="minorHAnsi"/>
        </w:rPr>
        <w:t xml:space="preserve"> for </w:t>
      </w:r>
      <w:r w:rsidRPr="00B679C2">
        <w:t>δ</w:t>
      </w:r>
      <w:r w:rsidRPr="00B679C2">
        <w:rPr>
          <w:vertAlign w:val="superscript"/>
        </w:rPr>
        <w:t>15</w:t>
      </w:r>
      <w:r w:rsidRPr="00B679C2">
        <w:t>N</w:t>
      </w:r>
      <w:r w:rsidR="00E373AA" w:rsidRPr="00B679C2">
        <w:t>, which is, compared to th</w:t>
      </w:r>
      <w:r w:rsidR="00B72513" w:rsidRPr="00B679C2">
        <w:t xml:space="preserve">e other precursor substances, a </w:t>
      </w:r>
      <w:r w:rsidR="009377E5" w:rsidRPr="00B679C2">
        <w:t>significantly broader</w:t>
      </w:r>
      <w:r w:rsidR="00B72513" w:rsidRPr="00B679C2">
        <w:t xml:space="preserve"> range.</w:t>
      </w:r>
      <w:r w:rsidR="00361D3B" w:rsidRPr="00B679C2">
        <w:t xml:space="preserve"> </w:t>
      </w:r>
      <w:r w:rsidR="004E6F99" w:rsidRPr="00B679C2">
        <w:lastRenderedPageBreak/>
        <w:t xml:space="preserve">The low values for both elements are </w:t>
      </w:r>
      <w:r w:rsidR="00D67D04">
        <w:t>unexpected</w:t>
      </w:r>
      <w:r w:rsidR="004E6F99" w:rsidRPr="00B679C2">
        <w:t xml:space="preserve">, however, agree with the measured values for </w:t>
      </w:r>
      <w:r w:rsidR="004E6F99" w:rsidRPr="00B679C2">
        <w:rPr>
          <w:b/>
        </w:rPr>
        <w:t>2</w:t>
      </w:r>
      <w:r w:rsidR="004E6F99" w:rsidRPr="00B679C2">
        <w:t xml:space="preserve"> as listed in Table </w:t>
      </w:r>
      <w:r w:rsidR="009A0A0F" w:rsidRPr="00B679C2">
        <w:t>A-2</w:t>
      </w:r>
      <w:r w:rsidR="004E6F99" w:rsidRPr="00B679C2">
        <w:t xml:space="preserve"> and shown in Figure </w:t>
      </w:r>
      <w:r w:rsidR="00B679C2" w:rsidRPr="00B679C2">
        <w:t>5</w:t>
      </w:r>
      <w:r w:rsidR="004E6F99" w:rsidRPr="00B679C2">
        <w:t>.</w:t>
      </w:r>
      <w:r w:rsidR="004E6F99">
        <w:t xml:space="preserve"> </w:t>
      </w:r>
    </w:p>
    <w:p w14:paraId="5223A203" w14:textId="77777777" w:rsidR="00F3279A" w:rsidRPr="00F3279A" w:rsidRDefault="00F3279A" w:rsidP="00F3279A">
      <w:pPr>
        <w:spacing w:line="480" w:lineRule="auto"/>
      </w:pPr>
    </w:p>
    <w:p w14:paraId="350FDB66" w14:textId="09AB2C4D" w:rsidR="00F36D00" w:rsidRDefault="002D008C" w:rsidP="00F3279A">
      <w:pPr>
        <w:spacing w:line="480" w:lineRule="auto"/>
        <w:rPr>
          <w:i/>
          <w:lang w:val="en-US"/>
        </w:rPr>
      </w:pPr>
      <w:r>
        <w:rPr>
          <w:i/>
          <w:lang w:val="en-US"/>
        </w:rPr>
        <w:t xml:space="preserve">3.2 </w:t>
      </w:r>
      <w:r w:rsidR="005638A6" w:rsidRPr="005638A6">
        <w:rPr>
          <w:i/>
          <w:lang w:val="en-US"/>
        </w:rPr>
        <w:t>Isotopic composition of</w:t>
      </w:r>
      <w:r w:rsidR="005638A6">
        <w:rPr>
          <w:i/>
          <w:lang w:val="en-US"/>
        </w:rPr>
        <w:t xml:space="preserve"> 40 kg pure MDMB-CHMICA from a large seizure by Luxembourg customs</w:t>
      </w:r>
    </w:p>
    <w:p w14:paraId="2DE615BA" w14:textId="274126A1" w:rsidR="00F722F9" w:rsidRPr="00E359EF" w:rsidRDefault="007309AB" w:rsidP="00F3279A">
      <w:pPr>
        <w:spacing w:line="480" w:lineRule="auto"/>
      </w:pPr>
      <w:r>
        <w:t xml:space="preserve">In a previously published profiling study, forty kilograms of </w:t>
      </w:r>
      <w:r>
        <w:rPr>
          <w:b/>
        </w:rPr>
        <w:t>1</w:t>
      </w:r>
      <w:r>
        <w:t xml:space="preserve"> from a police seizure in Luxembourg in </w:t>
      </w:r>
      <w:r w:rsidR="00A82501">
        <w:t>December</w:t>
      </w:r>
      <w:r>
        <w:t xml:space="preserve"> 2014 (MDMB-01 to 40) were assigned into individual synthesis batches of 5-10 kg due to their organic impurity signatures</w:t>
      </w:r>
      <w:r w:rsidR="003B7498">
        <w:t xml:space="preserve"> </w:t>
      </w:r>
      <w:r>
        <w:fldChar w:fldCharType="begin"/>
      </w:r>
      <w:r w:rsidR="00013CF4">
        <w:instrText xml:space="preserve"> ADDIN EN.CITE &lt;EndNote&gt;&lt;Cite&gt;&lt;Author&gt;Münster-Müller&lt;/Author&gt;&lt;Year&gt;2018&lt;/Year&gt;&lt;RecNum&gt;56&lt;/RecNum&gt;&lt;DisplayText&gt;[22]&lt;/DisplayText&gt;&lt;record&gt;&lt;rec-number&gt;56&lt;/rec-number&gt;&lt;foreign-keys&gt;&lt;key app="EN" db-id="0rddxvvew22rz1e0fxk52w2v5v9ad9et50ep" timestamp="1537963252"&gt;56&lt;/key&gt;&lt;/foreign-keys&gt;&lt;ref-type name="Journal Article"&gt;17&lt;/ref-type&gt;&lt;contributors&gt;&lt;authors&gt;&lt;author&gt;Münster-Müller, Sascha&lt;/author&gt;&lt;author&gt;Zimmermann, Ralf&lt;/author&gt;&lt;author&gt;Pütz, Michael&lt;/author&gt;&lt;/authors&gt;&lt;/contributors&gt;&lt;titles&gt;&lt;title&gt;A Novel Impurity-Profiling Workflow with the Combination of Flash-Chromatography, UHPLC-MS, and Multivariate Data Analysis for Highly Pure Drugs: A Study on the Synthetic Cannabinoid MDMB-CHMICA&lt;/title&gt;&lt;secondary-title&gt;Analytical Chemistry&lt;/secondary-title&gt;&lt;/titles&gt;&lt;periodical&gt;&lt;full-title&gt;Analytical Chemistry&lt;/full-title&gt;&lt;abbr-1&gt;Anal. Chem.&lt;/abbr-1&gt;&lt;abbr-2&gt;Anal Chem&lt;/abbr-2&gt;&lt;/periodical&gt;&lt;pages&gt;10559-10567&lt;/pages&gt;&lt;volume&gt;90&lt;/volume&gt;&lt;number&gt;17&lt;/number&gt;&lt;dates&gt;&lt;year&gt;2018&lt;/year&gt;&lt;pub-dates&gt;&lt;date&gt;2018/09/04&lt;/date&gt;&lt;/pub-dates&gt;&lt;/dates&gt;&lt;publisher&gt;American Chemical Society&lt;/publisher&gt;&lt;isbn&gt;0003-2700&lt;/isbn&gt;&lt;urls&gt;&lt;related-urls&gt;&lt;url&gt;https://doi.org/10.1021/acs.analchem.8b02679&lt;/url&gt;&lt;/related-urls&gt;&lt;/urls&gt;&lt;electronic-resource-num&gt;10.1021/acs.analchem.8b02679&lt;/electronic-resource-num&gt;&lt;/record&gt;&lt;/Cite&gt;&lt;/EndNote&gt;</w:instrText>
      </w:r>
      <w:r>
        <w:fldChar w:fldCharType="separate"/>
      </w:r>
      <w:r w:rsidR="00013CF4">
        <w:rPr>
          <w:noProof/>
        </w:rPr>
        <w:t>[22]</w:t>
      </w:r>
      <w:r>
        <w:fldChar w:fldCharType="end"/>
      </w:r>
      <w:r>
        <w:t xml:space="preserve">. For three of those forty kilograms, the impurity signatures were majorly different to the remaining sample complex, presumably the result of a differently conducted synthesis. After </w:t>
      </w:r>
      <w:r w:rsidR="00EA4B3C">
        <w:t>EA-</w:t>
      </w:r>
      <w:r>
        <w:t xml:space="preserve">IRMS analysis of the </w:t>
      </w:r>
      <w:r w:rsidRPr="00E359EF">
        <w:t>corresponding δ</w:t>
      </w:r>
      <w:r w:rsidRPr="00E359EF">
        <w:rPr>
          <w:vertAlign w:val="superscript"/>
        </w:rPr>
        <w:t>13</w:t>
      </w:r>
      <w:r w:rsidRPr="00E359EF">
        <w:t>C and</w:t>
      </w:r>
      <w:r w:rsidRPr="00E359EF">
        <w:rPr>
          <w:lang w:val="en"/>
        </w:rPr>
        <w:t xml:space="preserve"> </w:t>
      </w:r>
      <w:r w:rsidRPr="00E359EF">
        <w:t>δ</w:t>
      </w:r>
      <w:r w:rsidRPr="00E359EF">
        <w:rPr>
          <w:vertAlign w:val="superscript"/>
        </w:rPr>
        <w:t>15</w:t>
      </w:r>
      <w:r w:rsidRPr="00E359EF">
        <w:t xml:space="preserve">N values, the same three samples (MDMB-14, MDMB-21 and MDMB-37, batch 1 marked black in Figure </w:t>
      </w:r>
      <w:r w:rsidR="009A0A0F" w:rsidRPr="00E359EF">
        <w:t>4</w:t>
      </w:r>
      <w:r w:rsidRPr="00E359EF">
        <w:t xml:space="preserve">) were outliers to the cluster of the remaining thirty-seven samples </w:t>
      </w:r>
      <w:r w:rsidR="00FA4649" w:rsidRPr="00E359EF">
        <w:t xml:space="preserve">(batches 2 to 6 in Figure </w:t>
      </w:r>
      <w:r w:rsidR="009A0A0F" w:rsidRPr="00E359EF">
        <w:t>4</w:t>
      </w:r>
      <w:r w:rsidR="00FA4649" w:rsidRPr="00E359EF">
        <w:t xml:space="preserve">) </w:t>
      </w:r>
      <w:r w:rsidRPr="00E359EF">
        <w:t xml:space="preserve">ranging from -27.87 to -27.51 </w:t>
      </w:r>
      <w:r w:rsidRPr="00E359EF">
        <w:rPr>
          <w:rFonts w:cstheme="minorHAnsi"/>
        </w:rPr>
        <w:t>‰</w:t>
      </w:r>
      <w:r w:rsidRPr="00E359EF">
        <w:t xml:space="preserve"> </w:t>
      </w:r>
      <w:r w:rsidR="00462729" w:rsidRPr="00E359EF">
        <w:rPr>
          <w:rFonts w:cstheme="minorHAnsi"/>
        </w:rPr>
        <w:t xml:space="preserve">(Δ 0.36 ‰) </w:t>
      </w:r>
      <w:bookmarkStart w:id="3" w:name="_Hlk21186767"/>
      <w:r w:rsidRPr="00E359EF">
        <w:t>for δ</w:t>
      </w:r>
      <w:r w:rsidRPr="00E359EF">
        <w:rPr>
          <w:vertAlign w:val="superscript"/>
        </w:rPr>
        <w:t>13</w:t>
      </w:r>
      <w:r w:rsidRPr="00E359EF">
        <w:t xml:space="preserve">C and 3.25 to 3.79 </w:t>
      </w:r>
      <w:r w:rsidRPr="00E359EF">
        <w:rPr>
          <w:rFonts w:cstheme="minorHAnsi"/>
        </w:rPr>
        <w:t>‰</w:t>
      </w:r>
      <w:r w:rsidRPr="00E359EF">
        <w:rPr>
          <w:lang w:val="en"/>
        </w:rPr>
        <w:t xml:space="preserve"> </w:t>
      </w:r>
      <w:r w:rsidR="00462729" w:rsidRPr="00E359EF">
        <w:rPr>
          <w:rFonts w:cstheme="minorHAnsi"/>
        </w:rPr>
        <w:t xml:space="preserve">(Δ 0.54 ‰) </w:t>
      </w:r>
      <w:r w:rsidRPr="00E359EF">
        <w:rPr>
          <w:lang w:val="en"/>
        </w:rPr>
        <w:t xml:space="preserve">for </w:t>
      </w:r>
      <w:r w:rsidRPr="00E359EF">
        <w:t>δ</w:t>
      </w:r>
      <w:r w:rsidRPr="00E359EF">
        <w:rPr>
          <w:vertAlign w:val="superscript"/>
        </w:rPr>
        <w:t>15</w:t>
      </w:r>
      <w:r w:rsidRPr="00E359EF">
        <w:t>N</w:t>
      </w:r>
      <w:bookmarkEnd w:id="3"/>
      <w:r w:rsidRPr="00E359EF">
        <w:t xml:space="preserve">. A similar linear “dilution” pattern of MDMB-21 and MDMB-14 could be observed in the impurity profiling, with MDMB-37 showing the most dissimilar impurity composition to the remaining sample pool. The two “intermediate” samples MDMB-21 and MDMB-14 seem to be blends in varying composition of MDMB-37 with at least one of the thirty-seven other samples. </w:t>
      </w:r>
      <w:r w:rsidR="00FA4649" w:rsidRPr="00E359EF">
        <w:t>Hypothetically, MDMB-37 was mixed with batch 4 (violet), indicated by the increased values for δ</w:t>
      </w:r>
      <w:r w:rsidR="00FA4649" w:rsidRPr="00E359EF">
        <w:rPr>
          <w:vertAlign w:val="superscript"/>
        </w:rPr>
        <w:t>13</w:t>
      </w:r>
      <w:r w:rsidR="00FA4649" w:rsidRPr="00E359EF">
        <w:t>C and</w:t>
      </w:r>
      <w:r w:rsidR="00FA4649" w:rsidRPr="00E359EF">
        <w:rPr>
          <w:lang w:val="en"/>
        </w:rPr>
        <w:t xml:space="preserve"> </w:t>
      </w:r>
      <w:r w:rsidR="00FA4649" w:rsidRPr="00E359EF">
        <w:t>δ</w:t>
      </w:r>
      <w:r w:rsidR="00FA4649" w:rsidRPr="00E359EF">
        <w:rPr>
          <w:vertAlign w:val="superscript"/>
        </w:rPr>
        <w:t>15</w:t>
      </w:r>
      <w:r w:rsidR="00FA4649" w:rsidRPr="00E359EF">
        <w:t xml:space="preserve">N of one of the violet samples in comparison to the remaining samples </w:t>
      </w:r>
      <w:r w:rsidR="000549B8">
        <w:t>from</w:t>
      </w:r>
      <w:r w:rsidR="000549B8" w:rsidRPr="00E359EF">
        <w:t xml:space="preserve"> </w:t>
      </w:r>
      <w:r w:rsidR="00FA4649" w:rsidRPr="00E359EF">
        <w:t xml:space="preserve">batch 4. </w:t>
      </w:r>
      <w:r w:rsidRPr="00E359EF">
        <w:t>Mixing of batches, either with the same or a different isotopic composition might occur, e.g. when the finished products from multiple synthesis batches are stored in larger containers for int</w:t>
      </w:r>
      <w:r w:rsidR="00C82FA7" w:rsidRPr="00E359EF">
        <w:t>erim storage, leading to a blurring of both the corresponding isotopic and impurity composition.</w:t>
      </w:r>
      <w:r w:rsidR="00E364D2" w:rsidRPr="00E359EF">
        <w:t xml:space="preserve"> Considering the isotope ratios of the measured precursor substances for </w:t>
      </w:r>
      <w:r w:rsidR="00E364D2" w:rsidRPr="00E359EF">
        <w:rPr>
          <w:b/>
        </w:rPr>
        <w:t xml:space="preserve">1 </w:t>
      </w:r>
      <w:r w:rsidR="00E364D2" w:rsidRPr="00E359EF">
        <w:t xml:space="preserve">(Table </w:t>
      </w:r>
      <w:r w:rsidR="00E359EF" w:rsidRPr="00E359EF">
        <w:t>2</w:t>
      </w:r>
      <w:r w:rsidR="00E364D2" w:rsidRPr="00E359EF">
        <w:t xml:space="preserve">), it is unlikely </w:t>
      </w:r>
      <w:r w:rsidR="00D82A60" w:rsidRPr="00E359EF">
        <w:t>that material</w:t>
      </w:r>
      <w:r w:rsidR="00E364D2" w:rsidRPr="00E359EF">
        <w:t xml:space="preserve"> </w:t>
      </w:r>
      <w:r w:rsidR="00371754" w:rsidRPr="00E359EF">
        <w:t>from alternative providence was</w:t>
      </w:r>
      <w:r w:rsidR="00E364D2" w:rsidRPr="00E359EF">
        <w:t xml:space="preserve"> used to synthesize</w:t>
      </w:r>
      <w:r w:rsidR="00371754" w:rsidRPr="00E359EF">
        <w:t xml:space="preserve"> the</w:t>
      </w:r>
      <w:r w:rsidR="00E364D2" w:rsidRPr="00E359EF">
        <w:t xml:space="preserve"> batch</w:t>
      </w:r>
      <w:r w:rsidR="00371754" w:rsidRPr="00E359EF">
        <w:t>es</w:t>
      </w:r>
      <w:r w:rsidR="00E364D2" w:rsidRPr="00E359EF">
        <w:t xml:space="preserve"> 2-6 (Figure </w:t>
      </w:r>
      <w:r w:rsidR="00E359EF" w:rsidRPr="00E359EF">
        <w:t>4</w:t>
      </w:r>
      <w:r w:rsidR="00E364D2" w:rsidRPr="00E359EF">
        <w:t xml:space="preserve">), </w:t>
      </w:r>
      <w:r w:rsidR="00371754" w:rsidRPr="00E359EF">
        <w:t xml:space="preserve">as </w:t>
      </w:r>
      <w:r w:rsidR="00E364D2" w:rsidRPr="00E359EF">
        <w:t xml:space="preserve">already the exchange of the indole core would significantly </w:t>
      </w:r>
      <w:r w:rsidR="00371754" w:rsidRPr="00E359EF">
        <w:t xml:space="preserve">influence the isotopic composition, </w:t>
      </w:r>
      <w:r w:rsidR="00D67D04">
        <w:rPr>
          <w:rStyle w:val="tlid-translation"/>
        </w:rPr>
        <w:t>either</w:t>
      </w:r>
      <w:r w:rsidR="00371754" w:rsidRPr="00E359EF">
        <w:rPr>
          <w:rStyle w:val="tlid-translation"/>
        </w:rPr>
        <w:t xml:space="preserve"> by the nitrogen or carbon or both values, </w:t>
      </w:r>
      <w:r w:rsidR="00371754" w:rsidRPr="00E359EF">
        <w:t xml:space="preserve">and </w:t>
      </w:r>
      <w:r w:rsidR="00371754" w:rsidRPr="00E359EF">
        <w:rPr>
          <w:rStyle w:val="tlid-translation"/>
        </w:rPr>
        <w:t>would let the corresponding samples stick out of the collective.</w:t>
      </w:r>
    </w:p>
    <w:p w14:paraId="26D97F09" w14:textId="7A0BD5E8" w:rsidR="007309AB" w:rsidRPr="00C82FA7" w:rsidRDefault="00F722F9" w:rsidP="00F3279A">
      <w:pPr>
        <w:spacing w:line="480" w:lineRule="auto"/>
      </w:pPr>
      <w:r w:rsidRPr="00E359EF">
        <w:t>This seizure is of special interest as it represents a unique collection of samples with previously known connection. In this case, b</w:t>
      </w:r>
      <w:r w:rsidRPr="00E359EF">
        <w:rPr>
          <w:rStyle w:val="tlid-translation"/>
        </w:rPr>
        <w:t xml:space="preserve">oth the impurity profiling and the stable isotope analysis show their individual strengths to draw conclusions about </w:t>
      </w:r>
      <w:r w:rsidR="00C82FA7" w:rsidRPr="00E359EF">
        <w:rPr>
          <w:rStyle w:val="tlid-translation"/>
        </w:rPr>
        <w:t>the sample</w:t>
      </w:r>
      <w:r w:rsidRPr="00E359EF">
        <w:rPr>
          <w:rStyle w:val="tlid-translation"/>
        </w:rPr>
        <w:t xml:space="preserve"> history. IRMS allows to conclude that thirty-seven of the samples were synthesized using the same combination precursor material and three samples seem to be </w:t>
      </w:r>
      <w:r w:rsidRPr="00E359EF">
        <w:rPr>
          <w:rStyle w:val="tlid-translation"/>
        </w:rPr>
        <w:lastRenderedPageBreak/>
        <w:t>different, either by their origin of precursor or by a different synthesis.</w:t>
      </w:r>
      <w:r w:rsidR="00FA4649" w:rsidRPr="00E359EF">
        <w:rPr>
          <w:rStyle w:val="tlid-translation"/>
        </w:rPr>
        <w:t xml:space="preserve"> However, no further information can be extracted at that point.</w:t>
      </w:r>
      <w:r w:rsidRPr="00E359EF">
        <w:rPr>
          <w:rStyle w:val="tlid-translation"/>
        </w:rPr>
        <w:t xml:space="preserve"> Via impurity profiling, the same three samples were identified as outliers with distinct impurity signatures as the result of a different synthesis and the remaining thirty-seven samples could be divided into individual synthesis batches by minor but </w:t>
      </w:r>
      <w:r w:rsidR="00D67D04">
        <w:rPr>
          <w:rStyle w:val="tlid-translation"/>
        </w:rPr>
        <w:t xml:space="preserve">still </w:t>
      </w:r>
      <w:r w:rsidRPr="00E359EF">
        <w:rPr>
          <w:rStyle w:val="tlid-translation"/>
        </w:rPr>
        <w:t>significant variations in their impurity signatures.</w:t>
      </w:r>
      <w:r w:rsidR="00FA4649" w:rsidRPr="00E359EF">
        <w:rPr>
          <w:rStyle w:val="tlid-translation"/>
        </w:rPr>
        <w:t xml:space="preserve"> </w:t>
      </w:r>
      <w:r w:rsidR="00BA4C1F" w:rsidRPr="00E359EF">
        <w:rPr>
          <w:rStyle w:val="tlid-translation"/>
        </w:rPr>
        <w:t>Structural identification of specific impurities can provide valuable i</w:t>
      </w:r>
      <w:r w:rsidR="00561554" w:rsidRPr="00E359EF">
        <w:rPr>
          <w:rStyle w:val="tlid-translation"/>
        </w:rPr>
        <w:t xml:space="preserve">nformation about the </w:t>
      </w:r>
      <w:r w:rsidR="00BA4C1F" w:rsidRPr="00E359EF">
        <w:rPr>
          <w:rStyle w:val="tlid-translation"/>
        </w:rPr>
        <w:t xml:space="preserve">applied </w:t>
      </w:r>
      <w:r w:rsidR="00561554" w:rsidRPr="00E359EF">
        <w:rPr>
          <w:rStyle w:val="tlid-translation"/>
        </w:rPr>
        <w:t>synthesis pathway</w:t>
      </w:r>
      <w:r w:rsidR="00E359EF" w:rsidRPr="00E359EF">
        <w:rPr>
          <w:rStyle w:val="tlid-translation"/>
        </w:rPr>
        <w:fldChar w:fldCharType="begin"/>
      </w:r>
      <w:r w:rsidR="00D67D04">
        <w:rPr>
          <w:rStyle w:val="tlid-translation"/>
        </w:rPr>
        <w:instrText xml:space="preserve"> ADDIN EN.CITE &lt;EndNote&gt;&lt;Cite&gt;&lt;Author&gt;Münster-Müller&lt;/Author&gt;&lt;Year&gt;2019&lt;/Year&gt;&lt;RecNum&gt;98&lt;/RecNum&gt;&lt;DisplayText&gt;[27]&lt;/DisplayText&gt;&lt;record&gt;&lt;rec-number&gt;98&lt;/rec-number&gt;&lt;foreign-keys&gt;&lt;key app="EN" db-id="0rddxvvew22rz1e0fxk52w2v5v9ad9et50ep" timestamp="1570273667"&gt;98&lt;/key&gt;&lt;/foreign-keys&gt;&lt;ref-type name="Journal Article"&gt;17&lt;/ref-type&gt;&lt;contributors&gt;&lt;authors&gt;&lt;author&gt;Münster-Müller, Sascha&lt;/author&gt;&lt;author&gt;Hansen, Steven&lt;/author&gt;&lt;author&gt;Opatz, Till&lt;/author&gt;&lt;author&gt;Zimmermann, Ralf&lt;/author&gt;&lt;author&gt;Pütz, Michael&lt;/author&gt;&lt;/authors&gt;&lt;/contributors&gt;&lt;titles&gt;&lt;title&gt;Chemical profiling of the synthetic cannabinoid MDMB-CHMICA: Identification, assessment, and stability study of synthesis-related impurities in seized and synthesized samples&lt;/title&gt;&lt;secondary-title&gt;Drug Test. Anal.&lt;/secondary-title&gt;&lt;/titles&gt;&lt;pages&gt;1192-1206&lt;/pages&gt;&lt;volume&gt; 11&lt;/volume&gt;&lt;number&gt;8&lt;/number&gt;&lt;dates&gt;&lt;year&gt;2019&lt;/year&gt;&lt;/dates&gt;&lt;isbn&gt;1942-7603&lt;/isbn&gt;&lt;urls&gt;&lt;related-urls&gt;&lt;url&gt;https://onlinelibrary.wiley.com/doi/abs/10.1002/dta.2652&lt;/url&gt;&lt;/related-urls&gt;&lt;/urls&gt;&lt;electronic-resource-num&gt;10.1002/dta.2652&lt;/electronic-resource-num&gt;&lt;/record&gt;&lt;/Cite&gt;&lt;/EndNote&gt;</w:instrText>
      </w:r>
      <w:r w:rsidR="00E359EF" w:rsidRPr="00E359EF">
        <w:rPr>
          <w:rStyle w:val="tlid-translation"/>
        </w:rPr>
        <w:fldChar w:fldCharType="separate"/>
      </w:r>
      <w:r w:rsidR="00D67D04">
        <w:rPr>
          <w:rStyle w:val="tlid-translation"/>
          <w:noProof/>
        </w:rPr>
        <w:t>[27]</w:t>
      </w:r>
      <w:r w:rsidR="00E359EF" w:rsidRPr="00E359EF">
        <w:rPr>
          <w:rStyle w:val="tlid-translation"/>
        </w:rPr>
        <w:fldChar w:fldCharType="end"/>
      </w:r>
      <w:r w:rsidR="00E359EF" w:rsidRPr="00E359EF">
        <w:rPr>
          <w:rStyle w:val="tlid-translation"/>
        </w:rPr>
        <w:t xml:space="preserve">. </w:t>
      </w:r>
      <w:r w:rsidR="007929AC" w:rsidRPr="00E359EF">
        <w:rPr>
          <w:rStyle w:val="tlid-translation"/>
        </w:rPr>
        <w:t>However,</w:t>
      </w:r>
      <w:r w:rsidR="00FA4649" w:rsidRPr="00E359EF">
        <w:rPr>
          <w:rStyle w:val="tlid-translation"/>
        </w:rPr>
        <w:t xml:space="preserve"> no information about the provenance of the precursor material is obtained</w:t>
      </w:r>
      <w:r w:rsidR="007929AC" w:rsidRPr="00E359EF">
        <w:rPr>
          <w:rStyle w:val="tlid-translation"/>
        </w:rPr>
        <w:t xml:space="preserve"> and thus </w:t>
      </w:r>
      <w:r w:rsidR="00561554" w:rsidRPr="00E359EF">
        <w:rPr>
          <w:rStyle w:val="tlid-translation"/>
        </w:rPr>
        <w:t>no</w:t>
      </w:r>
      <w:r w:rsidR="007929AC" w:rsidRPr="00E359EF">
        <w:rPr>
          <w:rStyle w:val="tlid-translation"/>
        </w:rPr>
        <w:t xml:space="preserve"> conclusions about a common origin of the different batches</w:t>
      </w:r>
      <w:r w:rsidR="00561554" w:rsidRPr="00E359EF">
        <w:rPr>
          <w:rStyle w:val="tlid-translation"/>
        </w:rPr>
        <w:t xml:space="preserve"> can be drawn</w:t>
      </w:r>
      <w:r w:rsidR="007929AC" w:rsidRPr="00E359EF">
        <w:rPr>
          <w:rStyle w:val="tlid-translation"/>
        </w:rPr>
        <w:t xml:space="preserve">, although the relatively similar impurity compositions </w:t>
      </w:r>
      <w:r w:rsidR="00BA4C1F" w:rsidRPr="00E359EF">
        <w:rPr>
          <w:rStyle w:val="tlid-translation"/>
        </w:rPr>
        <w:t xml:space="preserve">of the thirty-seven samples </w:t>
      </w:r>
      <w:r w:rsidR="007929AC" w:rsidRPr="00E359EF">
        <w:rPr>
          <w:rStyle w:val="tlid-translation"/>
        </w:rPr>
        <w:t>are highly indicative</w:t>
      </w:r>
      <w:r w:rsidR="00FA4649" w:rsidRPr="00E359EF">
        <w:rPr>
          <w:rStyle w:val="tlid-translation"/>
        </w:rPr>
        <w:t>.</w:t>
      </w:r>
      <w:r w:rsidRPr="00E359EF">
        <w:rPr>
          <w:rStyle w:val="tlid-translation"/>
        </w:rPr>
        <w:t xml:space="preserve"> Combining </w:t>
      </w:r>
      <w:r w:rsidR="007929AC" w:rsidRPr="00E359EF">
        <w:rPr>
          <w:rStyle w:val="tlid-translation"/>
        </w:rPr>
        <w:t xml:space="preserve">the information obtained from both </w:t>
      </w:r>
      <w:r w:rsidRPr="00E359EF">
        <w:rPr>
          <w:rStyle w:val="tlid-translation"/>
        </w:rPr>
        <w:t>techniques in a larger forensic context, also considering the information about the shipment as such (e.g. packaging), provide</w:t>
      </w:r>
      <w:r w:rsidR="00C82FA7" w:rsidRPr="00E359EF">
        <w:rPr>
          <w:rStyle w:val="tlid-translation"/>
        </w:rPr>
        <w:t>s</w:t>
      </w:r>
      <w:r w:rsidRPr="00E359EF">
        <w:rPr>
          <w:rStyle w:val="tlid-translation"/>
        </w:rPr>
        <w:t xml:space="preserve"> unique insights in</w:t>
      </w:r>
      <w:r w:rsidR="005D4F38">
        <w:rPr>
          <w:rStyle w:val="tlid-translation"/>
        </w:rPr>
        <w:t>to</w:t>
      </w:r>
      <w:r w:rsidRPr="00E359EF">
        <w:rPr>
          <w:rStyle w:val="tlid-translation"/>
        </w:rPr>
        <w:t xml:space="preserve"> the manufactu</w:t>
      </w:r>
      <w:r w:rsidR="00C82FA7" w:rsidRPr="00E359EF">
        <w:rPr>
          <w:rStyle w:val="tlid-translation"/>
        </w:rPr>
        <w:t>ring of this sample collective.</w:t>
      </w:r>
      <w:r w:rsidR="00A82501" w:rsidRPr="00E359EF">
        <w:rPr>
          <w:rStyle w:val="tlid-translation"/>
        </w:rPr>
        <w:t xml:space="preserve"> As shown in Figure </w:t>
      </w:r>
      <w:r w:rsidR="00E359EF" w:rsidRPr="00E359EF">
        <w:rPr>
          <w:rStyle w:val="tlid-translation"/>
        </w:rPr>
        <w:t>4</w:t>
      </w:r>
      <w:r w:rsidR="00A82501" w:rsidRPr="00E359EF">
        <w:rPr>
          <w:rStyle w:val="tlid-translation"/>
        </w:rPr>
        <w:t xml:space="preserve">, </w:t>
      </w:r>
      <w:bookmarkStart w:id="4" w:name="_Hlk21186699"/>
      <w:r w:rsidR="00A82501" w:rsidRPr="00E359EF">
        <w:rPr>
          <w:rStyle w:val="tlid-translation"/>
        </w:rPr>
        <w:t>IRMS data provides an overview of the precursor relationship</w:t>
      </w:r>
      <w:r w:rsidR="005D4F38">
        <w:rPr>
          <w:rStyle w:val="tlid-translation"/>
        </w:rPr>
        <w:t>,</w:t>
      </w:r>
      <w:r w:rsidR="00A82501" w:rsidRPr="00E359EF">
        <w:rPr>
          <w:rStyle w:val="tlid-translation"/>
        </w:rPr>
        <w:t xml:space="preserve"> </w:t>
      </w:r>
      <w:r w:rsidR="00A82501">
        <w:rPr>
          <w:rStyle w:val="tlid-translation"/>
        </w:rPr>
        <w:t>impurity profiling</w:t>
      </w:r>
      <w:r w:rsidR="005D4F38">
        <w:rPr>
          <w:rStyle w:val="tlid-translation"/>
        </w:rPr>
        <w:t xml:space="preserve"> reveals</w:t>
      </w:r>
      <w:r w:rsidR="00A82501">
        <w:rPr>
          <w:rStyle w:val="tlid-translation"/>
        </w:rPr>
        <w:t xml:space="preserve"> </w:t>
      </w:r>
      <w:r w:rsidR="00561554">
        <w:rPr>
          <w:rStyle w:val="tlid-translation"/>
        </w:rPr>
        <w:t xml:space="preserve">the </w:t>
      </w:r>
      <w:r w:rsidR="00A82501">
        <w:rPr>
          <w:rStyle w:val="tlid-translation"/>
        </w:rPr>
        <w:t>fine structure of the underlying synthesis batche</w:t>
      </w:r>
      <w:r w:rsidR="005D4F38">
        <w:rPr>
          <w:rStyle w:val="tlid-translation"/>
        </w:rPr>
        <w:t>s</w:t>
      </w:r>
      <w:bookmarkEnd w:id="4"/>
      <w:r w:rsidR="005D4F38">
        <w:rPr>
          <w:rStyle w:val="tlid-translation"/>
        </w:rPr>
        <w:t xml:space="preserve">. </w:t>
      </w:r>
      <w:r>
        <w:rPr>
          <w:rStyle w:val="tlid-translation"/>
        </w:rPr>
        <w:t>It validates our</w:t>
      </w:r>
      <w:r w:rsidR="007309AB">
        <w:t xml:space="preserve"> previous assumption that only one manufacturer synthesized and shipped the forty kg material of </w:t>
      </w:r>
      <w:r w:rsidR="007309AB" w:rsidRPr="00F15207">
        <w:rPr>
          <w:b/>
        </w:rPr>
        <w:t>1</w:t>
      </w:r>
      <w:r w:rsidR="007309AB">
        <w:rPr>
          <w:b/>
        </w:rPr>
        <w:t xml:space="preserve"> </w:t>
      </w:r>
      <w:r w:rsidR="007309AB" w:rsidRPr="00F15207">
        <w:t>seized</w:t>
      </w:r>
      <w:r w:rsidR="007309AB">
        <w:t xml:space="preserve"> by Luxembourg customs. The whole material was packed equally in</w:t>
      </w:r>
      <w:r w:rsidR="005D4F38">
        <w:t>to</w:t>
      </w:r>
      <w:r w:rsidR="007309AB">
        <w:t xml:space="preserve"> 1 kg packages without any visual difference (apart from the colour of the powder). </w:t>
      </w:r>
      <w:r>
        <w:t>T</w:t>
      </w:r>
      <w:r w:rsidR="007309AB">
        <w:t xml:space="preserve">he </w:t>
      </w:r>
      <w:r w:rsidR="00BE3C91">
        <w:t xml:space="preserve">clustering </w:t>
      </w:r>
      <w:r w:rsidR="00FA4649">
        <w:t>thirty-seven</w:t>
      </w:r>
      <w:r w:rsidR="007309AB">
        <w:t xml:space="preserve"> samples were synthesized in multiple batches, repeating a specific synthesis procedure, using the same combination of precursor material (Indole, TLME and cyclohexyl methyl). </w:t>
      </w:r>
      <w:r w:rsidR="00FA4649">
        <w:t>One batch was synthesized by another synthesis procedure and mixed with other batches</w:t>
      </w:r>
      <w:r w:rsidR="007309AB">
        <w:t>, which again indicates a common location of storage and/or packaging</w:t>
      </w:r>
      <w:r w:rsidR="00FA4649">
        <w:t xml:space="preserve"> and thus validates the idea of a common source</w:t>
      </w:r>
      <w:r w:rsidR="00C82FA7">
        <w:t xml:space="preserve"> for this material</w:t>
      </w:r>
      <w:r w:rsidR="007309AB">
        <w:t xml:space="preserve">. </w:t>
      </w:r>
    </w:p>
    <w:p w14:paraId="17F935AC" w14:textId="3EFE3A4A" w:rsidR="005638A6" w:rsidRPr="005638A6" w:rsidRDefault="005638A6" w:rsidP="00F3279A">
      <w:pPr>
        <w:spacing w:line="480" w:lineRule="auto"/>
        <w:rPr>
          <w:highlight w:val="yellow"/>
        </w:rPr>
      </w:pPr>
    </w:p>
    <w:p w14:paraId="3C6098CB" w14:textId="1312AA7F" w:rsidR="00F36D00" w:rsidRDefault="002D008C" w:rsidP="00F3279A">
      <w:pPr>
        <w:spacing w:line="480" w:lineRule="auto"/>
        <w:rPr>
          <w:i/>
        </w:rPr>
      </w:pPr>
      <w:r>
        <w:rPr>
          <w:i/>
        </w:rPr>
        <w:t xml:space="preserve">3.3 </w:t>
      </w:r>
      <w:r w:rsidR="007929AC">
        <w:rPr>
          <w:i/>
        </w:rPr>
        <w:t>I</w:t>
      </w:r>
      <w:r w:rsidR="00F36D00">
        <w:rPr>
          <w:i/>
        </w:rPr>
        <w:t>sotopic data</w:t>
      </w:r>
      <w:r w:rsidR="00B70310">
        <w:rPr>
          <w:i/>
        </w:rPr>
        <w:t xml:space="preserve"> for</w:t>
      </w:r>
      <w:r w:rsidR="007929AC">
        <w:rPr>
          <w:i/>
        </w:rPr>
        <w:t xml:space="preserve"> the</w:t>
      </w:r>
      <w:r w:rsidR="00B70310">
        <w:rPr>
          <w:i/>
        </w:rPr>
        <w:t xml:space="preserve"> </w:t>
      </w:r>
      <w:r w:rsidR="007929AC">
        <w:rPr>
          <w:i/>
        </w:rPr>
        <w:t>complete sample pool of MDMB-CHMICA and Cumyl-PeGaClone</w:t>
      </w:r>
    </w:p>
    <w:p w14:paraId="171594C8" w14:textId="331A141A" w:rsidR="004C7864" w:rsidRDefault="004C7864" w:rsidP="00F3279A">
      <w:pPr>
        <w:spacing w:line="480" w:lineRule="auto"/>
        <w:rPr>
          <w:lang w:val="en"/>
        </w:rPr>
      </w:pPr>
      <w:r>
        <w:rPr>
          <w:lang w:val="en"/>
        </w:rPr>
        <w:t>No IRMS measurements were published for synthetic cannabinoid</w:t>
      </w:r>
      <w:r w:rsidR="001107F1">
        <w:rPr>
          <w:lang w:val="en"/>
        </w:rPr>
        <w:t>s</w:t>
      </w:r>
      <w:r>
        <w:rPr>
          <w:lang w:val="en"/>
        </w:rPr>
        <w:t xml:space="preserve"> so far, apart from our early work on 5F-PB-22</w:t>
      </w:r>
      <w:r w:rsidR="007229D9">
        <w:rPr>
          <w:lang w:val="en"/>
        </w:rPr>
        <w:fldChar w:fldCharType="begin"/>
      </w:r>
      <w:r w:rsidR="00013CF4">
        <w:rPr>
          <w:lang w:val="en"/>
        </w:rPr>
        <w:instrText xml:space="preserve"> ADDIN EN.CITE &lt;EndNote&gt;&lt;Cite&gt;&lt;Author&gt;Münster-Müller&lt;/Author&gt;&lt;Year&gt;2018&lt;/Year&gt;&lt;RecNum&gt;57&lt;/RecNum&gt;&lt;DisplayText&gt;[21]&lt;/DisplayText&gt;&lt;record&gt;&lt;rec-number&gt;57&lt;/rec-number&gt;&lt;foreign-keys&gt;&lt;key app="EN" db-id="0rddxvvew22rz1e0fxk52w2v5v9ad9et50ep" timestamp="1538046330"&gt;57&lt;/key&gt;&lt;/foreign-keys&gt;&lt;ref-type name="Journal Article"&gt;17&lt;/ref-type&gt;&lt;contributors&gt;&lt;authors&gt;&lt;author&gt;Münster-Müller, S.&lt;/author&gt;&lt;author&gt;Scheid, N.&lt;/author&gt;&lt;author&gt;Holdermann, T.&lt;/author&gt;&lt;author&gt;Schneiders, S.&lt;/author&gt;&lt;author&gt;Pütz, M.&lt;/author&gt;&lt;/authors&gt;&lt;/contributors&gt;&lt;titles&gt;&lt;title&gt;Profiling of new psychoactive substances by using stable isotope ratio mass spectrometry: Study of the synthetic cannabinoid 5F-PB-22&lt;/title&gt;&lt;secondary-title&gt;Drug Testing and Analysis&lt;/secondary-title&gt;&lt;/titles&gt;&lt;periodical&gt;&lt;full-title&gt;Drug Testing and Analysis&lt;/full-title&gt;&lt;abbr-1&gt;Drug. Test. Anal.&lt;/abbr-1&gt;&lt;/periodical&gt;&lt;pages&gt;1323-1327&lt;/pages&gt;&lt;volume&gt;10&lt;/volume&gt;&lt;number&gt;8&lt;/number&gt;&lt;keywords&gt;&lt;keyword&gt;5F-PB-22&lt;/keyword&gt;&lt;keyword&gt;drug profiling&lt;/keyword&gt;&lt;keyword&gt;EA-IRMS&lt;/keyword&gt;&lt;keyword&gt;new psychoactive substances (NPS)&lt;/keyword&gt;&lt;keyword&gt;stable isotope ratio analysis&lt;/keyword&gt;&lt;/keywords&gt;&lt;dates&gt;&lt;year&gt;2018&lt;/year&gt;&lt;/dates&gt;&lt;isbn&gt;1942-7603&lt;/isbn&gt;&lt;urls&gt;&lt;related-urls&gt;&lt;url&gt;https://doi.org/10.1002/dta.2407&lt;/url&gt;&lt;/related-urls&gt;&lt;/urls&gt;&lt;electronic-resource-num&gt;doi:10.1002/dta.2407&lt;/electronic-resource-num&gt;&lt;modified-date&gt;Dta-18-0014.r1&lt;/modified-date&gt;&lt;/record&gt;&lt;/Cite&gt;&lt;/EndNote&gt;</w:instrText>
      </w:r>
      <w:r w:rsidR="007229D9">
        <w:rPr>
          <w:lang w:val="en"/>
        </w:rPr>
        <w:fldChar w:fldCharType="separate"/>
      </w:r>
      <w:r w:rsidR="00013CF4">
        <w:rPr>
          <w:noProof/>
          <w:lang w:val="en"/>
        </w:rPr>
        <w:t>[21]</w:t>
      </w:r>
      <w:r w:rsidR="007229D9">
        <w:rPr>
          <w:lang w:val="en"/>
        </w:rPr>
        <w:fldChar w:fldCharType="end"/>
      </w:r>
      <w:r>
        <w:rPr>
          <w:lang w:val="en"/>
        </w:rPr>
        <w:t xml:space="preserve">. Thus, we collected a large sample pool of seized and online test-purchased pure samples and SPs of </w:t>
      </w:r>
      <w:r>
        <w:rPr>
          <w:b/>
          <w:lang w:val="en"/>
        </w:rPr>
        <w:t xml:space="preserve">1 </w:t>
      </w:r>
      <w:r w:rsidR="00E364D2">
        <w:rPr>
          <w:lang w:val="en"/>
        </w:rPr>
        <w:t>(</w:t>
      </w:r>
      <w:r w:rsidR="00BA4C1F" w:rsidRPr="00BA4C1F">
        <w:rPr>
          <w:lang w:val="en"/>
        </w:rPr>
        <w:t>61 pure, 120</w:t>
      </w:r>
      <w:r w:rsidR="00E364D2" w:rsidRPr="00BA4C1F">
        <w:rPr>
          <w:lang w:val="en"/>
        </w:rPr>
        <w:t xml:space="preserve"> SP)</w:t>
      </w:r>
      <w:r w:rsidR="00E364D2">
        <w:rPr>
          <w:lang w:val="en"/>
        </w:rPr>
        <w:t xml:space="preserve"> </w:t>
      </w:r>
      <w:r w:rsidRPr="00943BC4">
        <w:rPr>
          <w:lang w:val="en"/>
        </w:rPr>
        <w:t>and</w:t>
      </w:r>
      <w:r>
        <w:rPr>
          <w:b/>
          <w:lang w:val="en"/>
        </w:rPr>
        <w:t xml:space="preserve"> 2</w:t>
      </w:r>
      <w:r w:rsidR="00E364D2">
        <w:rPr>
          <w:b/>
          <w:lang w:val="en"/>
        </w:rPr>
        <w:t xml:space="preserve"> </w:t>
      </w:r>
      <w:r w:rsidR="00E364D2" w:rsidRPr="00E364D2">
        <w:rPr>
          <w:lang w:val="en"/>
        </w:rPr>
        <w:t>(</w:t>
      </w:r>
      <w:r w:rsidR="00E364D2">
        <w:rPr>
          <w:lang w:val="en"/>
        </w:rPr>
        <w:t>1 pure, 30 SP)</w:t>
      </w:r>
      <w:r w:rsidRPr="004C7864">
        <w:rPr>
          <w:lang w:val="en"/>
        </w:rPr>
        <w:t>,</w:t>
      </w:r>
      <w:r>
        <w:rPr>
          <w:b/>
          <w:lang w:val="en"/>
        </w:rPr>
        <w:t xml:space="preserve"> </w:t>
      </w:r>
      <w:r>
        <w:rPr>
          <w:lang w:val="en"/>
        </w:rPr>
        <w:t>two highly prevalent</w:t>
      </w:r>
      <w:r w:rsidR="00C928D2">
        <w:rPr>
          <w:lang w:val="en"/>
        </w:rPr>
        <w:t xml:space="preserve"> synthetic cannabinoids in Germany from 2014 to 2017, and assessed their isotope ratios for </w:t>
      </w:r>
      <w:r w:rsidR="00C928D2" w:rsidRPr="009D4195">
        <w:t>δ</w:t>
      </w:r>
      <w:r w:rsidR="00C928D2" w:rsidRPr="009D4195">
        <w:rPr>
          <w:vertAlign w:val="superscript"/>
        </w:rPr>
        <w:t>13</w:t>
      </w:r>
      <w:r w:rsidR="00C928D2" w:rsidRPr="009D4195">
        <w:t>C</w:t>
      </w:r>
      <w:r w:rsidR="00C928D2" w:rsidRPr="009D4195">
        <w:rPr>
          <w:lang w:val="en"/>
        </w:rPr>
        <w:t xml:space="preserve"> and </w:t>
      </w:r>
      <w:r w:rsidR="00C928D2" w:rsidRPr="009D4195">
        <w:t>δ</w:t>
      </w:r>
      <w:r w:rsidR="00C928D2" w:rsidRPr="009D4195">
        <w:rPr>
          <w:vertAlign w:val="superscript"/>
        </w:rPr>
        <w:t>15</w:t>
      </w:r>
      <w:r w:rsidR="00C928D2" w:rsidRPr="009D4195">
        <w:t>N</w:t>
      </w:r>
      <w:r w:rsidR="00C928D2" w:rsidRPr="009D4195">
        <w:rPr>
          <w:lang w:val="en"/>
        </w:rPr>
        <w:t xml:space="preserve"> </w:t>
      </w:r>
      <w:r w:rsidR="00BA4C1F">
        <w:rPr>
          <w:lang w:val="en"/>
        </w:rPr>
        <w:t xml:space="preserve">via EA-IRMS and GC-IRMS </w:t>
      </w:r>
      <w:r w:rsidR="00C928D2">
        <w:rPr>
          <w:lang w:val="en"/>
        </w:rPr>
        <w:t xml:space="preserve">with the intention to </w:t>
      </w:r>
      <w:r w:rsidR="00F83C9B">
        <w:rPr>
          <w:lang w:val="en"/>
        </w:rPr>
        <w:t>identify potential</w:t>
      </w:r>
      <w:r w:rsidR="00C928D2">
        <w:rPr>
          <w:lang w:val="en"/>
        </w:rPr>
        <w:t xml:space="preserve"> links between samples that share a common history or origin. Secondly, we wanted to generate an ov</w:t>
      </w:r>
      <w:r w:rsidR="00BA4C1F">
        <w:rPr>
          <w:lang w:val="en"/>
        </w:rPr>
        <w:t>erview of the overall isotopic range</w:t>
      </w:r>
      <w:r w:rsidR="00C928D2">
        <w:rPr>
          <w:lang w:val="en"/>
        </w:rPr>
        <w:t xml:space="preserve"> for these two synthetic cannabinoids and investigate if </w:t>
      </w:r>
      <w:r w:rsidR="00C928D2">
        <w:rPr>
          <w:lang w:val="en"/>
        </w:rPr>
        <w:lastRenderedPageBreak/>
        <w:t>there is a large scattering or tight clustering of samples from different sources</w:t>
      </w:r>
      <w:r w:rsidR="00E364D2">
        <w:rPr>
          <w:lang w:val="en"/>
        </w:rPr>
        <w:t xml:space="preserve"> and dates of receipt</w:t>
      </w:r>
      <w:r w:rsidR="00C928D2">
        <w:rPr>
          <w:lang w:val="en"/>
        </w:rPr>
        <w:t xml:space="preserve">. </w:t>
      </w:r>
      <w:r w:rsidR="00B47BB0">
        <w:t xml:space="preserve">In a previous chapter, we have proven that neither the extraction from the herbal matrix, nor the clean-up via F-LC had an influence on the </w:t>
      </w:r>
      <w:r w:rsidR="00B47BB0" w:rsidRPr="0026480B">
        <w:t>δ</w:t>
      </w:r>
      <w:r w:rsidR="00B47BB0" w:rsidRPr="0026480B">
        <w:rPr>
          <w:vertAlign w:val="superscript"/>
        </w:rPr>
        <w:t>13</w:t>
      </w:r>
      <w:r w:rsidR="00B47BB0" w:rsidRPr="0026480B">
        <w:t>C</w:t>
      </w:r>
      <w:r w:rsidR="00B47BB0">
        <w:t xml:space="preserve"> and</w:t>
      </w:r>
      <w:r w:rsidR="00B47BB0">
        <w:rPr>
          <w:lang w:val="en"/>
        </w:rPr>
        <w:t xml:space="preserve"> </w:t>
      </w:r>
      <w:r w:rsidR="00B47BB0" w:rsidRPr="0026480B">
        <w:t>δ</w:t>
      </w:r>
      <w:r w:rsidR="00B47BB0" w:rsidRPr="0026480B">
        <w:rPr>
          <w:vertAlign w:val="superscript"/>
        </w:rPr>
        <w:t>15</w:t>
      </w:r>
      <w:r w:rsidR="00B47BB0" w:rsidRPr="0026480B">
        <w:t>N</w:t>
      </w:r>
      <w:r w:rsidR="00B47BB0">
        <w:t xml:space="preserve"> values</w:t>
      </w:r>
      <w:r w:rsidR="00B47BB0" w:rsidRPr="00F43370">
        <w:t xml:space="preserve"> </w:t>
      </w:r>
      <w:r w:rsidR="00B47BB0">
        <w:t>of the synthetic cannabinoids.</w:t>
      </w:r>
    </w:p>
    <w:p w14:paraId="00C499BC" w14:textId="0B6FE5BE" w:rsidR="004F2BE6" w:rsidRDefault="004C7864" w:rsidP="00F3279A">
      <w:pPr>
        <w:spacing w:line="480" w:lineRule="auto"/>
        <w:rPr>
          <w:lang w:val="en"/>
        </w:rPr>
      </w:pPr>
      <w:r w:rsidRPr="00B679C2">
        <w:t xml:space="preserve">Figure </w:t>
      </w:r>
      <w:r w:rsidR="00E359EF" w:rsidRPr="00B679C2">
        <w:t>5</w:t>
      </w:r>
      <w:r w:rsidRPr="00B679C2">
        <w:t xml:space="preserve"> </w:t>
      </w:r>
      <w:r w:rsidR="00C928D2" w:rsidRPr="00B679C2">
        <w:t>shows</w:t>
      </w:r>
      <w:r w:rsidR="00C928D2">
        <w:t xml:space="preserve"> the measured </w:t>
      </w:r>
      <w:r w:rsidR="00C928D2" w:rsidRPr="009D4195">
        <w:t>δ</w:t>
      </w:r>
      <w:r w:rsidR="00C928D2" w:rsidRPr="009D4195">
        <w:rPr>
          <w:vertAlign w:val="superscript"/>
        </w:rPr>
        <w:t>13</w:t>
      </w:r>
      <w:r w:rsidR="00C928D2" w:rsidRPr="009D4195">
        <w:t>C</w:t>
      </w:r>
      <w:r w:rsidR="00C928D2" w:rsidRPr="009D4195">
        <w:rPr>
          <w:lang w:val="en"/>
        </w:rPr>
        <w:t xml:space="preserve"> and </w:t>
      </w:r>
      <w:r w:rsidR="00C928D2" w:rsidRPr="009D4195">
        <w:t>δ</w:t>
      </w:r>
      <w:r w:rsidR="00C928D2" w:rsidRPr="009D4195">
        <w:rPr>
          <w:vertAlign w:val="superscript"/>
        </w:rPr>
        <w:t>15</w:t>
      </w:r>
      <w:r w:rsidR="00C928D2" w:rsidRPr="009D4195">
        <w:t>N</w:t>
      </w:r>
      <w:r w:rsidR="00C928D2">
        <w:t xml:space="preserve"> values of all available samples of </w:t>
      </w:r>
      <w:r w:rsidR="00C928D2">
        <w:rPr>
          <w:b/>
        </w:rPr>
        <w:t>1</w:t>
      </w:r>
      <w:r w:rsidR="00C928D2">
        <w:t xml:space="preserve"> and </w:t>
      </w:r>
      <w:r w:rsidR="00C928D2">
        <w:rPr>
          <w:b/>
        </w:rPr>
        <w:t>2</w:t>
      </w:r>
      <w:r w:rsidR="007229D9">
        <w:t xml:space="preserve"> and the previously assed values for 5F-PB-22</w:t>
      </w:r>
      <w:r w:rsidR="003B7498">
        <w:t xml:space="preserve"> </w:t>
      </w:r>
      <w:r w:rsidR="007229D9">
        <w:fldChar w:fldCharType="begin"/>
      </w:r>
      <w:r w:rsidR="00013CF4">
        <w:instrText xml:space="preserve"> ADDIN EN.CITE &lt;EndNote&gt;&lt;Cite&gt;&lt;Author&gt;Münster-Müller&lt;/Author&gt;&lt;Year&gt;2018&lt;/Year&gt;&lt;RecNum&gt;57&lt;/RecNum&gt;&lt;DisplayText&gt;[21]&lt;/DisplayText&gt;&lt;record&gt;&lt;rec-number&gt;57&lt;/rec-number&gt;&lt;foreign-keys&gt;&lt;key app="EN" db-id="0rddxvvew22rz1e0fxk52w2v5v9ad9et50ep" timestamp="1538046330"&gt;57&lt;/key&gt;&lt;/foreign-keys&gt;&lt;ref-type name="Journal Article"&gt;17&lt;/ref-type&gt;&lt;contributors&gt;&lt;authors&gt;&lt;author&gt;Münster-Müller, S.&lt;/author&gt;&lt;author&gt;Scheid, N.&lt;/author&gt;&lt;author&gt;Holdermann, T.&lt;/author&gt;&lt;author&gt;Schneiders, S.&lt;/author&gt;&lt;author&gt;Pütz, M.&lt;/author&gt;&lt;/authors&gt;&lt;/contributors&gt;&lt;titles&gt;&lt;title&gt;Profiling of new psychoactive substances by using stable isotope ratio mass spectrometry: Study of the synthetic cannabinoid 5F-PB-22&lt;/title&gt;&lt;secondary-title&gt;Drug Testing and Analysis&lt;/secondary-title&gt;&lt;/titles&gt;&lt;periodical&gt;&lt;full-title&gt;Drug Testing and Analysis&lt;/full-title&gt;&lt;abbr-1&gt;Drug. Test. Anal.&lt;/abbr-1&gt;&lt;/periodical&gt;&lt;pages&gt;1323-1327&lt;/pages&gt;&lt;volume&gt;10&lt;/volume&gt;&lt;number&gt;8&lt;/number&gt;&lt;keywords&gt;&lt;keyword&gt;5F-PB-22&lt;/keyword&gt;&lt;keyword&gt;drug profiling&lt;/keyword&gt;&lt;keyword&gt;EA-IRMS&lt;/keyword&gt;&lt;keyword&gt;new psychoactive substances (NPS)&lt;/keyword&gt;&lt;keyword&gt;stable isotope ratio analysis&lt;/keyword&gt;&lt;/keywords&gt;&lt;dates&gt;&lt;year&gt;2018&lt;/year&gt;&lt;/dates&gt;&lt;isbn&gt;1942-7603&lt;/isbn&gt;&lt;urls&gt;&lt;related-urls&gt;&lt;url&gt;https://doi.org/10.1002/dta.2407&lt;/url&gt;&lt;/related-urls&gt;&lt;/urls&gt;&lt;electronic-resource-num&gt;doi:10.1002/dta.2407&lt;/electronic-resource-num&gt;&lt;modified-date&gt;Dta-18-0014.r1&lt;/modified-date&gt;&lt;/record&gt;&lt;/Cite&gt;&lt;/EndNote&gt;</w:instrText>
      </w:r>
      <w:r w:rsidR="007229D9">
        <w:fldChar w:fldCharType="separate"/>
      </w:r>
      <w:r w:rsidR="00013CF4">
        <w:rPr>
          <w:noProof/>
        </w:rPr>
        <w:t>[21]</w:t>
      </w:r>
      <w:r w:rsidR="007229D9">
        <w:fldChar w:fldCharType="end"/>
      </w:r>
      <w:r w:rsidR="007229D9">
        <w:t xml:space="preserve">. </w:t>
      </w:r>
      <w:r w:rsidR="005E7E6E">
        <w:t xml:space="preserve">A </w:t>
      </w:r>
      <w:r w:rsidR="00CE571A">
        <w:t xml:space="preserve">clustering of the individual synthetic cannabinoids can be observed. </w:t>
      </w:r>
      <w:r w:rsidR="007929AC">
        <w:t xml:space="preserve">The values for all samples of </w:t>
      </w:r>
      <w:r w:rsidR="007929AC">
        <w:rPr>
          <w:b/>
        </w:rPr>
        <w:t xml:space="preserve">1 </w:t>
      </w:r>
      <w:r w:rsidR="007929AC">
        <w:t xml:space="preserve">ranged from -27.87 to -25.94 </w:t>
      </w:r>
      <w:r w:rsidR="007929AC">
        <w:rPr>
          <w:rFonts w:cstheme="minorHAnsi"/>
        </w:rPr>
        <w:t>‰</w:t>
      </w:r>
      <w:r w:rsidR="007929AC">
        <w:t xml:space="preserve"> (</w:t>
      </w:r>
      <w:r w:rsidR="007929AC">
        <w:rPr>
          <w:rFonts w:cstheme="minorHAnsi"/>
        </w:rPr>
        <w:t>Δ</w:t>
      </w:r>
      <w:r w:rsidR="007929AC">
        <w:t xml:space="preserve"> </w:t>
      </w:r>
      <w:r w:rsidR="007929AC">
        <w:rPr>
          <w:lang w:val="en"/>
        </w:rPr>
        <w:t xml:space="preserve">1.93 </w:t>
      </w:r>
      <w:r w:rsidR="007929AC">
        <w:rPr>
          <w:rFonts w:cstheme="minorHAnsi"/>
          <w:lang w:val="en"/>
        </w:rPr>
        <w:t xml:space="preserve">‰) </w:t>
      </w:r>
      <w:r w:rsidR="007929AC">
        <w:t xml:space="preserve">for </w:t>
      </w:r>
      <w:r w:rsidR="007929AC" w:rsidRPr="009D4195">
        <w:t>δ</w:t>
      </w:r>
      <w:r w:rsidR="007929AC" w:rsidRPr="009D4195">
        <w:rPr>
          <w:vertAlign w:val="superscript"/>
        </w:rPr>
        <w:t>13</w:t>
      </w:r>
      <w:r w:rsidR="007929AC" w:rsidRPr="009D4195">
        <w:t>C</w:t>
      </w:r>
      <w:r w:rsidR="007929AC" w:rsidRPr="009D4195">
        <w:rPr>
          <w:lang w:val="en"/>
        </w:rPr>
        <w:t xml:space="preserve"> and</w:t>
      </w:r>
      <w:r w:rsidR="007929AC">
        <w:rPr>
          <w:lang w:val="en"/>
        </w:rPr>
        <w:t xml:space="preserve"> 2.39 to 6.35 </w:t>
      </w:r>
      <w:r w:rsidR="007929AC">
        <w:rPr>
          <w:rFonts w:cstheme="minorHAnsi"/>
          <w:lang w:val="en"/>
        </w:rPr>
        <w:t>‰</w:t>
      </w:r>
      <w:r w:rsidR="007929AC">
        <w:rPr>
          <w:lang w:val="en"/>
        </w:rPr>
        <w:t xml:space="preserve"> (</w:t>
      </w:r>
      <w:r w:rsidR="007929AC">
        <w:rPr>
          <w:rFonts w:cstheme="minorHAnsi"/>
        </w:rPr>
        <w:t>Δ</w:t>
      </w:r>
      <w:r w:rsidR="007929AC">
        <w:t xml:space="preserve"> 3.97 </w:t>
      </w:r>
      <w:r w:rsidR="007929AC">
        <w:rPr>
          <w:rFonts w:cstheme="minorHAnsi"/>
          <w:lang w:val="en"/>
        </w:rPr>
        <w:t xml:space="preserve">‰) </w:t>
      </w:r>
      <w:r w:rsidR="007929AC">
        <w:rPr>
          <w:lang w:val="en"/>
        </w:rPr>
        <w:t>for</w:t>
      </w:r>
      <w:r w:rsidR="007929AC" w:rsidRPr="009D4195">
        <w:rPr>
          <w:lang w:val="en"/>
        </w:rPr>
        <w:t xml:space="preserve"> </w:t>
      </w:r>
      <w:r w:rsidR="007929AC" w:rsidRPr="009D4195">
        <w:t>δ</w:t>
      </w:r>
      <w:r w:rsidR="007929AC" w:rsidRPr="009D4195">
        <w:rPr>
          <w:vertAlign w:val="superscript"/>
        </w:rPr>
        <w:t>15</w:t>
      </w:r>
      <w:r w:rsidR="007929AC" w:rsidRPr="009D4195">
        <w:t>N</w:t>
      </w:r>
      <w:r w:rsidR="007929AC">
        <w:t xml:space="preserve">. </w:t>
      </w:r>
      <w:r w:rsidR="00CE571A">
        <w:t xml:space="preserve">All samples of </w:t>
      </w:r>
      <w:r w:rsidR="00CE571A">
        <w:rPr>
          <w:b/>
        </w:rPr>
        <w:t>2</w:t>
      </w:r>
      <w:r w:rsidR="00506708">
        <w:t xml:space="preserve"> </w:t>
      </w:r>
      <w:r w:rsidR="000232B0">
        <w:t xml:space="preserve">(December 2016 to July 2017) </w:t>
      </w:r>
      <w:r w:rsidR="00506708">
        <w:t>show</w:t>
      </w:r>
      <w:r w:rsidR="007929AC">
        <w:t>ed</w:t>
      </w:r>
      <w:r w:rsidR="00CE571A">
        <w:t xml:space="preserve"> values ranging from -33.83 to -35.</w:t>
      </w:r>
      <w:r w:rsidR="005E7E6E">
        <w:t xml:space="preserve">26 </w:t>
      </w:r>
      <w:r w:rsidR="005E7E6E">
        <w:rPr>
          <w:rFonts w:cstheme="minorHAnsi"/>
        </w:rPr>
        <w:t>‰</w:t>
      </w:r>
      <w:r w:rsidR="00CE571A">
        <w:t xml:space="preserve"> </w:t>
      </w:r>
      <w:r w:rsidR="007929AC">
        <w:t>(</w:t>
      </w:r>
      <w:r w:rsidR="00035A8C">
        <w:t xml:space="preserve">Δ </w:t>
      </w:r>
      <w:r w:rsidR="007929AC">
        <w:rPr>
          <w:lang w:val="en"/>
        </w:rPr>
        <w:t xml:space="preserve">1.43 </w:t>
      </w:r>
      <w:r w:rsidR="007929AC">
        <w:rPr>
          <w:rFonts w:cstheme="minorHAnsi"/>
          <w:lang w:val="en"/>
        </w:rPr>
        <w:t xml:space="preserve">‰) </w:t>
      </w:r>
      <w:r w:rsidR="00CE571A">
        <w:t xml:space="preserve">for </w:t>
      </w:r>
      <w:r w:rsidR="00CE571A" w:rsidRPr="009D4195">
        <w:t>δ</w:t>
      </w:r>
      <w:r w:rsidR="00CE571A" w:rsidRPr="009D4195">
        <w:rPr>
          <w:vertAlign w:val="superscript"/>
        </w:rPr>
        <w:t>13</w:t>
      </w:r>
      <w:r w:rsidR="00CE571A" w:rsidRPr="009D4195">
        <w:t>C</w:t>
      </w:r>
      <w:r w:rsidR="00CE571A" w:rsidRPr="009D4195">
        <w:rPr>
          <w:lang w:val="en"/>
        </w:rPr>
        <w:t xml:space="preserve"> and</w:t>
      </w:r>
      <w:r w:rsidR="005E7E6E">
        <w:rPr>
          <w:lang w:val="en"/>
        </w:rPr>
        <w:t xml:space="preserve"> -10.34 to -12.70 </w:t>
      </w:r>
      <w:r w:rsidR="005E7E6E">
        <w:rPr>
          <w:rFonts w:cstheme="minorHAnsi"/>
          <w:lang w:val="en"/>
        </w:rPr>
        <w:t>‰</w:t>
      </w:r>
      <w:r w:rsidR="007929AC">
        <w:rPr>
          <w:rFonts w:cstheme="minorHAnsi"/>
          <w:lang w:val="en"/>
        </w:rPr>
        <w:t xml:space="preserve"> (</w:t>
      </w:r>
      <w:r w:rsidR="00035A8C">
        <w:rPr>
          <w:rFonts w:cstheme="minorHAnsi"/>
          <w:lang w:val="en"/>
        </w:rPr>
        <w:t xml:space="preserve">Δ </w:t>
      </w:r>
      <w:r w:rsidR="007929AC">
        <w:t xml:space="preserve">2.36 </w:t>
      </w:r>
      <w:r w:rsidR="007929AC">
        <w:rPr>
          <w:rFonts w:cstheme="minorHAnsi"/>
          <w:lang w:val="en"/>
        </w:rPr>
        <w:t>‰)</w:t>
      </w:r>
      <w:r w:rsidR="005E7E6E">
        <w:rPr>
          <w:lang w:val="en"/>
        </w:rPr>
        <w:t xml:space="preserve"> for</w:t>
      </w:r>
      <w:r w:rsidR="00CE571A" w:rsidRPr="009D4195">
        <w:rPr>
          <w:lang w:val="en"/>
        </w:rPr>
        <w:t xml:space="preserve"> </w:t>
      </w:r>
      <w:r w:rsidR="00CE571A" w:rsidRPr="009D4195">
        <w:t>δ</w:t>
      </w:r>
      <w:r w:rsidR="00CE571A" w:rsidRPr="009D4195">
        <w:rPr>
          <w:vertAlign w:val="superscript"/>
        </w:rPr>
        <w:t>15</w:t>
      </w:r>
      <w:r w:rsidR="00CE571A" w:rsidRPr="009D4195">
        <w:t>N</w:t>
      </w:r>
      <w:r w:rsidR="005E7E6E">
        <w:t>, clearly</w:t>
      </w:r>
      <w:r w:rsidR="005E7E6E" w:rsidRPr="005E7E6E">
        <w:t xml:space="preserve"> </w:t>
      </w:r>
      <w:r w:rsidR="005E7E6E">
        <w:t xml:space="preserve">separating </w:t>
      </w:r>
      <w:r w:rsidR="00AC417D">
        <w:t>them</w:t>
      </w:r>
      <w:r w:rsidR="005E7E6E">
        <w:t xml:space="preserve"> </w:t>
      </w:r>
      <w:r w:rsidR="005E7E6E" w:rsidRPr="00AC417D">
        <w:t xml:space="preserve">from </w:t>
      </w:r>
      <w:r w:rsidR="00AC417D" w:rsidRPr="00AC417D">
        <w:t>the other two synthetic cannabinoids</w:t>
      </w:r>
      <w:r w:rsidR="005E7E6E" w:rsidRPr="00AC417D">
        <w:t>.</w:t>
      </w:r>
      <w:r w:rsidR="005E7E6E" w:rsidRPr="005E7E6E">
        <w:rPr>
          <w:lang w:val="en"/>
        </w:rPr>
        <w:t xml:space="preserve"> </w:t>
      </w:r>
    </w:p>
    <w:p w14:paraId="4B001CD7" w14:textId="2AE5DCE8" w:rsidR="00F36D00" w:rsidRDefault="00AC417D" w:rsidP="00F3279A">
      <w:pPr>
        <w:spacing w:line="480" w:lineRule="auto"/>
      </w:pPr>
      <w:r>
        <w:rPr>
          <w:lang w:val="en"/>
        </w:rPr>
        <w:t xml:space="preserve">Comparing the samples on the outer boarders of the </w:t>
      </w:r>
      <w:r w:rsidR="00862F8D">
        <w:rPr>
          <w:lang w:val="en"/>
        </w:rPr>
        <w:t>respective</w:t>
      </w:r>
      <w:r>
        <w:rPr>
          <w:lang w:val="en"/>
        </w:rPr>
        <w:t xml:space="preserve"> cluster</w:t>
      </w:r>
      <w:r w:rsidR="007929AC">
        <w:rPr>
          <w:lang w:val="en"/>
        </w:rPr>
        <w:t>s</w:t>
      </w:r>
      <w:r>
        <w:rPr>
          <w:lang w:val="en"/>
        </w:rPr>
        <w:t xml:space="preserve"> of </w:t>
      </w:r>
      <w:r w:rsidR="007929AC" w:rsidRPr="007929AC">
        <w:rPr>
          <w:b/>
          <w:lang w:val="en"/>
        </w:rPr>
        <w:t>1</w:t>
      </w:r>
      <w:r w:rsidR="007929AC">
        <w:rPr>
          <w:lang w:val="en"/>
        </w:rPr>
        <w:t xml:space="preserve"> and </w:t>
      </w:r>
      <w:r w:rsidRPr="007929AC">
        <w:rPr>
          <w:b/>
          <w:lang w:val="en"/>
        </w:rPr>
        <w:t>2</w:t>
      </w:r>
      <w:r>
        <w:rPr>
          <w:lang w:val="en"/>
        </w:rPr>
        <w:t>, t</w:t>
      </w:r>
      <w:r w:rsidR="005E7E6E" w:rsidRPr="00AC417D">
        <w:rPr>
          <w:lang w:val="en"/>
        </w:rPr>
        <w:t>he</w:t>
      </w:r>
      <w:r w:rsidR="00E364D2">
        <w:rPr>
          <w:lang w:val="en"/>
        </w:rPr>
        <w:t>ir</w:t>
      </w:r>
      <w:r w:rsidR="00670F0D">
        <w:rPr>
          <w:lang w:val="en"/>
        </w:rPr>
        <w:t xml:space="preserve"> overall</w:t>
      </w:r>
      <w:r w:rsidR="005E7E6E">
        <w:rPr>
          <w:lang w:val="en"/>
        </w:rPr>
        <w:t xml:space="preserve"> </w:t>
      </w:r>
      <w:r w:rsidR="00670F0D">
        <w:rPr>
          <w:lang w:val="en"/>
        </w:rPr>
        <w:t>delta</w:t>
      </w:r>
      <w:r w:rsidR="005E7E6E">
        <w:rPr>
          <w:lang w:val="en"/>
        </w:rPr>
        <w:t xml:space="preserve"> </w:t>
      </w:r>
      <w:r>
        <w:t>is</w:t>
      </w:r>
      <w:r w:rsidR="005E7E6E">
        <w:t xml:space="preserve"> higher than the measurement uncertainty</w:t>
      </w:r>
      <w:r w:rsidR="00E364D2">
        <w:t xml:space="preserve">, indicating multiple reaction batches with precursor material with different isotopic composition or, as already known for </w:t>
      </w:r>
      <w:r w:rsidR="00E364D2">
        <w:rPr>
          <w:b/>
        </w:rPr>
        <w:t>1</w:t>
      </w:r>
      <w:r w:rsidR="00E364D2">
        <w:t>, different synthesis</w:t>
      </w:r>
      <w:r>
        <w:t>. However, despite these significant intra-cluster variations, the individual clustering of the synthetic cannabinoids cannot be considered as pure coincidence. We expect that each of these cannabinoids were synthe</w:t>
      </w:r>
      <w:r w:rsidR="00862F8D">
        <w:t>sized by one manufacturer,</w:t>
      </w:r>
      <w:r w:rsidR="00845A06">
        <w:t xml:space="preserve"> in the case of </w:t>
      </w:r>
      <w:r w:rsidR="00845A06">
        <w:rPr>
          <w:b/>
        </w:rPr>
        <w:t>1</w:t>
      </w:r>
      <w:r w:rsidR="00845A06">
        <w:t xml:space="preserve"> the same that is responsible for the 40kg seizure by Luxembourg customs,</w:t>
      </w:r>
      <w:r w:rsidR="00862F8D">
        <w:t xml:space="preserve"> who</w:t>
      </w:r>
      <w:r>
        <w:t xml:space="preserve"> repeatedly uses bulk material of precursor substances </w:t>
      </w:r>
      <w:r w:rsidR="009C73BE">
        <w:t>from a specific provenance</w:t>
      </w:r>
      <w:r>
        <w:t>.</w:t>
      </w:r>
      <w:r w:rsidR="00862F8D">
        <w:t xml:space="preserve"> </w:t>
      </w:r>
      <w:r w:rsidR="00444D2D">
        <w:t xml:space="preserve">Slight variations </w:t>
      </w:r>
      <w:r w:rsidR="00845A06">
        <w:t xml:space="preserve">in isotopic composition </w:t>
      </w:r>
      <w:r w:rsidR="00444D2D">
        <w:t xml:space="preserve">are most probably the result of </w:t>
      </w:r>
      <w:r w:rsidR="005638A6">
        <w:t>a different synthesis procedure leading to isotopic fractionation</w:t>
      </w:r>
      <w:r w:rsidR="008F6B84" w:rsidRPr="008F6B84">
        <w:t xml:space="preserve"> </w:t>
      </w:r>
      <w:r w:rsidR="008F6B84">
        <w:t>or the manufacturer supplementing his precursor stock</w:t>
      </w:r>
      <w:r w:rsidR="00444D2D">
        <w:t>.</w:t>
      </w:r>
      <w:r w:rsidR="00444D2D" w:rsidRPr="00444D2D">
        <w:rPr>
          <w:rStyle w:val="Zeilennummer"/>
        </w:rPr>
        <w:t xml:space="preserve"> </w:t>
      </w:r>
      <w:r w:rsidR="008F6B84">
        <w:rPr>
          <w:rStyle w:val="Zeilennummer"/>
        </w:rPr>
        <w:t xml:space="preserve">The latter is considered as very likely scenario. We already have proven that the </w:t>
      </w:r>
      <w:r w:rsidR="00AE3DE3">
        <w:rPr>
          <w:rStyle w:val="Zeilennummer"/>
        </w:rPr>
        <w:t xml:space="preserve">40 kg </w:t>
      </w:r>
      <w:r w:rsidR="008F6B84">
        <w:rPr>
          <w:rStyle w:val="Zeilennummer"/>
        </w:rPr>
        <w:t>seizure by Luxembourg customs consisted of multiple reaction batches</w:t>
      </w:r>
      <w:r w:rsidR="00AE3DE3">
        <w:rPr>
          <w:rStyle w:val="Zeilennummer"/>
        </w:rPr>
        <w:t xml:space="preserve">, indicating a successive production of this cannabinoid. As this delivery was taken from the European market, the manufacturers had to substitute the lost material. The high prevalence of </w:t>
      </w:r>
      <w:r w:rsidR="00AE3DE3">
        <w:rPr>
          <w:rStyle w:val="Zeilennummer"/>
          <w:b/>
        </w:rPr>
        <w:t>1</w:t>
      </w:r>
      <w:r w:rsidR="00AE3DE3">
        <w:rPr>
          <w:rStyle w:val="Zeilennummer"/>
        </w:rPr>
        <w:t xml:space="preserve"> </w:t>
      </w:r>
      <w:r w:rsidR="003B7498">
        <w:rPr>
          <w:rStyle w:val="Zeilennummer"/>
        </w:rPr>
        <w:t>through</w:t>
      </w:r>
      <w:r w:rsidR="00AE3DE3">
        <w:rPr>
          <w:rStyle w:val="Zeilennummer"/>
        </w:rPr>
        <w:t xml:space="preserve"> 2015 is evidence for other deliveries reaching the European market, either as large shipments or small packages.</w:t>
      </w:r>
      <w:r w:rsidR="008F6B84">
        <w:rPr>
          <w:rStyle w:val="Zeilennummer"/>
        </w:rPr>
        <w:t xml:space="preserve"> </w:t>
      </w:r>
      <w:r w:rsidR="00AE3DE3">
        <w:t>T</w:t>
      </w:r>
      <w:r w:rsidR="00862F8D">
        <w:t xml:space="preserve">he </w:t>
      </w:r>
      <w:r w:rsidR="005638A6">
        <w:t xml:space="preserve">here presented values of </w:t>
      </w:r>
      <w:r w:rsidR="00862F8D">
        <w:t xml:space="preserve">precursor substances from different global </w:t>
      </w:r>
      <w:r w:rsidR="00A3698E">
        <w:t>vendors</w:t>
      </w:r>
      <w:r w:rsidR="00DC1861">
        <w:t xml:space="preserve">, especially </w:t>
      </w:r>
      <w:r w:rsidR="005638A6">
        <w:t xml:space="preserve">those of </w:t>
      </w:r>
      <w:r w:rsidR="00DC1861">
        <w:t>carbon</w:t>
      </w:r>
      <w:r w:rsidR="00A3698E">
        <w:t xml:space="preserve"> (e.g. the indoles with an overall </w:t>
      </w:r>
      <w:r w:rsidR="00A3698E">
        <w:rPr>
          <w:rFonts w:cstheme="minorHAnsi"/>
        </w:rPr>
        <w:t>Δ</w:t>
      </w:r>
      <w:r w:rsidR="00A3698E">
        <w:t xml:space="preserve"> </w:t>
      </w:r>
      <w:r w:rsidR="00444D2D">
        <w:t xml:space="preserve">of </w:t>
      </w:r>
      <w:r w:rsidR="00A3698E">
        <w:t xml:space="preserve">11.87 </w:t>
      </w:r>
      <w:r w:rsidR="00A3698E">
        <w:rPr>
          <w:rFonts w:cstheme="minorHAnsi"/>
        </w:rPr>
        <w:t xml:space="preserve">‰ for </w:t>
      </w:r>
      <w:r w:rsidR="00A3698E" w:rsidRPr="009D4195">
        <w:t>δ</w:t>
      </w:r>
      <w:r w:rsidR="00A3698E" w:rsidRPr="009D4195">
        <w:rPr>
          <w:vertAlign w:val="superscript"/>
        </w:rPr>
        <w:t>13</w:t>
      </w:r>
      <w:r w:rsidR="00A3698E" w:rsidRPr="009D4195">
        <w:t>C</w:t>
      </w:r>
      <w:r w:rsidR="00A3698E">
        <w:t>)</w:t>
      </w:r>
      <w:r w:rsidR="005638A6">
        <w:t>,</w:t>
      </w:r>
      <w:r w:rsidR="00932B09">
        <w:t xml:space="preserve"> and the comparatively tight clustering of the individual </w:t>
      </w:r>
      <w:r w:rsidR="007953A7">
        <w:t xml:space="preserve">synthetic </w:t>
      </w:r>
      <w:r w:rsidR="00932B09">
        <w:t>cannabinoids</w:t>
      </w:r>
      <w:r w:rsidR="00AE3DE3">
        <w:t xml:space="preserve"> are a clear indication that</w:t>
      </w:r>
      <w:r w:rsidR="00A3698E">
        <w:t xml:space="preserve"> </w:t>
      </w:r>
      <w:r w:rsidR="005638A6">
        <w:t xml:space="preserve">the precursor material for each cannabinoid is </w:t>
      </w:r>
      <w:r w:rsidR="00AE3DE3">
        <w:t>coming</w:t>
      </w:r>
      <w:r w:rsidR="005638A6">
        <w:t xml:space="preserve"> from a single </w:t>
      </w:r>
      <w:r w:rsidR="008462B1">
        <w:t>producer, who synthesizes large batches with only minor isotopic varieties</w:t>
      </w:r>
      <w:r w:rsidR="005638A6">
        <w:t>.</w:t>
      </w:r>
    </w:p>
    <w:p w14:paraId="0A660605" w14:textId="5AA85F38" w:rsidR="00016FA9" w:rsidRPr="00016FA9" w:rsidRDefault="004F2BE6" w:rsidP="00F3279A">
      <w:pPr>
        <w:spacing w:line="480" w:lineRule="auto"/>
        <w:rPr>
          <w:rStyle w:val="tlid-translation"/>
        </w:rPr>
      </w:pPr>
      <w:r w:rsidRPr="00016FA9">
        <w:lastRenderedPageBreak/>
        <w:t xml:space="preserve">The isotopic composition for all samples of </w:t>
      </w:r>
      <w:r w:rsidRPr="00016FA9">
        <w:rPr>
          <w:b/>
        </w:rPr>
        <w:t>1</w:t>
      </w:r>
      <w:r w:rsidRPr="00016FA9">
        <w:t xml:space="preserve"> fit the isotopic range of the corresponding precursor substances if no excessive isotopic fractionation occurs while synthesizing</w:t>
      </w:r>
      <w:r w:rsidR="00016FA9" w:rsidRPr="00016FA9">
        <w:t xml:space="preserve">. </w:t>
      </w:r>
      <w:r w:rsidR="006C664C" w:rsidRPr="00016FA9">
        <w:rPr>
          <w:rStyle w:val="tlid-translation"/>
        </w:rPr>
        <w:t xml:space="preserve">The unusually low levels of </w:t>
      </w:r>
      <w:r w:rsidR="006C664C" w:rsidRPr="00016FA9">
        <w:t>δ</w:t>
      </w:r>
      <w:r w:rsidR="006C664C" w:rsidRPr="00016FA9">
        <w:rPr>
          <w:vertAlign w:val="superscript"/>
        </w:rPr>
        <w:t>15</w:t>
      </w:r>
      <w:r w:rsidR="006C664C" w:rsidRPr="00016FA9">
        <w:t>N</w:t>
      </w:r>
      <w:r w:rsidR="006C664C" w:rsidRPr="00016FA9">
        <w:rPr>
          <w:rStyle w:val="tlid-translation"/>
        </w:rPr>
        <w:t xml:space="preserve"> for both </w:t>
      </w:r>
      <w:r w:rsidR="006C664C" w:rsidRPr="00016FA9">
        <w:rPr>
          <w:rStyle w:val="tlid-translation"/>
          <w:b/>
        </w:rPr>
        <w:t>2</w:t>
      </w:r>
      <w:r w:rsidR="006C664C" w:rsidRPr="00016FA9">
        <w:rPr>
          <w:rStyle w:val="tlid-translation"/>
        </w:rPr>
        <w:t xml:space="preserve"> and three of the four </w:t>
      </w:r>
      <w:proofErr w:type="spellStart"/>
      <w:r w:rsidR="006C664C" w:rsidRPr="00016FA9">
        <w:rPr>
          <w:rStyle w:val="tlid-translation"/>
        </w:rPr>
        <w:t>cumylamines</w:t>
      </w:r>
      <w:proofErr w:type="spellEnd"/>
      <w:r w:rsidR="006C664C" w:rsidRPr="00016FA9">
        <w:rPr>
          <w:rStyle w:val="tlid-translation"/>
        </w:rPr>
        <w:t xml:space="preserve"> </w:t>
      </w:r>
      <w:r w:rsidR="00016FA9">
        <w:rPr>
          <w:rStyle w:val="tlid-translation"/>
        </w:rPr>
        <w:t>validate our assumed synthesis procedure involving this precursor, especially considering the</w:t>
      </w:r>
      <w:r w:rsidR="00016FA9" w:rsidRPr="00016FA9">
        <w:rPr>
          <w:rStyle w:val="tlid-translation"/>
        </w:rPr>
        <w:t xml:space="preserve"> </w:t>
      </w:r>
      <w:r w:rsidR="00016FA9">
        <w:rPr>
          <w:rStyle w:val="tlid-translation"/>
        </w:rPr>
        <w:t>low values of -</w:t>
      </w:r>
      <w:r w:rsidR="00016FA9" w:rsidRPr="00016FA9">
        <w:t xml:space="preserve">40.77 </w:t>
      </w:r>
      <w:r w:rsidR="00016FA9" w:rsidRPr="00016FA9">
        <w:rPr>
          <w:rFonts w:cstheme="minorHAnsi"/>
        </w:rPr>
        <w:t>‰ for</w:t>
      </w:r>
      <w:r w:rsidR="00016FA9" w:rsidRPr="00016FA9">
        <w:t xml:space="preserve"> δ</w:t>
      </w:r>
      <w:r w:rsidR="00016FA9" w:rsidRPr="00016FA9">
        <w:rPr>
          <w:vertAlign w:val="superscript"/>
        </w:rPr>
        <w:t>13</w:t>
      </w:r>
      <w:r w:rsidR="00016FA9" w:rsidRPr="00016FA9">
        <w:t xml:space="preserve">C and -19.05 </w:t>
      </w:r>
      <w:r w:rsidR="00016FA9">
        <w:t>for</w:t>
      </w:r>
      <w:r w:rsidR="00016FA9" w:rsidRPr="00016FA9">
        <w:rPr>
          <w:rFonts w:cstheme="minorHAnsi"/>
        </w:rPr>
        <w:t xml:space="preserve"> </w:t>
      </w:r>
      <w:r w:rsidR="00016FA9" w:rsidRPr="00016FA9">
        <w:t>δ</w:t>
      </w:r>
      <w:r w:rsidR="00016FA9" w:rsidRPr="00016FA9">
        <w:rPr>
          <w:vertAlign w:val="superscript"/>
        </w:rPr>
        <w:t>15</w:t>
      </w:r>
      <w:r w:rsidR="00016FA9" w:rsidRPr="00016FA9">
        <w:t>N</w:t>
      </w:r>
      <w:r w:rsidR="00016FA9">
        <w:t xml:space="preserve"> of the cumylamine from </w:t>
      </w:r>
      <w:proofErr w:type="spellStart"/>
      <w:r w:rsidR="00016FA9">
        <w:t>Acella</w:t>
      </w:r>
      <w:proofErr w:type="spellEnd"/>
      <w:r w:rsidR="00016FA9">
        <w:t xml:space="preserve">. </w:t>
      </w:r>
    </w:p>
    <w:p w14:paraId="2D08FD41" w14:textId="77777777" w:rsidR="004F2BE6" w:rsidRPr="00506708" w:rsidRDefault="004F2BE6" w:rsidP="00F3279A">
      <w:pPr>
        <w:spacing w:line="480" w:lineRule="auto"/>
      </w:pPr>
    </w:p>
    <w:p w14:paraId="080F1DD7" w14:textId="3ADDBC17" w:rsidR="00577CFF" w:rsidRPr="00577CFF" w:rsidRDefault="002D008C" w:rsidP="00F3279A">
      <w:pPr>
        <w:spacing w:line="480" w:lineRule="auto"/>
        <w:rPr>
          <w:i/>
        </w:rPr>
      </w:pPr>
      <w:r>
        <w:rPr>
          <w:i/>
        </w:rPr>
        <w:t xml:space="preserve">3.4 </w:t>
      </w:r>
      <w:r w:rsidR="00D24246">
        <w:rPr>
          <w:i/>
        </w:rPr>
        <w:t xml:space="preserve">Impurity profiling and </w:t>
      </w:r>
      <w:r w:rsidR="00B47BB0">
        <w:rPr>
          <w:i/>
        </w:rPr>
        <w:t>i</w:t>
      </w:r>
      <w:r w:rsidR="00577CFF" w:rsidRPr="008E13D5">
        <w:rPr>
          <w:i/>
        </w:rPr>
        <w:t>sotope ratios</w:t>
      </w:r>
      <w:r w:rsidR="00D24246">
        <w:rPr>
          <w:i/>
        </w:rPr>
        <w:t xml:space="preserve"> and</w:t>
      </w:r>
      <w:r w:rsidR="00577CFF" w:rsidRPr="008E13D5">
        <w:rPr>
          <w:i/>
        </w:rPr>
        <w:t xml:space="preserve"> of </w:t>
      </w:r>
      <w:r w:rsidR="00577CFF">
        <w:rPr>
          <w:i/>
        </w:rPr>
        <w:t>“Spice-Products” of MDMB-CHMICA</w:t>
      </w:r>
    </w:p>
    <w:p w14:paraId="4AB1C2A3" w14:textId="62523F13" w:rsidR="00F43370" w:rsidRDefault="00577CFF" w:rsidP="00F3279A">
      <w:pPr>
        <w:spacing w:line="480" w:lineRule="auto"/>
      </w:pPr>
      <w:r>
        <w:t xml:space="preserve">Via IRMS analysis of </w:t>
      </w:r>
      <w:r w:rsidR="00F43370">
        <w:t xml:space="preserve">police </w:t>
      </w:r>
      <w:r>
        <w:t xml:space="preserve">seizures </w:t>
      </w:r>
      <w:r w:rsidR="00F43370">
        <w:t>and</w:t>
      </w:r>
      <w:r>
        <w:t xml:space="preserve"> online test-purchases of </w:t>
      </w:r>
      <w:r w:rsidR="00F15207">
        <w:t>SPs</w:t>
      </w:r>
      <w:r>
        <w:t xml:space="preserve">, in our case with focus on </w:t>
      </w:r>
      <w:r>
        <w:rPr>
          <w:b/>
        </w:rPr>
        <w:t>1</w:t>
      </w:r>
      <w:r>
        <w:t xml:space="preserve">, links between samples with </w:t>
      </w:r>
      <w:r w:rsidR="00132D60">
        <w:t>synthetic cannabinoids</w:t>
      </w:r>
      <w:r>
        <w:t xml:space="preserve"> of a common source can be generated. </w:t>
      </w:r>
      <w:r w:rsidR="00F43370">
        <w:t>These</w:t>
      </w:r>
      <w:r>
        <w:t xml:space="preserve"> links </w:t>
      </w:r>
      <w:r w:rsidR="0002097F">
        <w:t>do</w:t>
      </w:r>
      <w:r>
        <w:t xml:space="preserve"> not </w:t>
      </w:r>
      <w:r w:rsidR="00F43370">
        <w:t xml:space="preserve">necessary </w:t>
      </w:r>
      <w:r w:rsidR="0002097F">
        <w:t>describe co-operations between</w:t>
      </w:r>
      <w:r>
        <w:t xml:space="preserve"> specific internet-shops or single SP brands, but provide a </w:t>
      </w:r>
      <w:r w:rsidR="00FA10B0">
        <w:t>bigger-picture</w:t>
      </w:r>
      <w:r>
        <w:t xml:space="preserve"> of the relationships between all available</w:t>
      </w:r>
      <w:r w:rsidR="00F15207">
        <w:t xml:space="preserve"> SP</w:t>
      </w:r>
      <w:r>
        <w:t xml:space="preserve"> samples of </w:t>
      </w:r>
      <w:r>
        <w:rPr>
          <w:b/>
        </w:rPr>
        <w:t>1</w:t>
      </w:r>
      <w:r>
        <w:t xml:space="preserve">. </w:t>
      </w:r>
    </w:p>
    <w:p w14:paraId="3198E48E" w14:textId="5E05BB0F" w:rsidR="001E6670" w:rsidRDefault="00F43370" w:rsidP="00F3279A">
      <w:pPr>
        <w:spacing w:line="480" w:lineRule="auto"/>
        <w:rPr>
          <w:rStyle w:val="tlid-translation"/>
        </w:rPr>
      </w:pPr>
      <w:r w:rsidRPr="00F43370">
        <w:t>All samples of</w:t>
      </w:r>
      <w:r>
        <w:rPr>
          <w:b/>
        </w:rPr>
        <w:t xml:space="preserve"> </w:t>
      </w:r>
      <w:r w:rsidRPr="00F43370">
        <w:rPr>
          <w:b/>
        </w:rPr>
        <w:t>1</w:t>
      </w:r>
      <w:r>
        <w:t xml:space="preserve"> extracted from SP </w:t>
      </w:r>
      <w:r w:rsidR="00B34B0C">
        <w:rPr>
          <w:lang w:val="en"/>
        </w:rPr>
        <w:t xml:space="preserve">ranged from </w:t>
      </w:r>
      <w:r w:rsidR="00035A8C">
        <w:t>-27.83 to -26.37</w:t>
      </w:r>
      <w:r w:rsidR="00B8270A">
        <w:t xml:space="preserve"> </w:t>
      </w:r>
      <w:r w:rsidR="00B8270A">
        <w:rPr>
          <w:rFonts w:cstheme="minorHAnsi"/>
        </w:rPr>
        <w:t>‰</w:t>
      </w:r>
      <w:r w:rsidR="00035A8C">
        <w:rPr>
          <w:rFonts w:cstheme="minorHAnsi"/>
        </w:rPr>
        <w:t xml:space="preserve"> </w:t>
      </w:r>
      <w:r w:rsidR="00035A8C">
        <w:rPr>
          <w:rFonts w:cstheme="minorHAnsi"/>
          <w:lang w:val="en"/>
        </w:rPr>
        <w:t xml:space="preserve">(Δ </w:t>
      </w:r>
      <w:r w:rsidR="00035A8C">
        <w:t xml:space="preserve">1.46 </w:t>
      </w:r>
      <w:r w:rsidR="00035A8C">
        <w:rPr>
          <w:rFonts w:cstheme="minorHAnsi"/>
          <w:lang w:val="en"/>
        </w:rPr>
        <w:t>‰)</w:t>
      </w:r>
      <w:r w:rsidR="00B8270A">
        <w:rPr>
          <w:rFonts w:cstheme="minorHAnsi"/>
        </w:rPr>
        <w:t xml:space="preserve"> for </w:t>
      </w:r>
      <w:r w:rsidR="00B8270A" w:rsidRPr="0026480B">
        <w:t>δ</w:t>
      </w:r>
      <w:r w:rsidR="00B8270A" w:rsidRPr="0026480B">
        <w:rPr>
          <w:vertAlign w:val="superscript"/>
        </w:rPr>
        <w:t>13</w:t>
      </w:r>
      <w:r w:rsidR="00B8270A" w:rsidRPr="0026480B">
        <w:t>C</w:t>
      </w:r>
      <w:r w:rsidR="00B8270A">
        <w:t xml:space="preserve"> and </w:t>
      </w:r>
      <w:r w:rsidR="00035A8C">
        <w:t>3.29</w:t>
      </w:r>
      <w:r w:rsidR="00B8270A">
        <w:t xml:space="preserve"> to </w:t>
      </w:r>
      <w:r w:rsidR="00035A8C">
        <w:t>5.39</w:t>
      </w:r>
      <w:r w:rsidR="00B8270A">
        <w:rPr>
          <w:lang w:val="en"/>
        </w:rPr>
        <w:t xml:space="preserve"> </w:t>
      </w:r>
      <w:r w:rsidR="00B8270A">
        <w:rPr>
          <w:rFonts w:cstheme="minorHAnsi"/>
          <w:lang w:val="en"/>
        </w:rPr>
        <w:t>‰</w:t>
      </w:r>
      <w:r w:rsidR="00B8270A">
        <w:rPr>
          <w:lang w:val="en"/>
        </w:rPr>
        <w:t xml:space="preserve"> </w:t>
      </w:r>
      <w:r w:rsidR="00035A8C">
        <w:rPr>
          <w:rFonts w:cstheme="minorHAnsi"/>
          <w:lang w:val="en"/>
        </w:rPr>
        <w:t xml:space="preserve">(Δ </w:t>
      </w:r>
      <w:r w:rsidR="00035A8C">
        <w:t xml:space="preserve">2.10 </w:t>
      </w:r>
      <w:r w:rsidR="00035A8C">
        <w:rPr>
          <w:rFonts w:cstheme="minorHAnsi"/>
          <w:lang w:val="en"/>
        </w:rPr>
        <w:t>‰)</w:t>
      </w:r>
      <w:r w:rsidR="00035A8C">
        <w:rPr>
          <w:lang w:val="en"/>
        </w:rPr>
        <w:t xml:space="preserve"> </w:t>
      </w:r>
      <w:r w:rsidR="00B8270A" w:rsidRPr="00E359EF">
        <w:rPr>
          <w:lang w:val="en"/>
        </w:rPr>
        <w:t xml:space="preserve">for </w:t>
      </w:r>
      <w:r w:rsidR="00B8270A" w:rsidRPr="00E359EF">
        <w:t>δ</w:t>
      </w:r>
      <w:r w:rsidR="00B8270A" w:rsidRPr="00E359EF">
        <w:rPr>
          <w:vertAlign w:val="superscript"/>
        </w:rPr>
        <w:t>15</w:t>
      </w:r>
      <w:r w:rsidR="00B8270A" w:rsidRPr="00E359EF">
        <w:t>N</w:t>
      </w:r>
      <w:r w:rsidR="00B34B0C" w:rsidRPr="00E359EF">
        <w:t xml:space="preserve"> (Table </w:t>
      </w:r>
      <w:r w:rsidR="00E359EF" w:rsidRPr="00E359EF">
        <w:t>A.3</w:t>
      </w:r>
      <w:r w:rsidR="00B34B0C" w:rsidRPr="00E359EF">
        <w:t xml:space="preserve">, Figure </w:t>
      </w:r>
      <w:r w:rsidR="00E359EF" w:rsidRPr="00E359EF">
        <w:t>6</w:t>
      </w:r>
      <w:r w:rsidR="00B34B0C" w:rsidRPr="00E359EF">
        <w:t xml:space="preserve">). </w:t>
      </w:r>
      <w:r w:rsidR="00035A8C" w:rsidRPr="00E359EF">
        <w:t>Three agglomerations of samples can be observed.</w:t>
      </w:r>
      <w:r w:rsidR="00EE265C" w:rsidRPr="00E359EF">
        <w:t xml:space="preserve"> </w:t>
      </w:r>
      <w:r w:rsidR="001E6670" w:rsidRPr="00E359EF">
        <w:rPr>
          <w:rStyle w:val="tlid-translation"/>
        </w:rPr>
        <w:t xml:space="preserve">The agglomerate nomenclature in the following discussion is dependent on which </w:t>
      </w:r>
      <w:r w:rsidR="00190423">
        <w:rPr>
          <w:rStyle w:val="tlid-translation"/>
        </w:rPr>
        <w:t xml:space="preserve">of the following </w:t>
      </w:r>
      <w:r w:rsidR="001E6670" w:rsidRPr="00E359EF">
        <w:rPr>
          <w:rStyle w:val="tlid-translation"/>
        </w:rPr>
        <w:t>Figure</w:t>
      </w:r>
      <w:r w:rsidR="00190423">
        <w:rPr>
          <w:rStyle w:val="tlid-translation"/>
        </w:rPr>
        <w:t xml:space="preserve">s (Figure 6 or Figure 7) </w:t>
      </w:r>
      <w:r w:rsidR="001E6670" w:rsidRPr="00E359EF">
        <w:rPr>
          <w:rStyle w:val="tlid-translation"/>
        </w:rPr>
        <w:t xml:space="preserve"> is referred to</w:t>
      </w:r>
      <w:r w:rsidR="00190423">
        <w:rPr>
          <w:rStyle w:val="tlid-translation"/>
        </w:rPr>
        <w:t>,</w:t>
      </w:r>
      <w:r w:rsidR="001E6670" w:rsidRPr="00E359EF">
        <w:rPr>
          <w:rStyle w:val="tlid-translation"/>
        </w:rPr>
        <w:t xml:space="preserve"> as the combined information of both Figures might be discussed (A-C: The agglomerates as such, A</w:t>
      </w:r>
      <w:r w:rsidR="001E6670" w:rsidRPr="00E359EF">
        <w:rPr>
          <w:rStyle w:val="tlid-translation"/>
          <w:vertAlign w:val="subscript"/>
        </w:rPr>
        <w:t>1</w:t>
      </w:r>
      <w:r w:rsidR="001E6670" w:rsidRPr="00E359EF">
        <w:rPr>
          <w:rStyle w:val="tlid-translation"/>
        </w:rPr>
        <w:t>-C</w:t>
      </w:r>
      <w:r w:rsidR="001E6670" w:rsidRPr="00E359EF">
        <w:rPr>
          <w:rStyle w:val="tlid-translation"/>
          <w:vertAlign w:val="subscript"/>
        </w:rPr>
        <w:t>1</w:t>
      </w:r>
      <w:r w:rsidR="001E6670" w:rsidRPr="00E359EF">
        <w:rPr>
          <w:rStyle w:val="tlid-translation"/>
        </w:rPr>
        <w:t xml:space="preserve">: Figure </w:t>
      </w:r>
      <w:r w:rsidR="00E359EF" w:rsidRPr="00E359EF">
        <w:rPr>
          <w:rStyle w:val="tlid-translation"/>
        </w:rPr>
        <w:t>6</w:t>
      </w:r>
      <w:r w:rsidR="001E6670" w:rsidRPr="00E359EF">
        <w:rPr>
          <w:rStyle w:val="tlid-translation"/>
        </w:rPr>
        <w:t xml:space="preserve"> </w:t>
      </w:r>
      <w:r w:rsidR="007A78ED" w:rsidRPr="00E359EF">
        <w:rPr>
          <w:rStyle w:val="tlid-translation"/>
        </w:rPr>
        <w:t xml:space="preserve">showing the IRMS data including </w:t>
      </w:r>
      <w:r w:rsidR="001E6670" w:rsidRPr="00E359EF">
        <w:rPr>
          <w:rStyle w:val="tlid-translation"/>
        </w:rPr>
        <w:t>the time correlation, A</w:t>
      </w:r>
      <w:r w:rsidR="001E6670" w:rsidRPr="00E359EF">
        <w:rPr>
          <w:rStyle w:val="tlid-translation"/>
          <w:vertAlign w:val="subscript"/>
        </w:rPr>
        <w:t>2</w:t>
      </w:r>
      <w:r w:rsidR="001E6670" w:rsidRPr="00E359EF">
        <w:rPr>
          <w:rStyle w:val="tlid-translation"/>
        </w:rPr>
        <w:t>-C</w:t>
      </w:r>
      <w:r w:rsidR="001E6670" w:rsidRPr="00E359EF">
        <w:rPr>
          <w:rStyle w:val="tlid-translation"/>
          <w:vertAlign w:val="subscript"/>
        </w:rPr>
        <w:t>2</w:t>
      </w:r>
      <w:r w:rsidR="001E6670" w:rsidRPr="00E359EF">
        <w:rPr>
          <w:rStyle w:val="tlid-translation"/>
        </w:rPr>
        <w:t xml:space="preserve">: Figure </w:t>
      </w:r>
      <w:r w:rsidR="00E359EF" w:rsidRPr="00E359EF">
        <w:rPr>
          <w:rStyle w:val="tlid-translation"/>
        </w:rPr>
        <w:t>7</w:t>
      </w:r>
      <w:r w:rsidR="001E6670" w:rsidRPr="00E359EF">
        <w:rPr>
          <w:rStyle w:val="tlid-translation"/>
        </w:rPr>
        <w:t xml:space="preserve"> showing the</w:t>
      </w:r>
      <w:r w:rsidR="007A78ED" w:rsidRPr="00E359EF">
        <w:rPr>
          <w:rStyle w:val="tlid-translation"/>
        </w:rPr>
        <w:t xml:space="preserve"> same IRMS data, this time including sub-clustering according to the</w:t>
      </w:r>
      <w:r w:rsidR="001E6670" w:rsidRPr="00E359EF">
        <w:rPr>
          <w:rStyle w:val="tlid-translation"/>
        </w:rPr>
        <w:t xml:space="preserve"> impurity profiling). For all nomenclatures, the same set</w:t>
      </w:r>
      <w:r w:rsidR="001E6670">
        <w:rPr>
          <w:rStyle w:val="tlid-translation"/>
        </w:rPr>
        <w:t xml:space="preserve"> of samples are described. </w:t>
      </w:r>
    </w:p>
    <w:p w14:paraId="10D2E0AF" w14:textId="36816EC9" w:rsidR="00CB58F8" w:rsidRDefault="00EE265C" w:rsidP="00F3279A">
      <w:pPr>
        <w:spacing w:line="480" w:lineRule="auto"/>
      </w:pPr>
      <w:r>
        <w:t xml:space="preserve">The branding and origin of samples in each of these agglomerates are highly diverse, e.g. some of the SP were police seizures in mail items and </w:t>
      </w:r>
      <w:r w:rsidR="004761B5">
        <w:t>search of persons</w:t>
      </w:r>
      <w:r>
        <w:t xml:space="preserve"> and other were test-purchases in online shops.</w:t>
      </w:r>
      <w:r w:rsidR="004761B5">
        <w:t xml:space="preserve"> Thus, the complete distribution channel between online-shop and customer is displayed</w:t>
      </w:r>
      <w:r w:rsidR="00B47BB0">
        <w:t xml:space="preserve"> by our sample collective</w:t>
      </w:r>
      <w:r w:rsidR="004761B5">
        <w:t>.</w:t>
      </w:r>
      <w:r>
        <w:t xml:space="preserve"> </w:t>
      </w:r>
      <w:r w:rsidR="009B17E7">
        <w:t>Interpretation of isotopic data was aided by implementing the dates of online test-purchase or date of seizure. All SPs were labelled in intervals of five month</w:t>
      </w:r>
      <w:r w:rsidR="00010927">
        <w:t>s</w:t>
      </w:r>
      <w:r w:rsidR="009B17E7">
        <w:t>, starting from September 2014 until December 2015. It should be kept in mind that this</w:t>
      </w:r>
      <w:r w:rsidR="009B17E7">
        <w:rPr>
          <w:lang w:val="en"/>
        </w:rPr>
        <w:t xml:space="preserve"> timely classification is dependent on the acquisition date of samples and is not a description of the actual date of synthesis. The online-market is regulated by demand and some products sell faster than others do, thus SP with “old” material of </w:t>
      </w:r>
      <w:r w:rsidR="009B17E7">
        <w:rPr>
          <w:b/>
          <w:lang w:val="en"/>
        </w:rPr>
        <w:t>1</w:t>
      </w:r>
      <w:r w:rsidR="009B17E7">
        <w:rPr>
          <w:lang w:val="en"/>
        </w:rPr>
        <w:t xml:space="preserve"> might be sold month after the initial production of the SP or </w:t>
      </w:r>
      <w:r w:rsidR="00B47BB0">
        <w:rPr>
          <w:lang w:val="en"/>
        </w:rPr>
        <w:t xml:space="preserve">the corresponding </w:t>
      </w:r>
      <w:r w:rsidR="009B17E7">
        <w:rPr>
          <w:lang w:val="en"/>
        </w:rPr>
        <w:t xml:space="preserve">synthesis. </w:t>
      </w:r>
      <w:r w:rsidR="000773B7">
        <w:rPr>
          <w:rStyle w:val="tlid-translation"/>
        </w:rPr>
        <w:t>Agglomerate B</w:t>
      </w:r>
      <w:r w:rsidR="00AC1AAB" w:rsidRPr="00AC1AAB">
        <w:rPr>
          <w:rStyle w:val="tlid-translation"/>
          <w:vertAlign w:val="subscript"/>
        </w:rPr>
        <w:t>1</w:t>
      </w:r>
      <w:r w:rsidR="009B17E7">
        <w:rPr>
          <w:rStyle w:val="tlid-translation"/>
        </w:rPr>
        <w:t xml:space="preserve"> </w:t>
      </w:r>
      <w:r w:rsidR="00190423">
        <w:rPr>
          <w:rStyle w:val="tlid-translation"/>
        </w:rPr>
        <w:t xml:space="preserve">in Figure 6 </w:t>
      </w:r>
      <w:r w:rsidR="009B17E7">
        <w:rPr>
          <w:rStyle w:val="tlid-translation"/>
        </w:rPr>
        <w:t>show</w:t>
      </w:r>
      <w:r w:rsidR="000773B7">
        <w:rPr>
          <w:rStyle w:val="tlid-translation"/>
        </w:rPr>
        <w:t>s</w:t>
      </w:r>
      <w:r w:rsidR="009B17E7">
        <w:rPr>
          <w:rStyle w:val="tlid-translation"/>
        </w:rPr>
        <w:t xml:space="preserve"> a</w:t>
      </w:r>
      <w:r w:rsidR="008E09E8">
        <w:rPr>
          <w:rStyle w:val="tlid-translation"/>
        </w:rPr>
        <w:t>n</w:t>
      </w:r>
      <w:r w:rsidR="009B17E7">
        <w:rPr>
          <w:rStyle w:val="tlid-translation"/>
        </w:rPr>
        <w:t xml:space="preserve"> isotopic composition within the range of the already identified clusters of the large seizure by Luxembourg customs </w:t>
      </w:r>
      <w:r w:rsidR="009B17E7">
        <w:rPr>
          <w:rStyle w:val="tlid-translation"/>
        </w:rPr>
        <w:lastRenderedPageBreak/>
        <w:t xml:space="preserve">with approximately 3.6 </w:t>
      </w:r>
      <w:r w:rsidR="009B17E7">
        <w:rPr>
          <w:rStyle w:val="tlid-translation"/>
          <w:rFonts w:cstheme="minorHAnsi"/>
        </w:rPr>
        <w:t>‰</w:t>
      </w:r>
      <w:r w:rsidR="009B17E7">
        <w:rPr>
          <w:rStyle w:val="tlid-translation"/>
        </w:rPr>
        <w:t xml:space="preserve"> for </w:t>
      </w:r>
      <w:r w:rsidR="009B17E7" w:rsidRPr="0026480B">
        <w:t>δ</w:t>
      </w:r>
      <w:r w:rsidR="009B17E7" w:rsidRPr="0026480B">
        <w:rPr>
          <w:vertAlign w:val="superscript"/>
        </w:rPr>
        <w:t>15</w:t>
      </w:r>
      <w:r w:rsidR="009B17E7" w:rsidRPr="0026480B">
        <w:t>N</w:t>
      </w:r>
      <w:r w:rsidR="009B17E7">
        <w:t xml:space="preserve">. Aliquots of pure material of </w:t>
      </w:r>
      <w:r w:rsidR="009B17E7">
        <w:rPr>
          <w:b/>
        </w:rPr>
        <w:t>1</w:t>
      </w:r>
      <w:r w:rsidR="009B17E7">
        <w:t xml:space="preserve"> with this distinct isotopic composition, most probably from the same respective manufacturer, </w:t>
      </w:r>
      <w:r w:rsidR="00BA4C1F">
        <w:t>might be</w:t>
      </w:r>
      <w:r w:rsidR="009B17E7">
        <w:t xml:space="preserve"> shipped in larger quantities to Europe either before or after the seizure in Luxembourg was made. The majority of SPs in this isotopic range were bought or seized in the late 2014 and early 2015 (the Luxembourg seizure was December 2014). </w:t>
      </w:r>
      <w:r w:rsidR="002D4DC5">
        <w:t>Agglomerate C</w:t>
      </w:r>
      <w:r w:rsidR="00AC1AAB" w:rsidRPr="00AC1AAB">
        <w:rPr>
          <w:vertAlign w:val="subscript"/>
        </w:rPr>
        <w:t>1</w:t>
      </w:r>
      <w:r w:rsidR="002D4DC5" w:rsidRPr="00AC1AAB">
        <w:rPr>
          <w:vertAlign w:val="subscript"/>
        </w:rPr>
        <w:t xml:space="preserve"> </w:t>
      </w:r>
      <w:r w:rsidR="000424F9">
        <w:t>primarily</w:t>
      </w:r>
      <w:r w:rsidR="002D4DC5">
        <w:t xml:space="preserve"> consists of samples seized or bought between </w:t>
      </w:r>
      <w:r>
        <w:t>March</w:t>
      </w:r>
      <w:r w:rsidR="002D4DC5">
        <w:t xml:space="preserve"> and </w:t>
      </w:r>
      <w:r>
        <w:t>July 2015</w:t>
      </w:r>
      <w:r w:rsidR="000424F9">
        <w:t>, whereas agglomerate A</w:t>
      </w:r>
      <w:r w:rsidR="00AC1AAB">
        <w:rPr>
          <w:vertAlign w:val="subscript"/>
        </w:rPr>
        <w:t>1</w:t>
      </w:r>
      <w:r w:rsidR="000424F9">
        <w:t xml:space="preserve"> mainly comprises samples from the period from August to December 2015. </w:t>
      </w:r>
      <w:r w:rsidR="002754B1">
        <w:t xml:space="preserve">As mentioned before, this timely classification is not exact, however, a tendency of agglomeration of samples from similar periods can be observed. Possibly, each agglomerate represents one or multiple synthesis batches similar to the seizure in Luxembourg, which were delivered </w:t>
      </w:r>
      <w:r w:rsidR="00A126B9">
        <w:t xml:space="preserve">by a single manufacturer </w:t>
      </w:r>
      <w:r w:rsidR="002754B1">
        <w:t xml:space="preserve">to the European market in intervals in the course of the years 2014 and 2015. </w:t>
      </w:r>
      <w:r w:rsidR="007853A4">
        <w:t xml:space="preserve">This conclusion has several implications on larger scale: </w:t>
      </w:r>
      <w:r w:rsidR="002754B1">
        <w:t>Keeping in mind that each agglomerate consists of samples from different internet-shops and seizures, incl</w:t>
      </w:r>
      <w:r w:rsidR="007853A4">
        <w:t>uding a large variability of</w:t>
      </w:r>
      <w:r w:rsidR="002754B1">
        <w:t xml:space="preserve"> product brands, </w:t>
      </w:r>
      <w:r w:rsidR="007853A4">
        <w:t>s</w:t>
      </w:r>
      <w:r w:rsidR="002754B1">
        <w:t xml:space="preserve">ingle larger shipments </w:t>
      </w:r>
      <w:r w:rsidR="007853A4">
        <w:t>would need to</w:t>
      </w:r>
      <w:r w:rsidR="002754B1">
        <w:t xml:space="preserve"> be distributed amongst the European SP </w:t>
      </w:r>
      <w:r w:rsidR="007853A4">
        <w:t xml:space="preserve">producers, who then use this specific </w:t>
      </w:r>
      <w:r w:rsidR="00B47BB0">
        <w:t>delivery/</w:t>
      </w:r>
      <w:r w:rsidR="007853A4">
        <w:t xml:space="preserve">batch of </w:t>
      </w:r>
      <w:r w:rsidR="007853A4">
        <w:rPr>
          <w:b/>
        </w:rPr>
        <w:t>1</w:t>
      </w:r>
      <w:r w:rsidR="007853A4">
        <w:t xml:space="preserve"> for their </w:t>
      </w:r>
      <w:r w:rsidR="00B47BB0">
        <w:t>SP</w:t>
      </w:r>
      <w:r w:rsidR="007853A4">
        <w:t xml:space="preserve"> in a given period</w:t>
      </w:r>
      <w:r w:rsidR="002754B1">
        <w:t xml:space="preserve">. The pre-packaging in 1 kg bags of the 40 kg </w:t>
      </w:r>
      <w:r w:rsidR="00B47BB0">
        <w:t xml:space="preserve">from Luxembourg </w:t>
      </w:r>
      <w:r w:rsidR="002754B1">
        <w:t>is an indication for the intention of reselling or distributing single bags</w:t>
      </w:r>
      <w:r w:rsidR="00D67D04">
        <w:t xml:space="preserve"> of pure material</w:t>
      </w:r>
      <w:r w:rsidR="002754B1">
        <w:t xml:space="preserve"> to </w:t>
      </w:r>
      <w:r w:rsidR="007853A4">
        <w:t>multiple</w:t>
      </w:r>
      <w:r w:rsidR="002754B1">
        <w:t xml:space="preserve"> SP producers. </w:t>
      </w:r>
      <w:r w:rsidR="007853A4">
        <w:t>That again implies that the majority of SP producers have some kind of co-operation or internal distribution network, at least for ordering</w:t>
      </w:r>
      <w:r w:rsidR="00A126B9">
        <w:t xml:space="preserve"> and distributing</w:t>
      </w:r>
      <w:r w:rsidR="007853A4">
        <w:t xml:space="preserve"> new pure material from the original manufacturer. Hypothetically, </w:t>
      </w:r>
      <w:r w:rsidR="00CB58F8">
        <w:t>placing</w:t>
      </w:r>
      <w:r w:rsidR="007853A4">
        <w:t xml:space="preserve"> the </w:t>
      </w:r>
      <w:r w:rsidR="00CB58F8">
        <w:t xml:space="preserve">delivery order of material in each </w:t>
      </w:r>
      <w:r w:rsidR="005B2EF9">
        <w:t>agglomerate</w:t>
      </w:r>
      <w:r w:rsidR="007853A4">
        <w:t xml:space="preserve"> into a rough</w:t>
      </w:r>
      <w:r w:rsidR="00CB58F8">
        <w:t xml:space="preserve"> timeline</w:t>
      </w:r>
      <w:r w:rsidR="00B47BB0">
        <w:t xml:space="preserve"> according to the date of purchase or seizure for their respective samples</w:t>
      </w:r>
      <w:r w:rsidR="00CB58F8">
        <w:t>, B</w:t>
      </w:r>
      <w:r w:rsidR="00AC1AAB">
        <w:rPr>
          <w:vertAlign w:val="subscript"/>
        </w:rPr>
        <w:t>1</w:t>
      </w:r>
      <w:r w:rsidR="00CB58F8">
        <w:t xml:space="preserve"> would be the first</w:t>
      </w:r>
      <w:r w:rsidR="00B47BB0">
        <w:t xml:space="preserve"> delivery that reached Europe</w:t>
      </w:r>
      <w:r w:rsidR="00CB58F8">
        <w:t>, C</w:t>
      </w:r>
      <w:r w:rsidR="00AC1AAB">
        <w:rPr>
          <w:vertAlign w:val="subscript"/>
        </w:rPr>
        <w:t>1</w:t>
      </w:r>
      <w:r w:rsidR="00CB58F8">
        <w:t xml:space="preserve"> the second, and A</w:t>
      </w:r>
      <w:r w:rsidR="00AC1AAB">
        <w:rPr>
          <w:vertAlign w:val="subscript"/>
        </w:rPr>
        <w:t>1</w:t>
      </w:r>
      <w:r w:rsidR="00CB58F8">
        <w:t xml:space="preserve"> the most recent.</w:t>
      </w:r>
      <w:r w:rsidR="007853A4">
        <w:t xml:space="preserve"> </w:t>
      </w:r>
      <w:r w:rsidR="00CB58F8">
        <w:t>However, with this classification and no further data, it is difficult to explain the presence of samples from the period September 2014 to February 2015 in agglomerate A</w:t>
      </w:r>
      <w:r w:rsidR="00AC1AAB">
        <w:rPr>
          <w:vertAlign w:val="subscript"/>
        </w:rPr>
        <w:t>1</w:t>
      </w:r>
      <w:r w:rsidR="00CB58F8">
        <w:t xml:space="preserve">. </w:t>
      </w:r>
    </w:p>
    <w:p w14:paraId="2B09EFE1" w14:textId="09E1AC0F" w:rsidR="0026242D" w:rsidRPr="0026242D" w:rsidRDefault="00A126B9" w:rsidP="00F3279A">
      <w:pPr>
        <w:spacing w:line="480" w:lineRule="auto"/>
      </w:pPr>
      <w:r>
        <w:rPr>
          <w:rStyle w:val="tlid-translation"/>
        </w:rPr>
        <w:t xml:space="preserve">Therefore, as for the seizure of 40 kg pure </w:t>
      </w:r>
      <w:r>
        <w:rPr>
          <w:rStyle w:val="tlid-translation"/>
          <w:b/>
        </w:rPr>
        <w:t>1</w:t>
      </w:r>
      <w:r>
        <w:rPr>
          <w:rStyle w:val="tlid-translation"/>
        </w:rPr>
        <w:t>, an impurity profiling was carried out for all samples shown here in order to determine the fine structure of the dataset, with special interest in agglomerate A. Considering the hypothesis that each agglomerate represents a large shipment like the Luxembourg seizure, this shipment should include multiple synthesis batches. Our target was the identification of the individual batches in the agglomerates of isotopically indistinguishable samples. No reference material of multiple reaction batches under controlled conditions from the original manufacturer</w:t>
      </w:r>
      <w:r w:rsidRPr="00A126B9">
        <w:rPr>
          <w:rStyle w:val="tlid-translation"/>
        </w:rPr>
        <w:t xml:space="preserve"> </w:t>
      </w:r>
      <w:r w:rsidR="007953A7">
        <w:rPr>
          <w:rStyle w:val="tlid-translation"/>
        </w:rPr>
        <w:t>were</w:t>
      </w:r>
      <w:r>
        <w:rPr>
          <w:rStyle w:val="tlid-translation"/>
        </w:rPr>
        <w:t xml:space="preserve"> available which could </w:t>
      </w:r>
      <w:r>
        <w:rPr>
          <w:rStyle w:val="tlid-translation"/>
        </w:rPr>
        <w:lastRenderedPageBreak/>
        <w:t xml:space="preserve">provide a scientific </w:t>
      </w:r>
      <w:r w:rsidR="00017F15">
        <w:rPr>
          <w:rStyle w:val="tlid-translation"/>
        </w:rPr>
        <w:t>basis</w:t>
      </w:r>
      <w:r>
        <w:rPr>
          <w:rStyle w:val="tlid-translation"/>
        </w:rPr>
        <w:t xml:space="preserve"> to classify samples of unknown source into individual batches. Thus, we used the relative distance </w:t>
      </w:r>
      <w:r w:rsidR="00017F15">
        <w:rPr>
          <w:rStyle w:val="tlid-translation"/>
        </w:rPr>
        <w:t>set for the batch discrimination of the Luxembourg seizure as “calibration” for the here presented pool of SPs. The chromatographic impurity signatures of the previously assessed 15 key-impurities for both the Luxembourg seizure (</w:t>
      </w:r>
      <w:r w:rsidR="000919E6">
        <w:rPr>
          <w:rStyle w:val="tlid-translation"/>
        </w:rPr>
        <w:t>excluding</w:t>
      </w:r>
      <w:r w:rsidR="00017F15">
        <w:rPr>
          <w:rStyle w:val="tlid-translation"/>
        </w:rPr>
        <w:t xml:space="preserve"> the three outliers</w:t>
      </w:r>
      <w:r w:rsidR="000919E6">
        <w:rPr>
          <w:rStyle w:val="tlid-translation"/>
        </w:rPr>
        <w:t xml:space="preserve"> MDMB-14, MDMB-21 and MDMB-37</w:t>
      </w:r>
      <w:r w:rsidR="00017F15">
        <w:rPr>
          <w:rStyle w:val="tlid-translation"/>
        </w:rPr>
        <w:t>, as they would disrupt the chemometric model) and the individual SPs were analysed via PCA and</w:t>
      </w:r>
      <w:r w:rsidR="00155E1B">
        <w:rPr>
          <w:rStyle w:val="tlid-translation"/>
        </w:rPr>
        <w:t xml:space="preserve"> hierarchical cluster analysis</w:t>
      </w:r>
      <w:r w:rsidR="00017F15">
        <w:rPr>
          <w:rStyle w:val="tlid-translation"/>
        </w:rPr>
        <w:t xml:space="preserve">. </w:t>
      </w:r>
      <w:r w:rsidR="009F3B71">
        <w:rPr>
          <w:rStyle w:val="tlid-translation"/>
        </w:rPr>
        <w:t>In this model, t</w:t>
      </w:r>
      <w:r w:rsidR="00017F15">
        <w:rPr>
          <w:rStyle w:val="tlid-translation"/>
        </w:rPr>
        <w:t xml:space="preserve">he relative distance at which the </w:t>
      </w:r>
      <w:r w:rsidR="009F3B71">
        <w:rPr>
          <w:rStyle w:val="tlid-translation"/>
        </w:rPr>
        <w:t xml:space="preserve">thirty-seven samples from the </w:t>
      </w:r>
      <w:r w:rsidR="00017F15">
        <w:rPr>
          <w:rStyle w:val="tlid-translation"/>
        </w:rPr>
        <w:t xml:space="preserve">Luxembourg seizure </w:t>
      </w:r>
      <w:r w:rsidR="009F3B71">
        <w:rPr>
          <w:rStyle w:val="tlid-translation"/>
        </w:rPr>
        <w:t>were</w:t>
      </w:r>
      <w:r w:rsidR="00017F15">
        <w:rPr>
          <w:rStyle w:val="tlid-translation"/>
        </w:rPr>
        <w:t xml:space="preserve"> classified</w:t>
      </w:r>
      <w:r w:rsidR="000919E6">
        <w:rPr>
          <w:rStyle w:val="tlid-translation"/>
        </w:rPr>
        <w:t xml:space="preserve"> </w:t>
      </w:r>
      <w:r w:rsidR="00017F15">
        <w:rPr>
          <w:rStyle w:val="tlid-translation"/>
        </w:rPr>
        <w:t>into their individual</w:t>
      </w:r>
      <w:r w:rsidR="009F3B71">
        <w:rPr>
          <w:rStyle w:val="tlid-translation"/>
        </w:rPr>
        <w:t xml:space="preserve"> synthesis</w:t>
      </w:r>
      <w:r w:rsidR="00017F15">
        <w:rPr>
          <w:rStyle w:val="tlid-translation"/>
        </w:rPr>
        <w:t xml:space="preserve"> batches was also set as relative distance for the classification of SPs into individual batches. </w:t>
      </w:r>
      <w:r w:rsidR="008239EB">
        <w:rPr>
          <w:rStyle w:val="tlid-translation"/>
        </w:rPr>
        <w:t xml:space="preserve">This way, fourteen sub-clusters were identified </w:t>
      </w:r>
      <w:r w:rsidR="009F3B71">
        <w:rPr>
          <w:rStyle w:val="tlid-translation"/>
        </w:rPr>
        <w:t>for the 118 SPs,</w:t>
      </w:r>
      <w:r w:rsidR="00CD5909">
        <w:rPr>
          <w:rStyle w:val="tlid-translation"/>
        </w:rPr>
        <w:t xml:space="preserve"> </w:t>
      </w:r>
      <w:r w:rsidR="009F3B71">
        <w:rPr>
          <w:rStyle w:val="tlid-translation"/>
        </w:rPr>
        <w:t>which again were</w:t>
      </w:r>
      <w:r w:rsidR="00CD5909">
        <w:rPr>
          <w:rStyle w:val="tlid-translation"/>
        </w:rPr>
        <w:t xml:space="preserve"> implemented into the IRMS data to reveal the </w:t>
      </w:r>
      <w:r w:rsidR="009F3B71">
        <w:rPr>
          <w:rStyle w:val="tlid-translation"/>
        </w:rPr>
        <w:t>fine structure</w:t>
      </w:r>
      <w:r w:rsidR="00CD5909">
        <w:rPr>
          <w:rStyle w:val="tlid-translation"/>
        </w:rPr>
        <w:t xml:space="preserve"> of the three </w:t>
      </w:r>
      <w:r w:rsidR="009F3B71">
        <w:rPr>
          <w:rStyle w:val="tlid-translation"/>
        </w:rPr>
        <w:t xml:space="preserve">individual </w:t>
      </w:r>
      <w:r w:rsidR="00CD5909">
        <w:rPr>
          <w:rStyle w:val="tlid-translation"/>
        </w:rPr>
        <w:t xml:space="preserve">agglomerates, as shown in </w:t>
      </w:r>
      <w:r w:rsidR="005B2EF9">
        <w:rPr>
          <w:rStyle w:val="tlid-translation"/>
        </w:rPr>
        <w:t>the three zooms of agglomerate A,</w:t>
      </w:r>
      <w:r w:rsidR="007A78ED">
        <w:rPr>
          <w:rStyle w:val="tlid-translation"/>
        </w:rPr>
        <w:t xml:space="preserve"> </w:t>
      </w:r>
      <w:r w:rsidR="005B2EF9">
        <w:rPr>
          <w:rStyle w:val="tlid-translation"/>
        </w:rPr>
        <w:t xml:space="preserve">B </w:t>
      </w:r>
      <w:r w:rsidR="005B2EF9" w:rsidRPr="00E359EF">
        <w:rPr>
          <w:rStyle w:val="tlid-translation"/>
        </w:rPr>
        <w:t xml:space="preserve">and C in </w:t>
      </w:r>
      <w:r w:rsidR="00CD5909" w:rsidRPr="00E359EF">
        <w:rPr>
          <w:rStyle w:val="tlid-translation"/>
        </w:rPr>
        <w:t xml:space="preserve">Figure </w:t>
      </w:r>
      <w:r w:rsidR="00E359EF" w:rsidRPr="00E359EF">
        <w:rPr>
          <w:rStyle w:val="tlid-translation"/>
        </w:rPr>
        <w:t>7</w:t>
      </w:r>
      <w:r w:rsidR="008239EB" w:rsidRPr="00E359EF">
        <w:rPr>
          <w:rStyle w:val="tlid-translation"/>
        </w:rPr>
        <w:t>.</w:t>
      </w:r>
      <w:r w:rsidR="005B2EF9" w:rsidRPr="00E359EF">
        <w:rPr>
          <w:rStyle w:val="tlid-translation"/>
        </w:rPr>
        <w:t xml:space="preserve"> The impurity-profiling sub-cluster are numbered consecutively from 1 to 14 and coloured differently for each zoom, respecti</w:t>
      </w:r>
      <w:r w:rsidR="005B2EF9">
        <w:rPr>
          <w:rStyle w:val="tlid-translation"/>
        </w:rPr>
        <w:t>vely.</w:t>
      </w:r>
      <w:r w:rsidR="007953A7">
        <w:rPr>
          <w:rStyle w:val="tlid-translation"/>
        </w:rPr>
        <w:t xml:space="preserve"> </w:t>
      </w:r>
      <w:r w:rsidR="008239EB">
        <w:rPr>
          <w:rStyle w:val="tlid-translation"/>
        </w:rPr>
        <w:t>The samples located in one of the agglomerates in the IRMS data</w:t>
      </w:r>
      <w:r w:rsidR="007953A7">
        <w:rPr>
          <w:rStyle w:val="tlid-translation"/>
        </w:rPr>
        <w:t xml:space="preserve"> (A, B </w:t>
      </w:r>
      <w:r w:rsidR="005B2EF9">
        <w:rPr>
          <w:rStyle w:val="tlid-translation"/>
        </w:rPr>
        <w:t>or</w:t>
      </w:r>
      <w:r w:rsidR="007953A7">
        <w:rPr>
          <w:rStyle w:val="tlid-translation"/>
        </w:rPr>
        <w:t xml:space="preserve"> C)</w:t>
      </w:r>
      <w:r w:rsidR="008239EB">
        <w:rPr>
          <w:rStyle w:val="tlid-translation"/>
        </w:rPr>
        <w:t xml:space="preserve"> always clustered </w:t>
      </w:r>
      <w:r w:rsidR="004B7831">
        <w:rPr>
          <w:rStyle w:val="tlid-translation"/>
        </w:rPr>
        <w:t xml:space="preserve">in the impurity profiling </w:t>
      </w:r>
      <w:r w:rsidR="008239EB">
        <w:rPr>
          <w:rStyle w:val="tlid-translation"/>
        </w:rPr>
        <w:t xml:space="preserve">with other samples from the same agglomerates and never with </w:t>
      </w:r>
      <w:r w:rsidR="007953A7">
        <w:rPr>
          <w:rStyle w:val="tlid-translation"/>
        </w:rPr>
        <w:t>a</w:t>
      </w:r>
      <w:r w:rsidR="008239EB">
        <w:rPr>
          <w:rStyle w:val="tlid-translation"/>
        </w:rPr>
        <w:t xml:space="preserve"> sample from </w:t>
      </w:r>
      <w:r w:rsidR="007953A7">
        <w:rPr>
          <w:rStyle w:val="tlid-translation"/>
        </w:rPr>
        <w:t>one of the</w:t>
      </w:r>
      <w:r w:rsidR="008239EB">
        <w:rPr>
          <w:rStyle w:val="tlid-translation"/>
        </w:rPr>
        <w:t xml:space="preserve"> other two agglomerates. </w:t>
      </w:r>
      <w:r w:rsidR="004B7831">
        <w:rPr>
          <w:rStyle w:val="tlid-translation"/>
        </w:rPr>
        <w:t xml:space="preserve">That again validates the IRMS measurement </w:t>
      </w:r>
      <w:r w:rsidR="007D3A91">
        <w:rPr>
          <w:rStyle w:val="tlid-translation"/>
        </w:rPr>
        <w:t>accuracy to some extent</w:t>
      </w:r>
      <w:r w:rsidR="00522918">
        <w:rPr>
          <w:rStyle w:val="tlid-translation"/>
        </w:rPr>
        <w:t xml:space="preserve">, although </w:t>
      </w:r>
      <w:r w:rsidR="007D3A91">
        <w:rPr>
          <w:rStyle w:val="tlid-translation"/>
        </w:rPr>
        <w:t>a few deviations between impurity and isotopic data can be found, for example t</w:t>
      </w:r>
      <w:r w:rsidR="00BF66C8">
        <w:rPr>
          <w:rStyle w:val="tlid-translation"/>
        </w:rPr>
        <w:t>he two intermediate samples</w:t>
      </w:r>
      <w:r w:rsidR="007D3A91">
        <w:rPr>
          <w:rStyle w:val="tlid-translation"/>
        </w:rPr>
        <w:t xml:space="preserve"> between agglomerate A and B that are</w:t>
      </w:r>
      <w:r w:rsidR="00BF66C8">
        <w:rPr>
          <w:rStyle w:val="tlid-translation"/>
        </w:rPr>
        <w:t xml:space="preserve"> rated to B</w:t>
      </w:r>
      <w:r w:rsidR="007D3A91">
        <w:rPr>
          <w:rStyle w:val="tlid-translation"/>
          <w:vertAlign w:val="subscript"/>
        </w:rPr>
        <w:t>2</w:t>
      </w:r>
      <w:r w:rsidR="00BF66C8">
        <w:rPr>
          <w:rStyle w:val="tlid-translation"/>
        </w:rPr>
        <w:t xml:space="preserve"> according to the impurity data</w:t>
      </w:r>
      <w:r w:rsidR="007D3A91">
        <w:rPr>
          <w:rStyle w:val="tlid-translation"/>
        </w:rPr>
        <w:t xml:space="preserve"> or the single sample with 5.4</w:t>
      </w:r>
      <w:r w:rsidR="007D3A91">
        <w:rPr>
          <w:lang w:val="en"/>
        </w:rPr>
        <w:t xml:space="preserve"> </w:t>
      </w:r>
      <w:r w:rsidR="007D3A91">
        <w:rPr>
          <w:rFonts w:cstheme="minorHAnsi"/>
          <w:lang w:val="en"/>
        </w:rPr>
        <w:t xml:space="preserve">‰ </w:t>
      </w:r>
      <w:r w:rsidR="007D3A91">
        <w:rPr>
          <w:lang w:val="en"/>
        </w:rPr>
        <w:t>for</w:t>
      </w:r>
      <w:r w:rsidR="007D3A91" w:rsidRPr="009D4195">
        <w:rPr>
          <w:lang w:val="en"/>
        </w:rPr>
        <w:t xml:space="preserve"> </w:t>
      </w:r>
      <w:r w:rsidR="007D3A91" w:rsidRPr="009D4195">
        <w:t>δ</w:t>
      </w:r>
      <w:r w:rsidR="007D3A91" w:rsidRPr="009D4195">
        <w:rPr>
          <w:vertAlign w:val="superscript"/>
        </w:rPr>
        <w:t>15</w:t>
      </w:r>
      <w:r w:rsidR="007D3A91" w:rsidRPr="009D4195">
        <w:t>N</w:t>
      </w:r>
      <w:r w:rsidR="007D3A91">
        <w:t xml:space="preserve"> in agglomerate A</w:t>
      </w:r>
      <w:r w:rsidR="007D3A91">
        <w:rPr>
          <w:vertAlign w:val="subscript"/>
        </w:rPr>
        <w:t>2</w:t>
      </w:r>
      <w:r w:rsidR="007D3A91">
        <w:t xml:space="preserve"> that is rated to samples with </w:t>
      </w:r>
      <w:r w:rsidR="007D3A91" w:rsidRPr="009D4195">
        <w:t>δ</w:t>
      </w:r>
      <w:r w:rsidR="007D3A91" w:rsidRPr="009D4195">
        <w:rPr>
          <w:vertAlign w:val="superscript"/>
        </w:rPr>
        <w:t>15</w:t>
      </w:r>
      <w:r w:rsidR="007D3A91" w:rsidRPr="009D4195">
        <w:t>N</w:t>
      </w:r>
      <w:r w:rsidR="007D3A91">
        <w:t xml:space="preserve"> values of approximately 4.6 </w:t>
      </w:r>
      <w:r w:rsidR="007D3A91">
        <w:rPr>
          <w:rFonts w:cstheme="minorHAnsi"/>
          <w:lang w:val="en"/>
        </w:rPr>
        <w:t>‰.</w:t>
      </w:r>
      <w:r w:rsidR="007D3A91">
        <w:rPr>
          <w:rStyle w:val="tlid-translation"/>
        </w:rPr>
        <w:t xml:space="preserve"> Logically speaking, the impuri</w:t>
      </w:r>
      <w:r w:rsidR="00231417">
        <w:rPr>
          <w:rStyle w:val="tlid-translation"/>
        </w:rPr>
        <w:t xml:space="preserve">ty profiling </w:t>
      </w:r>
      <w:r w:rsidR="007953A7">
        <w:rPr>
          <w:rStyle w:val="tlid-translation"/>
        </w:rPr>
        <w:t>cannot</w:t>
      </w:r>
      <w:r w:rsidR="00231417">
        <w:rPr>
          <w:rStyle w:val="tlid-translation"/>
        </w:rPr>
        <w:t xml:space="preserve"> suggest a batch</w:t>
      </w:r>
      <w:r w:rsidR="007D3A91">
        <w:rPr>
          <w:rStyle w:val="tlid-translation"/>
        </w:rPr>
        <w:t xml:space="preserve"> relationship of two samples that are clearly distinguishable via IRMS as both samples should come from different reaction batches. </w:t>
      </w:r>
      <w:r w:rsidR="00522918">
        <w:rPr>
          <w:rStyle w:val="tlid-translation"/>
        </w:rPr>
        <w:t>A</w:t>
      </w:r>
      <w:r w:rsidR="007D3A91">
        <w:rPr>
          <w:rStyle w:val="tlid-translation"/>
        </w:rPr>
        <w:t>s</w:t>
      </w:r>
      <w:r w:rsidR="007953A7">
        <w:rPr>
          <w:rStyle w:val="tlid-translation"/>
        </w:rPr>
        <w:t xml:space="preserve"> already described</w:t>
      </w:r>
      <w:r w:rsidR="007D3A91">
        <w:rPr>
          <w:rStyle w:val="tlid-translation"/>
        </w:rPr>
        <w:t xml:space="preserve"> for the Luxembourg seizure before, a mixing of batches is always a possibility to consider</w:t>
      </w:r>
      <w:r w:rsidR="009C4D8B">
        <w:rPr>
          <w:rStyle w:val="tlid-translation"/>
        </w:rPr>
        <w:t>, in addition to the measurement uncertainty</w:t>
      </w:r>
      <w:r w:rsidR="007D3A91">
        <w:rPr>
          <w:rStyle w:val="tlid-translation"/>
        </w:rPr>
        <w:t>, which leads to a blurring of both the isotope values and impurity signatures.</w:t>
      </w:r>
      <w:r w:rsidR="00F76A68">
        <w:rPr>
          <w:rStyle w:val="tlid-translation"/>
        </w:rPr>
        <w:t xml:space="preserve"> </w:t>
      </w:r>
    </w:p>
    <w:p w14:paraId="41D66774" w14:textId="02A8FE51" w:rsidR="00353BD1" w:rsidRDefault="00F76A68" w:rsidP="00F3279A">
      <w:pPr>
        <w:spacing w:line="480" w:lineRule="auto"/>
        <w:rPr>
          <w:rStyle w:val="tlid-translation"/>
        </w:rPr>
      </w:pPr>
      <w:r>
        <w:rPr>
          <w:rStyle w:val="tlid-translation"/>
        </w:rPr>
        <w:t>Agglomerate B</w:t>
      </w:r>
      <w:r w:rsidR="00E66079">
        <w:rPr>
          <w:rStyle w:val="tlid-translation"/>
          <w:vertAlign w:val="subscript"/>
        </w:rPr>
        <w:t>2</w:t>
      </w:r>
      <w:r>
        <w:rPr>
          <w:rStyle w:val="tlid-translation"/>
        </w:rPr>
        <w:t xml:space="preserve"> as such is subdivided into four sub-clusters of four, </w:t>
      </w:r>
      <w:r w:rsidR="004870F1">
        <w:rPr>
          <w:rStyle w:val="tlid-translation"/>
        </w:rPr>
        <w:t>five</w:t>
      </w:r>
      <w:r>
        <w:rPr>
          <w:rStyle w:val="tlid-translation"/>
        </w:rPr>
        <w:t xml:space="preserve">, nine and sixteen SP samples. </w:t>
      </w:r>
      <w:r w:rsidR="004413E2">
        <w:rPr>
          <w:rStyle w:val="tlid-translation"/>
        </w:rPr>
        <w:t>Agglomerate C</w:t>
      </w:r>
      <w:r w:rsidR="00E66079">
        <w:rPr>
          <w:rStyle w:val="tlid-translation"/>
          <w:vertAlign w:val="subscript"/>
        </w:rPr>
        <w:t>2</w:t>
      </w:r>
      <w:r w:rsidR="004413E2">
        <w:rPr>
          <w:rStyle w:val="tlid-translation"/>
        </w:rPr>
        <w:t xml:space="preserve"> is divided into two sub-clusters of seven and twenty-two SP samples. The sub-clustering of samples in both B</w:t>
      </w:r>
      <w:r w:rsidR="00E66079">
        <w:rPr>
          <w:rStyle w:val="tlid-translation"/>
          <w:vertAlign w:val="subscript"/>
        </w:rPr>
        <w:t>2</w:t>
      </w:r>
      <w:r w:rsidR="004413E2">
        <w:rPr>
          <w:rStyle w:val="tlid-translation"/>
        </w:rPr>
        <w:t xml:space="preserve"> and C</w:t>
      </w:r>
      <w:r w:rsidR="00E66079">
        <w:rPr>
          <w:rStyle w:val="tlid-translation"/>
          <w:vertAlign w:val="subscript"/>
        </w:rPr>
        <w:t>2</w:t>
      </w:r>
      <w:r w:rsidR="004413E2">
        <w:rPr>
          <w:rStyle w:val="tlid-translation"/>
        </w:rPr>
        <w:t xml:space="preserve"> was due to minor differences in their overall impurity signatures, indicating individual synthesis batches with the same precursor material (evidenced by IRMS analysis) and the same synthesis procedure (evidenced by impurity profiling)</w:t>
      </w:r>
      <w:r w:rsidR="002C4AB9">
        <w:rPr>
          <w:rStyle w:val="tlid-translation"/>
        </w:rPr>
        <w:t xml:space="preserve">, similar to the </w:t>
      </w:r>
      <w:r w:rsidR="004B7831">
        <w:rPr>
          <w:rStyle w:val="tlid-translation"/>
        </w:rPr>
        <w:t xml:space="preserve">thirty-seven </w:t>
      </w:r>
      <w:r w:rsidR="002C4AB9">
        <w:rPr>
          <w:rStyle w:val="tlid-translation"/>
        </w:rPr>
        <w:t>samples from the Luxembourg seizure</w:t>
      </w:r>
      <w:r w:rsidR="004413E2">
        <w:rPr>
          <w:rStyle w:val="tlid-translation"/>
        </w:rPr>
        <w:t>.</w:t>
      </w:r>
      <w:r w:rsidR="002A2039">
        <w:rPr>
          <w:rStyle w:val="tlid-translation"/>
        </w:rPr>
        <w:t xml:space="preserve"> </w:t>
      </w:r>
    </w:p>
    <w:p w14:paraId="4B40109A" w14:textId="0CFED4C2" w:rsidR="00353BD1" w:rsidRDefault="0026242D" w:rsidP="00F3279A">
      <w:pPr>
        <w:spacing w:line="480" w:lineRule="auto"/>
        <w:rPr>
          <w:rStyle w:val="tlid-translation"/>
        </w:rPr>
      </w:pPr>
      <w:r>
        <w:rPr>
          <w:rStyle w:val="tlid-translation"/>
        </w:rPr>
        <w:lastRenderedPageBreak/>
        <w:t>In agglomerate A</w:t>
      </w:r>
      <w:r>
        <w:rPr>
          <w:rStyle w:val="tlid-translation"/>
          <w:vertAlign w:val="subscript"/>
        </w:rPr>
        <w:t>1</w:t>
      </w:r>
      <w:r>
        <w:rPr>
          <w:rStyle w:val="tlid-translation"/>
        </w:rPr>
        <w:t>, eight sub-clusters were identified ranging between four and eighteen samples. However, compared to the agglomerates B</w:t>
      </w:r>
      <w:r>
        <w:rPr>
          <w:rStyle w:val="tlid-translation"/>
          <w:vertAlign w:val="subscript"/>
        </w:rPr>
        <w:t>2</w:t>
      </w:r>
      <w:r>
        <w:rPr>
          <w:rStyle w:val="tlid-translation"/>
        </w:rPr>
        <w:t xml:space="preserve"> and C</w:t>
      </w:r>
      <w:r>
        <w:rPr>
          <w:rStyle w:val="tlid-translation"/>
          <w:vertAlign w:val="subscript"/>
        </w:rPr>
        <w:t>2</w:t>
      </w:r>
      <w:r>
        <w:rPr>
          <w:rStyle w:val="tlid-translation"/>
        </w:rPr>
        <w:t xml:space="preserve">, a major </w:t>
      </w:r>
      <w:r w:rsidRPr="00E359EF">
        <w:rPr>
          <w:rStyle w:val="tlid-translation"/>
        </w:rPr>
        <w:t xml:space="preserve">difference in impurity composition </w:t>
      </w:r>
      <w:r w:rsidR="005841F3" w:rsidRPr="00E359EF">
        <w:rPr>
          <w:rStyle w:val="tlid-translation"/>
        </w:rPr>
        <w:t xml:space="preserve">was observed. Figure </w:t>
      </w:r>
      <w:r w:rsidR="00E359EF" w:rsidRPr="00E359EF">
        <w:rPr>
          <w:rStyle w:val="tlid-translation"/>
        </w:rPr>
        <w:t>8</w:t>
      </w:r>
      <w:r w:rsidR="005841F3" w:rsidRPr="00E359EF">
        <w:rPr>
          <w:rStyle w:val="tlid-translation"/>
        </w:rPr>
        <w:t xml:space="preserve"> shows a PCA </w:t>
      </w:r>
      <w:r w:rsidR="003C396B">
        <w:rPr>
          <w:rStyle w:val="tlid-translation"/>
        </w:rPr>
        <w:t xml:space="preserve">(Scores and Loadings plot) </w:t>
      </w:r>
      <w:r w:rsidR="005841F3" w:rsidRPr="00E359EF">
        <w:rPr>
          <w:rStyle w:val="tlid-translation"/>
        </w:rPr>
        <w:t xml:space="preserve">of the chromatographic impurity signatures for all samples located in agglomerate A, clearly dividing the sample set in (at least) two sections with high and low scores on PC1, respectively. The corresponding </w:t>
      </w:r>
      <w:r w:rsidR="00912FA1" w:rsidRPr="00E359EF">
        <w:rPr>
          <w:rStyle w:val="tlid-translation"/>
        </w:rPr>
        <w:t>L</w:t>
      </w:r>
      <w:r w:rsidR="005841F3" w:rsidRPr="00E359EF">
        <w:rPr>
          <w:rStyle w:val="tlid-translation"/>
        </w:rPr>
        <w:t>oadings plot show</w:t>
      </w:r>
      <w:r w:rsidR="003C396B">
        <w:rPr>
          <w:rStyle w:val="tlid-translation"/>
        </w:rPr>
        <w:t>s</w:t>
      </w:r>
      <w:r w:rsidR="0097331A" w:rsidRPr="00E359EF">
        <w:rPr>
          <w:rStyle w:val="tlid-translation"/>
        </w:rPr>
        <w:t>,</w:t>
      </w:r>
      <w:r w:rsidR="005841F3" w:rsidRPr="00E359EF">
        <w:rPr>
          <w:rStyle w:val="tlid-translation"/>
        </w:rPr>
        <w:t xml:space="preserve"> that </w:t>
      </w:r>
      <w:r w:rsidR="0097331A" w:rsidRPr="00E359EF">
        <w:rPr>
          <w:rStyle w:val="tlid-translation"/>
        </w:rPr>
        <w:t xml:space="preserve">majorly </w:t>
      </w:r>
      <w:r w:rsidR="005841F3" w:rsidRPr="00E359EF">
        <w:rPr>
          <w:rStyle w:val="tlid-translation"/>
        </w:rPr>
        <w:t xml:space="preserve">the two impurities </w:t>
      </w:r>
      <w:r w:rsidR="005841F3" w:rsidRPr="00E359EF">
        <w:rPr>
          <w:rStyle w:val="tlid-translation"/>
          <w:b/>
        </w:rPr>
        <w:t xml:space="preserve">I11 </w:t>
      </w:r>
      <w:r w:rsidR="005841F3" w:rsidRPr="00E359EF">
        <w:t>(methyl 2-(1-(</w:t>
      </w:r>
      <w:proofErr w:type="spellStart"/>
      <w:r w:rsidR="005841F3" w:rsidRPr="00E359EF">
        <w:t>cyclohexylmethyl</w:t>
      </w:r>
      <w:proofErr w:type="spellEnd"/>
      <w:r w:rsidR="005841F3" w:rsidRPr="00E359EF">
        <w:t>)-1H-indole-3-carboxamido)butanoate)</w:t>
      </w:r>
      <w:r w:rsidR="005841F3" w:rsidRPr="00E359EF">
        <w:rPr>
          <w:rStyle w:val="tlid-translation"/>
        </w:rPr>
        <w:t xml:space="preserve"> and </w:t>
      </w:r>
      <w:r w:rsidR="005841F3" w:rsidRPr="00E359EF">
        <w:rPr>
          <w:rStyle w:val="tlid-translation"/>
          <w:b/>
        </w:rPr>
        <w:t>I4</w:t>
      </w:r>
      <w:r w:rsidR="005841F3" w:rsidRPr="00E359EF">
        <w:rPr>
          <w:rStyle w:val="tlid-translation"/>
        </w:rPr>
        <w:t xml:space="preserve"> </w:t>
      </w:r>
      <w:r w:rsidR="005841F3" w:rsidRPr="00E359EF">
        <w:t>(tentatively identified</w:t>
      </w:r>
      <w:r w:rsidR="003C396B">
        <w:t xml:space="preserve"> in a previous work</w:t>
      </w:r>
      <w:r w:rsidR="003C396B" w:rsidRPr="00E359EF">
        <w:fldChar w:fldCharType="begin"/>
      </w:r>
      <w:r w:rsidR="003C396B">
        <w:instrText xml:space="preserve"> ADDIN EN.CITE &lt;EndNote&gt;&lt;Cite&gt;&lt;Author&gt;Münster-Müller&lt;/Author&gt;&lt;Year&gt;2019&lt;/Year&gt;&lt;RecNum&gt;98&lt;/RecNum&gt;&lt;DisplayText&gt;[27]&lt;/DisplayText&gt;&lt;record&gt;&lt;rec-number&gt;98&lt;/rec-number&gt;&lt;foreign-keys&gt;&lt;key app="EN" db-id="0rddxvvew22rz1e0fxk52w2v5v9ad9et50ep" timestamp="1570273667"&gt;98&lt;/key&gt;&lt;/foreign-keys&gt;&lt;ref-type name="Journal Article"&gt;17&lt;/ref-type&gt;&lt;contributors&gt;&lt;authors&gt;&lt;author&gt;Münster-Müller, Sascha&lt;/author&gt;&lt;author&gt;Hansen, Steven&lt;/author&gt;&lt;author&gt;Opatz, Till&lt;/author&gt;&lt;author&gt;Zimmermann, Ralf&lt;/author&gt;&lt;author&gt;Pütz, Michael&lt;/author&gt;&lt;/authors&gt;&lt;/contributors&gt;&lt;titles&gt;&lt;title&gt;Chemical profiling of the synthetic cannabinoid MDMB-CHMICA: Identification, assessment, and stability study of synthesis-related impurities in seized and synthesized samples&lt;/title&gt;&lt;secondary-title&gt;Drug Test. Anal.&lt;/secondary-title&gt;&lt;/titles&gt;&lt;pages&gt;1192-1206&lt;/pages&gt;&lt;volume&gt; 11&lt;/volume&gt;&lt;number&gt;8&lt;/number&gt;&lt;dates&gt;&lt;year&gt;2019&lt;/year&gt;&lt;/dates&gt;&lt;isbn&gt;1942-7603&lt;/isbn&gt;&lt;urls&gt;&lt;related-urls&gt;&lt;url&gt;https://onlinelibrary.wiley.com/doi/abs/10.1002/dta.2652&lt;/url&gt;&lt;/related-urls&gt;&lt;/urls&gt;&lt;electronic-resource-num&gt;10.1002/dta.2652&lt;/electronic-resource-num&gt;&lt;/record&gt;&lt;/Cite&gt;&lt;/EndNote&gt;</w:instrText>
      </w:r>
      <w:r w:rsidR="003C396B" w:rsidRPr="00E359EF">
        <w:fldChar w:fldCharType="separate"/>
      </w:r>
      <w:r w:rsidR="003C396B">
        <w:rPr>
          <w:noProof/>
        </w:rPr>
        <w:t>[27]</w:t>
      </w:r>
      <w:r w:rsidR="003C396B" w:rsidRPr="00E359EF">
        <w:fldChar w:fldCharType="end"/>
      </w:r>
      <w:r w:rsidR="005841F3" w:rsidRPr="00E359EF">
        <w:t xml:space="preserve"> as methyl 2-(1H-indole-3-carboxamido)-3,3-dimethylbutanoate with C</w:t>
      </w:r>
      <w:r w:rsidR="005841F3" w:rsidRPr="00E359EF">
        <w:rPr>
          <w:vertAlign w:val="subscript"/>
        </w:rPr>
        <w:t>2</w:t>
      </w:r>
      <w:r w:rsidR="005841F3" w:rsidRPr="00E359EF">
        <w:t>H</w:t>
      </w:r>
      <w:r w:rsidR="005841F3" w:rsidRPr="00E359EF">
        <w:rPr>
          <w:vertAlign w:val="subscript"/>
        </w:rPr>
        <w:t>5</w:t>
      </w:r>
      <w:r w:rsidR="005841F3" w:rsidRPr="00E359EF">
        <w:t xml:space="preserve"> attached to the indole)</w:t>
      </w:r>
      <w:r w:rsidR="00E359EF" w:rsidRPr="00E359EF">
        <w:t xml:space="preserve"> </w:t>
      </w:r>
      <w:r w:rsidR="005841F3" w:rsidRPr="00E359EF">
        <w:rPr>
          <w:rStyle w:val="tlid-translation"/>
        </w:rPr>
        <w:t xml:space="preserve">were responsible for this division. On the right part of Figure </w:t>
      </w:r>
      <w:r w:rsidR="00E359EF" w:rsidRPr="00E359EF">
        <w:rPr>
          <w:rStyle w:val="tlid-translation"/>
        </w:rPr>
        <w:t>8</w:t>
      </w:r>
      <w:r w:rsidR="0097331A" w:rsidRPr="00E359EF">
        <w:rPr>
          <w:rStyle w:val="tlid-translation"/>
        </w:rPr>
        <w:t>,</w:t>
      </w:r>
      <w:r w:rsidR="005841F3" w:rsidRPr="00E359EF">
        <w:rPr>
          <w:rStyle w:val="tlid-translation"/>
        </w:rPr>
        <w:t xml:space="preserve"> the average relative intensity of </w:t>
      </w:r>
      <w:r w:rsidR="005841F3" w:rsidRPr="00E359EF">
        <w:rPr>
          <w:rStyle w:val="tlid-translation"/>
          <w:b/>
        </w:rPr>
        <w:t>I11</w:t>
      </w:r>
      <w:r w:rsidR="005841F3" w:rsidRPr="00E359EF">
        <w:rPr>
          <w:rStyle w:val="tlid-translation"/>
        </w:rPr>
        <w:t xml:space="preserve"> and </w:t>
      </w:r>
      <w:r w:rsidR="005841F3" w:rsidRPr="00E359EF">
        <w:rPr>
          <w:rStyle w:val="tlid-translation"/>
          <w:b/>
        </w:rPr>
        <w:t>I4</w:t>
      </w:r>
      <w:r w:rsidR="005841F3" w:rsidRPr="00E359EF">
        <w:rPr>
          <w:rStyle w:val="tlid-translation"/>
        </w:rPr>
        <w:t xml:space="preserve"> for </w:t>
      </w:r>
      <w:r w:rsidR="002A2039" w:rsidRPr="00E359EF">
        <w:rPr>
          <w:rStyle w:val="tlid-translation"/>
        </w:rPr>
        <w:t xml:space="preserve">the respective samples of </w:t>
      </w:r>
      <w:r w:rsidR="005841F3" w:rsidRPr="00E359EF">
        <w:rPr>
          <w:rStyle w:val="tlid-translation"/>
        </w:rPr>
        <w:t>both sub-cluster groups are shown</w:t>
      </w:r>
      <w:r w:rsidR="0097331A" w:rsidRPr="00E359EF">
        <w:rPr>
          <w:rStyle w:val="tlid-translation"/>
        </w:rPr>
        <w:t>,</w:t>
      </w:r>
      <w:r w:rsidR="005841F3" w:rsidRPr="00E359EF">
        <w:rPr>
          <w:rStyle w:val="tlid-translation"/>
        </w:rPr>
        <w:t xml:space="preserve"> to visualize the corresponding difference in abunda</w:t>
      </w:r>
      <w:r w:rsidR="005841F3">
        <w:rPr>
          <w:rStyle w:val="tlid-translation"/>
        </w:rPr>
        <w:t>nce</w:t>
      </w:r>
      <w:r w:rsidR="0097331A">
        <w:rPr>
          <w:rStyle w:val="tlid-translation"/>
        </w:rPr>
        <w:t xml:space="preserve">. </w:t>
      </w:r>
      <w:r w:rsidR="002A2039">
        <w:rPr>
          <w:rStyle w:val="tlid-translation"/>
        </w:rPr>
        <w:t xml:space="preserve"> </w:t>
      </w:r>
    </w:p>
    <w:p w14:paraId="3945EB70" w14:textId="17C1F318" w:rsidR="00A82501" w:rsidRPr="00A82501" w:rsidRDefault="00353BD1" w:rsidP="00F3279A">
      <w:pPr>
        <w:spacing w:line="480" w:lineRule="auto"/>
      </w:pPr>
      <w:r>
        <w:rPr>
          <w:rStyle w:val="tlid-translation"/>
        </w:rPr>
        <w:t>We concluded, that</w:t>
      </w:r>
      <w:r w:rsidR="00215C03">
        <w:rPr>
          <w:rStyle w:val="tlid-translation"/>
        </w:rPr>
        <w:t xml:space="preserve"> the</w:t>
      </w:r>
      <w:r>
        <w:rPr>
          <w:rStyle w:val="tlid-translation"/>
        </w:rPr>
        <w:t xml:space="preserve"> </w:t>
      </w:r>
      <w:r w:rsidR="00215C03">
        <w:rPr>
          <w:rStyle w:val="tlid-translation"/>
        </w:rPr>
        <w:t>sub-cluster 1 to 4 and 5 to 8</w:t>
      </w:r>
      <w:r>
        <w:rPr>
          <w:rStyle w:val="tlid-translation"/>
        </w:rPr>
        <w:t xml:space="preserve"> </w:t>
      </w:r>
      <w:r w:rsidR="00912FA1">
        <w:rPr>
          <w:rStyle w:val="tlid-translation"/>
        </w:rPr>
        <w:t>belong to two separate synthesis series</w:t>
      </w:r>
      <w:r w:rsidR="00215C03">
        <w:rPr>
          <w:rStyle w:val="tlid-translation"/>
        </w:rPr>
        <w:t>, although the IRMS data suggests a relationship between both sub-cluster groups.</w:t>
      </w:r>
      <w:r w:rsidR="00022786">
        <w:rPr>
          <w:rStyle w:val="tlid-translation"/>
        </w:rPr>
        <w:t xml:space="preserve"> This conclusion is further validated by including the dates of </w:t>
      </w:r>
      <w:r w:rsidR="00022786" w:rsidRPr="00E359EF">
        <w:rPr>
          <w:rStyle w:val="tlid-translation"/>
        </w:rPr>
        <w:t>purchase for the samples in each sub-cluster.</w:t>
      </w:r>
      <w:r w:rsidR="00215C03" w:rsidRPr="00E359EF">
        <w:rPr>
          <w:rStyle w:val="tlid-translation"/>
        </w:rPr>
        <w:t xml:space="preserve"> All samples in agglomerate A</w:t>
      </w:r>
      <w:r w:rsidR="00215C03" w:rsidRPr="00E359EF">
        <w:rPr>
          <w:rStyle w:val="tlid-translation"/>
          <w:vertAlign w:val="subscript"/>
        </w:rPr>
        <w:t>1</w:t>
      </w:r>
      <w:r w:rsidR="00215C03" w:rsidRPr="00E359EF">
        <w:rPr>
          <w:rStyle w:val="tlid-translation"/>
        </w:rPr>
        <w:t xml:space="preserve"> from the early period of September 2014 to February 2015 (marked black in Figure </w:t>
      </w:r>
      <w:r w:rsidR="00E359EF" w:rsidRPr="00E359EF">
        <w:rPr>
          <w:rStyle w:val="tlid-translation"/>
        </w:rPr>
        <w:t>6</w:t>
      </w:r>
      <w:r w:rsidR="00215C03" w:rsidRPr="00E359EF">
        <w:rPr>
          <w:rStyle w:val="tlid-translation"/>
        </w:rPr>
        <w:t xml:space="preserve">) are included by sub-cluster 4. Furthermore, sub-cluster 1, 2 and 3 primarily consist of SP bought or seized in the period between March and July 2015 (marked red in Figure </w:t>
      </w:r>
      <w:r w:rsidR="00E359EF" w:rsidRPr="00E359EF">
        <w:rPr>
          <w:rStyle w:val="tlid-translation"/>
        </w:rPr>
        <w:t>6</w:t>
      </w:r>
      <w:r w:rsidR="00215C03" w:rsidRPr="00E359EF">
        <w:rPr>
          <w:rStyle w:val="tlid-translation"/>
        </w:rPr>
        <w:t>), and sub-cluster 5 to 8 consist of the majority of SPs from the period between August and December 2015. This</w:t>
      </w:r>
      <w:r w:rsidR="00215C03">
        <w:rPr>
          <w:rStyle w:val="tlid-translation"/>
        </w:rPr>
        <w:t xml:space="preserve"> implies that the previous placement of the agglomerates, presumably representing individual larger shipments of </w:t>
      </w:r>
      <w:r w:rsidR="00215C03">
        <w:rPr>
          <w:rStyle w:val="tlid-translation"/>
          <w:b/>
        </w:rPr>
        <w:t>1</w:t>
      </w:r>
      <w:r w:rsidR="00215C03">
        <w:rPr>
          <w:rStyle w:val="tlid-translation"/>
        </w:rPr>
        <w:t>, on the timeline was not 100% accurate. With the additional information from the impurity profiling, agglomerate A is expected to consist of two larger shipments</w:t>
      </w:r>
      <w:r w:rsidR="00022786">
        <w:rPr>
          <w:rStyle w:val="tlid-translation"/>
        </w:rPr>
        <w:t xml:space="preserve"> of multiple successive synthesis batches</w:t>
      </w:r>
      <w:r w:rsidR="00215C03">
        <w:rPr>
          <w:rStyle w:val="tlid-translation"/>
        </w:rPr>
        <w:t xml:space="preserve">, one reaching the European market in 2014, explaining the seized and bought SP from this period falling into agglomerate A, and another shipment in 2015, which was used to produce the majority of SP from the end of 2015. </w:t>
      </w:r>
    </w:p>
    <w:p w14:paraId="4604772B" w14:textId="1C11C647" w:rsidR="009531B4" w:rsidRDefault="009531B4" w:rsidP="00F3279A">
      <w:pPr>
        <w:spacing w:line="480" w:lineRule="auto"/>
      </w:pPr>
    </w:p>
    <w:p w14:paraId="35120771" w14:textId="1EE4C793" w:rsidR="0085733C" w:rsidRPr="008E13D5" w:rsidRDefault="002D008C" w:rsidP="00F3279A">
      <w:pPr>
        <w:spacing w:line="480" w:lineRule="auto"/>
        <w:rPr>
          <w:rStyle w:val="Fett"/>
        </w:rPr>
      </w:pPr>
      <w:r>
        <w:rPr>
          <w:rStyle w:val="Fett"/>
        </w:rPr>
        <w:t xml:space="preserve">4. </w:t>
      </w:r>
      <w:r w:rsidR="0085733C" w:rsidRPr="008E13D5">
        <w:rPr>
          <w:rStyle w:val="Fett"/>
        </w:rPr>
        <w:t>Conclusion</w:t>
      </w:r>
    </w:p>
    <w:p w14:paraId="43370EE6" w14:textId="4E22F31F" w:rsidR="00BA7E85" w:rsidRDefault="00BA7E85" w:rsidP="00F3279A">
      <w:pPr>
        <w:spacing w:line="480" w:lineRule="auto"/>
      </w:pPr>
      <w:r>
        <w:t>IRMS analysis of a larger sample collective of the two synthetic cannabinoids MDMB-CHMICA and Cumyl-PeGaClone consisting of both Spice-pro</w:t>
      </w:r>
      <w:r w:rsidR="004B7831">
        <w:t>duct extracts and pure material</w:t>
      </w:r>
      <w:r>
        <w:t xml:space="preserve"> suggested that for each of these cannabinoids only one manufacturer is responsible. This hypothesis is validated by the diverse isotope ratios </w:t>
      </w:r>
      <w:r>
        <w:lastRenderedPageBreak/>
        <w:t>of precursor substances, making it virtually impossible for two different manufacturers to synthesize material with</w:t>
      </w:r>
      <w:r w:rsidR="006770BC">
        <w:t>in</w:t>
      </w:r>
      <w:r>
        <w:t xml:space="preserve"> the specific isotopic range as it was found for these two cannabinoids.</w:t>
      </w:r>
    </w:p>
    <w:p w14:paraId="52A67461" w14:textId="038B0229" w:rsidR="00D67D04" w:rsidRDefault="00D67D04" w:rsidP="00F3279A">
      <w:pPr>
        <w:spacing w:line="480" w:lineRule="auto"/>
      </w:pPr>
      <w:r>
        <w:t>From the larger strategic perspective, the time dependant resolution of the data provided the most valuable implication for the supply and distribution of the synthetic cannabinoid MDMB-CHMICA. Larger batches of pure material seem to be delivered consecutively to the European market in intervals of multiple months. These deliveries are then distributed amongst the European Spice-Products producers, indicated by the variety of different sources for the samples (multiple internet-shops, street seizures) and individual products brands that are assigned into the respective agglomerates. On the basis of the synthesis batch discrimination carried out for the seizure of 40 kg pure MDMB-CHMICA by Luxembourg customs, the MDMB-CHMICA in Spice-product samples was assigned to corresponding synthesis batches. After implementation of this fine structure, two larger groups of sub-clusters were identified in one of the agglomerates observed in IRMS, which otherwise would be indistinguishable.</w:t>
      </w:r>
    </w:p>
    <w:p w14:paraId="13A5B9D2" w14:textId="632211DF" w:rsidR="00197A35" w:rsidRDefault="00D67D04" w:rsidP="00F3279A">
      <w:pPr>
        <w:spacing w:line="480" w:lineRule="auto"/>
      </w:pPr>
      <w:r>
        <w:t>Combining IRMS and impurity profiling as analytical tools, generating orthogonal information, provides unique insights into the structure of a sample pool of unknown origin. Both techniques target a different part of the sample history, IRMS the origin of the precursor material and impurity profiling the corresponding synthesis pathway in which these precursors were used. By implementing the batch discrimination of the impurity profiling into the isotope ratio agglomerates or clusters, the fine-structure of the observed sample pool is visualized.</w:t>
      </w:r>
    </w:p>
    <w:p w14:paraId="08D38817" w14:textId="77777777" w:rsidR="00A5519D" w:rsidRPr="008E13D5" w:rsidRDefault="00A5519D" w:rsidP="00F3279A">
      <w:pPr>
        <w:spacing w:line="480" w:lineRule="auto"/>
      </w:pPr>
    </w:p>
    <w:p w14:paraId="0FEE024D" w14:textId="6BC241AE" w:rsidR="00DC21F8" w:rsidRPr="008E13D5" w:rsidRDefault="002D008C" w:rsidP="00F3279A">
      <w:pPr>
        <w:spacing w:line="480" w:lineRule="auto"/>
        <w:rPr>
          <w:rStyle w:val="Fett"/>
        </w:rPr>
      </w:pPr>
      <w:r>
        <w:rPr>
          <w:rStyle w:val="Fett"/>
        </w:rPr>
        <w:t xml:space="preserve">5. </w:t>
      </w:r>
      <w:r w:rsidR="00DC21F8" w:rsidRPr="008E13D5">
        <w:rPr>
          <w:rStyle w:val="Fett"/>
        </w:rPr>
        <w:t>Acknowledgements</w:t>
      </w:r>
    </w:p>
    <w:p w14:paraId="212E3BC8" w14:textId="32E353BA" w:rsidR="008E13D5" w:rsidRPr="00C23A15" w:rsidRDefault="008E13D5" w:rsidP="00F3279A">
      <w:pPr>
        <w:spacing w:line="480" w:lineRule="auto"/>
        <w:rPr>
          <w:rFonts w:cstheme="minorHAnsi"/>
          <w:lang w:val="en-US"/>
        </w:rPr>
      </w:pPr>
      <w:r w:rsidRPr="00913502">
        <w:rPr>
          <w:rFonts w:cs="MbxwxtAdvPTimes"/>
          <w:color w:val="000000"/>
        </w:rPr>
        <w:t>All presented data, if not cited otherwise, were generated within the project “SPICE-profiling”, funded within the EU’s ISEC 2013 programme (</w:t>
      </w:r>
      <w:r w:rsidRPr="009B4A13">
        <w:rPr>
          <w:bCs/>
        </w:rPr>
        <w:t>Directorate-General</w:t>
      </w:r>
      <w:r w:rsidRPr="009B4A13">
        <w:rPr>
          <w:b/>
          <w:bCs/>
        </w:rPr>
        <w:t xml:space="preserve"> </w:t>
      </w:r>
      <w:r w:rsidRPr="00913502">
        <w:rPr>
          <w:rFonts w:cs="MbxwxtAdvPTimes"/>
          <w:color w:val="000000"/>
        </w:rPr>
        <w:t>JUST/2013/ISEC/DRUGS/AG/ISEC/4000006421)</w:t>
      </w:r>
      <w:r>
        <w:rPr>
          <w:rFonts w:cs="MbxwxtAdvPTimes"/>
          <w:color w:val="000000"/>
        </w:rPr>
        <w:t>. Our thanks are due to Serge S</w:t>
      </w:r>
      <w:r w:rsidRPr="007526BE">
        <w:rPr>
          <w:rFonts w:cs="MbxwxtAdvPTimes"/>
          <w:color w:val="000000"/>
        </w:rPr>
        <w:t>chneider</w:t>
      </w:r>
      <w:r w:rsidR="00B57AB1">
        <w:rPr>
          <w:rFonts w:cs="MbxwxtAdvPTimes"/>
          <w:color w:val="000000"/>
        </w:rPr>
        <w:t>,</w:t>
      </w:r>
      <w:r w:rsidR="00B57AB1" w:rsidRPr="00B57AB1">
        <w:rPr>
          <w:rFonts w:cs="MbxwxtAdvPTimes"/>
          <w:color w:val="000000"/>
        </w:rPr>
        <w:t xml:space="preserve"> </w:t>
      </w:r>
      <w:proofErr w:type="spellStart"/>
      <w:r w:rsidR="00B57AB1">
        <w:rPr>
          <w:rFonts w:cs="MbxwxtAdvPTimes"/>
          <w:color w:val="000000"/>
        </w:rPr>
        <w:t>Ilmari</w:t>
      </w:r>
      <w:proofErr w:type="spellEnd"/>
      <w:r w:rsidR="00B57AB1">
        <w:rPr>
          <w:rFonts w:cs="MbxwxtAdvPTimes"/>
          <w:color w:val="000000"/>
        </w:rPr>
        <w:t xml:space="preserve"> </w:t>
      </w:r>
      <w:proofErr w:type="spellStart"/>
      <w:r w:rsidR="00B57AB1">
        <w:rPr>
          <w:rFonts w:cs="MbxwxtAdvPTimes"/>
          <w:color w:val="000000"/>
        </w:rPr>
        <w:t>Szilvay</w:t>
      </w:r>
      <w:proofErr w:type="spellEnd"/>
      <w:r w:rsidR="00B57AB1">
        <w:rPr>
          <w:rFonts w:cs="MbxwxtAdvPTimes"/>
        </w:rPr>
        <w:t xml:space="preserve"> and </w:t>
      </w:r>
      <w:proofErr w:type="spellStart"/>
      <w:r w:rsidR="003868AD">
        <w:rPr>
          <w:rFonts w:cs="MbxwxtAdvPTimes"/>
        </w:rPr>
        <w:t>Dr</w:t>
      </w:r>
      <w:r w:rsidR="003868AD" w:rsidRPr="003868AD">
        <w:rPr>
          <w:rFonts w:cs="MbxwxtAdvPTimes"/>
        </w:rPr>
        <w:t>.</w:t>
      </w:r>
      <w:proofErr w:type="spellEnd"/>
      <w:r w:rsidR="003868AD" w:rsidRPr="003868AD">
        <w:rPr>
          <w:rFonts w:cs="MbxwxtAdvPTimes"/>
        </w:rPr>
        <w:t xml:space="preserve"> </w:t>
      </w:r>
      <w:r w:rsidR="00B57AB1" w:rsidRPr="003868AD">
        <w:rPr>
          <w:rFonts w:cs="MbxwxtAdvPTimes"/>
        </w:rPr>
        <w:t xml:space="preserve">Sonja </w:t>
      </w:r>
      <w:proofErr w:type="spellStart"/>
      <w:r w:rsidR="003868AD" w:rsidRPr="003868AD">
        <w:rPr>
          <w:rFonts w:cs="MbxwxtAdvPTimes"/>
        </w:rPr>
        <w:t>Klemenc</w:t>
      </w:r>
      <w:proofErr w:type="spellEnd"/>
      <w:r>
        <w:rPr>
          <w:rFonts w:cs="MbxwxtAdvPTimes"/>
          <w:color w:val="FF0000"/>
        </w:rPr>
        <w:t xml:space="preserve"> </w:t>
      </w:r>
      <w:r w:rsidRPr="007526BE">
        <w:rPr>
          <w:rFonts w:cs="MbxwxtAdvPTimes"/>
          <w:color w:val="000000"/>
        </w:rPr>
        <w:t xml:space="preserve">who </w:t>
      </w:r>
      <w:r>
        <w:rPr>
          <w:rFonts w:cs="MbxwxtAdvPTimes"/>
          <w:color w:val="000000"/>
        </w:rPr>
        <w:t>kindly provided us with aliquots from seizure</w:t>
      </w:r>
      <w:r w:rsidR="00B57AB1">
        <w:rPr>
          <w:rFonts w:cs="MbxwxtAdvPTimes"/>
          <w:color w:val="000000"/>
        </w:rPr>
        <w:t>s</w:t>
      </w:r>
      <w:r>
        <w:rPr>
          <w:rFonts w:cs="MbxwxtAdvPTimes"/>
          <w:color w:val="000000"/>
        </w:rPr>
        <w:t xml:space="preserve"> of</w:t>
      </w:r>
      <w:r w:rsidRPr="007526BE">
        <w:rPr>
          <w:rFonts w:cs="MbxwxtAdvPTimes"/>
          <w:color w:val="000000"/>
        </w:rPr>
        <w:t xml:space="preserve"> MDMB-CHMICA</w:t>
      </w:r>
      <w:r w:rsidR="00B57AB1">
        <w:rPr>
          <w:rFonts w:cs="MbxwxtAdvPTimes"/>
          <w:color w:val="000000"/>
        </w:rPr>
        <w:t>.</w:t>
      </w:r>
      <w:r>
        <w:rPr>
          <w:rFonts w:cs="MbxwxtAdvPTimes"/>
          <w:color w:val="000000"/>
        </w:rPr>
        <w:t xml:space="preserve"> </w:t>
      </w:r>
      <w:r w:rsidR="00E64E16">
        <w:rPr>
          <w:rFonts w:cstheme="minorHAnsi"/>
          <w:lang w:val="en-US"/>
        </w:rPr>
        <w:t xml:space="preserve">Furthermore, we want to </w:t>
      </w:r>
      <w:r w:rsidR="00E64E16" w:rsidRPr="00EE1926">
        <w:rPr>
          <w:rFonts w:cstheme="minorHAnsi"/>
          <w:lang w:val="en-US"/>
        </w:rPr>
        <w:t xml:space="preserve">thank </w:t>
      </w:r>
      <w:r w:rsidR="003868AD">
        <w:rPr>
          <w:rFonts w:cstheme="minorHAnsi"/>
          <w:lang w:val="en-US"/>
        </w:rPr>
        <w:t xml:space="preserve">Dr. </w:t>
      </w:r>
      <w:r w:rsidR="00B57AB1">
        <w:rPr>
          <w:rFonts w:cstheme="minorHAnsi"/>
          <w:lang w:val="en-US"/>
        </w:rPr>
        <w:t xml:space="preserve">Verena </w:t>
      </w:r>
      <w:proofErr w:type="spellStart"/>
      <w:r w:rsidR="00B57AB1">
        <w:rPr>
          <w:rFonts w:cstheme="minorHAnsi"/>
          <w:lang w:val="en-US"/>
        </w:rPr>
        <w:t>Angerer</w:t>
      </w:r>
      <w:proofErr w:type="spellEnd"/>
      <w:r w:rsidR="00B57AB1">
        <w:rPr>
          <w:rFonts w:cstheme="minorHAnsi"/>
          <w:lang w:val="en-US"/>
        </w:rPr>
        <w:t xml:space="preserve"> and </w:t>
      </w:r>
      <w:r w:rsidR="003868AD">
        <w:rPr>
          <w:rFonts w:cstheme="minorHAnsi"/>
          <w:lang w:val="en-US"/>
        </w:rPr>
        <w:t xml:space="preserve">Prof. </w:t>
      </w:r>
      <w:r w:rsidR="00B57AB1">
        <w:rPr>
          <w:rFonts w:cstheme="minorHAnsi"/>
          <w:lang w:val="en-US"/>
        </w:rPr>
        <w:t xml:space="preserve">Volker </w:t>
      </w:r>
      <w:proofErr w:type="spellStart"/>
      <w:r w:rsidR="00B57AB1">
        <w:rPr>
          <w:rFonts w:cstheme="minorHAnsi"/>
          <w:lang w:val="en-US"/>
        </w:rPr>
        <w:t>Auwärter</w:t>
      </w:r>
      <w:proofErr w:type="spellEnd"/>
      <w:r w:rsidR="00B57AB1">
        <w:rPr>
          <w:rFonts w:cstheme="minorHAnsi"/>
          <w:lang w:val="en-US"/>
        </w:rPr>
        <w:t xml:space="preserve"> from the University Medical Clinic Freiburg for providing us with pure and </w:t>
      </w:r>
      <w:r w:rsidR="003F64F8">
        <w:rPr>
          <w:rFonts w:cstheme="minorHAnsi"/>
          <w:lang w:val="en-US"/>
        </w:rPr>
        <w:t>“Spice-Product”</w:t>
      </w:r>
      <w:r w:rsidR="00B57AB1">
        <w:rPr>
          <w:rFonts w:cstheme="minorHAnsi"/>
          <w:lang w:val="en-US"/>
        </w:rPr>
        <w:t xml:space="preserve"> samples from internet test-purchases and Siegfried </w:t>
      </w:r>
      <w:proofErr w:type="spellStart"/>
      <w:r w:rsidR="00B57AB1">
        <w:rPr>
          <w:rFonts w:cstheme="minorHAnsi"/>
          <w:lang w:val="en-US"/>
        </w:rPr>
        <w:t>Zörntlein</w:t>
      </w:r>
      <w:proofErr w:type="spellEnd"/>
      <w:r w:rsidR="00E64E16" w:rsidRPr="00EE1926">
        <w:rPr>
          <w:rFonts w:cstheme="minorHAnsi"/>
          <w:lang w:val="en-US"/>
        </w:rPr>
        <w:t xml:space="preserve"> and Sonja</w:t>
      </w:r>
      <w:r w:rsidR="00EE1926" w:rsidRPr="00EE1926">
        <w:rPr>
          <w:rFonts w:cstheme="minorHAnsi"/>
          <w:lang w:val="en-US"/>
        </w:rPr>
        <w:t xml:space="preserve"> Metternich</w:t>
      </w:r>
      <w:r w:rsidR="00E64E16">
        <w:rPr>
          <w:rFonts w:cstheme="minorHAnsi"/>
          <w:lang w:val="en-US"/>
        </w:rPr>
        <w:t xml:space="preserve"> for providing us with seizures of “Spice-Products” from Rhineland-Palatine.</w:t>
      </w:r>
    </w:p>
    <w:p w14:paraId="5933FDEA" w14:textId="77777777" w:rsidR="00C56D1A" w:rsidRPr="008E13D5" w:rsidRDefault="00C56D1A" w:rsidP="00F3279A">
      <w:pPr>
        <w:spacing w:line="480" w:lineRule="auto"/>
        <w:rPr>
          <w:lang w:val="en-US"/>
        </w:rPr>
      </w:pPr>
    </w:p>
    <w:p w14:paraId="2F587BFC" w14:textId="6EA4679C" w:rsidR="00C25A7C" w:rsidRPr="008E13D5" w:rsidRDefault="002D008C" w:rsidP="00F3279A">
      <w:pPr>
        <w:spacing w:line="480" w:lineRule="auto"/>
        <w:rPr>
          <w:rStyle w:val="Fett"/>
        </w:rPr>
      </w:pPr>
      <w:r>
        <w:rPr>
          <w:rStyle w:val="Fett"/>
        </w:rPr>
        <w:t xml:space="preserve">6. </w:t>
      </w:r>
      <w:r w:rsidR="0085733C" w:rsidRPr="008E13D5">
        <w:rPr>
          <w:rStyle w:val="Fett"/>
        </w:rPr>
        <w:t>References</w:t>
      </w:r>
    </w:p>
    <w:p w14:paraId="297C152E" w14:textId="7A26B438" w:rsidR="00206599" w:rsidRPr="00206599" w:rsidRDefault="00C25A7C" w:rsidP="00206599">
      <w:pPr>
        <w:pStyle w:val="EndNoteBibliography"/>
      </w:pPr>
      <w:r w:rsidRPr="008E13D5">
        <w:fldChar w:fldCharType="begin"/>
      </w:r>
      <w:r w:rsidRPr="008E13D5">
        <w:instrText xml:space="preserve"> ADDIN EN.REFLIST </w:instrText>
      </w:r>
      <w:r w:rsidRPr="008E13D5">
        <w:fldChar w:fldCharType="separate"/>
      </w:r>
      <w:r w:rsidR="00206599" w:rsidRPr="00206599">
        <w:t xml:space="preserve">[1] UNODC, UNODC World drug report 2018, Access date: 09.10.2019, </w:t>
      </w:r>
      <w:hyperlink r:id="rId8" w:history="1">
        <w:r w:rsidR="00206599" w:rsidRPr="00206599">
          <w:rPr>
            <w:rStyle w:val="Hyperlink"/>
          </w:rPr>
          <w:t>https://www.unodc.org/wdr2018/</w:t>
        </w:r>
      </w:hyperlink>
    </w:p>
    <w:p w14:paraId="6E10211F" w14:textId="77777777" w:rsidR="00206599" w:rsidRPr="00206599" w:rsidRDefault="00206599" w:rsidP="00206599">
      <w:pPr>
        <w:pStyle w:val="EndNoteBibliography"/>
      </w:pPr>
      <w:r w:rsidRPr="00206599">
        <w:t>[2] V. Kunalan, N. Nic Daéid, W.J. Kerr, H.A.S. Buchanan, A.R. McPherson, Characterization of Route Specific Impurities Found in Methamphetamine Synthesized by the Leuckart and Reductive Amination Methods, Analytical Chemistry, 81 (2009) 7342-7348.</w:t>
      </w:r>
    </w:p>
    <w:p w14:paraId="0309CDF2" w14:textId="77777777" w:rsidR="00206599" w:rsidRPr="00206599" w:rsidRDefault="00206599" w:rsidP="00206599">
      <w:pPr>
        <w:pStyle w:val="EndNoteBibliography"/>
      </w:pPr>
      <w:r w:rsidRPr="00206599">
        <w:t>[3] J. Ballany, B. Caddy, M. Cole, Y. Finnon, L. Aalberg, K. Janhunen, E. Sippola, K. Andersson, C. Bertler, J. Dahlen, I. Kopp, L. Dujourdy, E. Lock, P. Margot, H. Huizer, A. Poortman, E. Kaa, A. Lopes, Development of a harmonised pan-European method for the profiling of amphetamines, Sci. Justice, 41 (2001) 193-196.</w:t>
      </w:r>
    </w:p>
    <w:p w14:paraId="7FEC30C3" w14:textId="77777777" w:rsidR="00206599" w:rsidRPr="00206599" w:rsidRDefault="00206599" w:rsidP="00206599">
      <w:pPr>
        <w:pStyle w:val="EndNoteBibliography"/>
      </w:pPr>
      <w:r w:rsidRPr="00206599">
        <w:t>[4] L. Stromberg, L. Lundberg, H. Neumann, B. Bobon, H. Huizer, N.W. van der Stelt, Heroin impurity profiling. A harmonization study for retrospective comparisons, Forensic Sci. Int., 114 (2000) 67-88.</w:t>
      </w:r>
    </w:p>
    <w:p w14:paraId="5FF8E315" w14:textId="77777777" w:rsidR="00206599" w:rsidRPr="00206599" w:rsidRDefault="00206599" w:rsidP="00206599">
      <w:pPr>
        <w:pStyle w:val="EndNoteBibliography"/>
      </w:pPr>
      <w:r w:rsidRPr="00206599">
        <w:t>[5] A.L. Pikkarainen, Systematic approach to the profiling analysis of illicit amphetamine, Forensic Sci. Int., 82 (1996) 141-152.</w:t>
      </w:r>
    </w:p>
    <w:p w14:paraId="3FA1394F" w14:textId="77777777" w:rsidR="00206599" w:rsidRPr="00206599" w:rsidRDefault="00206599" w:rsidP="00206599">
      <w:pPr>
        <w:pStyle w:val="EndNoteBibliography"/>
      </w:pPr>
      <w:r w:rsidRPr="00206599">
        <w:t>[6] J.J. Zacca, T.S. Grobério, A.O. Maldaner, M.L. Vieira, J.W.B. Braga, Correlation of Cocaine Hydrochloride Samples Seized in Brazil Based on Determination of Residual Solvents: An Innovative Chemometric Method for Determination of Linkage Thresholds, Analytical Chemistry, 85 (2013) 2457-2464.</w:t>
      </w:r>
    </w:p>
    <w:p w14:paraId="1FE45C51" w14:textId="77777777" w:rsidR="00206599" w:rsidRPr="00206599" w:rsidRDefault="00206599" w:rsidP="00206599">
      <w:pPr>
        <w:pStyle w:val="EndNoteBibliography"/>
      </w:pPr>
      <w:r w:rsidRPr="00206599">
        <w:t>[7] J.F. Carter, E.L. Titterton, H. Grant, R. Sleeman, Isotopic changes during the synthesis of amphetamines, Chemical Communications, (2002) 2590-2591.</w:t>
      </w:r>
    </w:p>
    <w:p w14:paraId="32F6DA86" w14:textId="77777777" w:rsidR="00206599" w:rsidRPr="00206599" w:rsidRDefault="00206599" w:rsidP="00206599">
      <w:pPr>
        <w:pStyle w:val="EndNoteBibliography"/>
      </w:pPr>
      <w:r w:rsidRPr="00206599">
        <w:t>[8] S. Schneiders, T. Holdermann, R. Dahlenburg, Comparative analysis of 1-phenyl-2-propanone (P2P), an amphetamine-type stimulant precursor, using stable isotope ratio mass spectrometry, Science and Justice, 49 (2009) 94-101.</w:t>
      </w:r>
    </w:p>
    <w:p w14:paraId="3207CD5A" w14:textId="77777777" w:rsidR="00206599" w:rsidRPr="00206599" w:rsidRDefault="00206599" w:rsidP="00206599">
      <w:pPr>
        <w:pStyle w:val="EndNoteBibliography"/>
      </w:pPr>
      <w:r w:rsidRPr="00206599">
        <w:t>[9] N. Kurashima, Y. Makino, S. Sekita, Y. Urano, T. Nagano, Determination of Origin of Ephedrine Used as Precursor for Illicit Methamphetamine by Carbon and Nitrogen Stable Isotope Ratio Analysis, Analytical Chemistry, 76 (2004) 4233-4236.</w:t>
      </w:r>
    </w:p>
    <w:p w14:paraId="093182C8" w14:textId="77777777" w:rsidR="00206599" w:rsidRPr="00206599" w:rsidRDefault="00206599" w:rsidP="00206599">
      <w:pPr>
        <w:pStyle w:val="EndNoteBibliography"/>
      </w:pPr>
      <w:r w:rsidRPr="00206599">
        <w:t>[10] H. Salouros, G.J. Sutton, J. Howes, D.B. Hibbert, M. Collins, Measurement of Stable Isotope Ratios in Methylamphetamine: A Link to Its Precursor Source, Analytical Chemistry, 85 (2013) 9400-9408.</w:t>
      </w:r>
    </w:p>
    <w:p w14:paraId="14D0770C" w14:textId="77777777" w:rsidR="00206599" w:rsidRPr="00206599" w:rsidRDefault="00206599" w:rsidP="00206599">
      <w:pPr>
        <w:pStyle w:val="EndNoteBibliography"/>
      </w:pPr>
      <w:r w:rsidRPr="00206599">
        <w:t>[11] J.R. Ehleringer, J.F. Casale, M.J. Lott, V.L. Ford, Tracing the geographical origin of cocaine, Nature, 408 (2000) 311.</w:t>
      </w:r>
    </w:p>
    <w:p w14:paraId="1330658D" w14:textId="77777777" w:rsidR="00206599" w:rsidRPr="00206599" w:rsidRDefault="00206599" w:rsidP="00206599">
      <w:pPr>
        <w:pStyle w:val="EndNoteBibliography"/>
      </w:pPr>
      <w:r w:rsidRPr="00206599">
        <w:t>[12] J.R. Mallette, J.F. Casale, J. Jordan, D.R. Morello, P.M. Beyer, Geographically Sourcing Cocaine’s Origin – Delineation of the Nineteen Major Coca Growing Regions in South America, Sci. Rep., 6 (2016) 23520.</w:t>
      </w:r>
    </w:p>
    <w:p w14:paraId="46FECB96" w14:textId="77777777" w:rsidR="00206599" w:rsidRPr="00206599" w:rsidRDefault="00206599" w:rsidP="00206599">
      <w:pPr>
        <w:pStyle w:val="EndNoteBibliography"/>
      </w:pPr>
      <w:r w:rsidRPr="00206599">
        <w:t>[13] S. Dautraix, R. Guilluy, H. Chaudron-Thozet, J.L. Brazier, A. Lamotte, 13C Isotopic analysis of an acetaminophen and diacetylmorphine mixture, J. Chromatogr. A, 756 (1996) 203-210.</w:t>
      </w:r>
    </w:p>
    <w:p w14:paraId="5D8B9D59" w14:textId="77777777" w:rsidR="00206599" w:rsidRPr="00206599" w:rsidRDefault="00206599" w:rsidP="00206599">
      <w:pPr>
        <w:pStyle w:val="EndNoteBibliography"/>
      </w:pPr>
      <w:r w:rsidRPr="00206599">
        <w:t>[14] H.A.S. Buchanan, W.J. Kerr, W. Meier-Augenstein, N.N. Daéid, Organic impurities, stable isotopes, or both: A comparison of instrumental and pattern recognition techniques for the profiling of 3,4-methylenedioxymethamphetamine, Analytical Methods, 3 (2011) 2279-2288.</w:t>
      </w:r>
    </w:p>
    <w:p w14:paraId="7FB1197B" w14:textId="77777777" w:rsidR="00206599" w:rsidRPr="00206599" w:rsidRDefault="00206599" w:rsidP="00206599">
      <w:pPr>
        <w:pStyle w:val="EndNoteBibliography"/>
      </w:pPr>
      <w:r w:rsidRPr="00206599">
        <w:t>[15] S.D. Brandt, L.A. King, M. Evans-Brown, The new drug phenomenon, Drug. Test. Anal., 6 (2014) 587-597.</w:t>
      </w:r>
    </w:p>
    <w:p w14:paraId="66483640" w14:textId="77777777" w:rsidR="00206599" w:rsidRPr="00206599" w:rsidRDefault="00206599" w:rsidP="00206599">
      <w:pPr>
        <w:pStyle w:val="EndNoteBibliography"/>
      </w:pPr>
      <w:r w:rsidRPr="00206599">
        <w:t>[16] J.W. Huffman, D. Dai, B.R. Martin, D.R. Compton, Design, Synthesis and Pharmacology of Cannabimimetic Indoles, Bioorganic &amp; Medicinal Chemistry Letters, 4 (1994) 563-566.</w:t>
      </w:r>
    </w:p>
    <w:p w14:paraId="414D4E75" w14:textId="77777777" w:rsidR="00206599" w:rsidRPr="00206599" w:rsidRDefault="00206599" w:rsidP="00206599">
      <w:pPr>
        <w:pStyle w:val="EndNoteBibliography"/>
      </w:pPr>
      <w:r w:rsidRPr="00206599">
        <w:t>[17] R. Mechoulam, J.J. Feigenbaum, N. Lander, M. Segal, T.U.C. Järbe, A.J. Hiltunen, P. Consroe, Enantiomeric cannabinoids: stereospecificity of psychotropic activity, Experientia, 44 (1988) 762-764.</w:t>
      </w:r>
    </w:p>
    <w:p w14:paraId="27EDB776" w14:textId="77777777" w:rsidR="00206599" w:rsidRPr="00206599" w:rsidRDefault="00206599" w:rsidP="00206599">
      <w:pPr>
        <w:pStyle w:val="EndNoteBibliography"/>
      </w:pPr>
      <w:r w:rsidRPr="00206599">
        <w:lastRenderedPageBreak/>
        <w:t>[18] T.M. Brunt, A.M. Atkinson, T. Nefau, M. Martinez, E. Lahaie, A. Malzcewski, M. Pazitny, V. Belackova, S.D. Brandt, Online test purchased new psychoactive substances in 5 different European countries: A snapshot study of chemical composition and price, Int. J. Drug Policy, 44 (2017) 105-114.</w:t>
      </w:r>
    </w:p>
    <w:p w14:paraId="62C3B558" w14:textId="77777777" w:rsidR="00206599" w:rsidRPr="00206599" w:rsidRDefault="00206599" w:rsidP="00206599">
      <w:pPr>
        <w:pStyle w:val="EndNoteBibliography"/>
      </w:pPr>
      <w:r w:rsidRPr="00206599">
        <w:t>[19] V. Auwarter, S. Dresen, W. Weinmann, M. Muller, M. Putz, N. Ferreiros, 'Spice' and other herbal blends: harmless incense or cannabinoid designer drugs?, J. Mass Spectrom., 44 (2009) 832-837.</w:t>
      </w:r>
    </w:p>
    <w:p w14:paraId="79937F3D" w14:textId="625CE401" w:rsidR="00206599" w:rsidRPr="00206599" w:rsidRDefault="00206599" w:rsidP="00206599">
      <w:pPr>
        <w:pStyle w:val="EndNoteBibliography"/>
      </w:pPr>
      <w:r w:rsidRPr="00206599">
        <w:t xml:space="preserve">[20] EMCDDA, Synthetic cannabinoids in Europe (Perspectives on drugs), EMCDDA, Access date: 09.10.2019, </w:t>
      </w:r>
      <w:hyperlink r:id="rId9" w:history="1">
        <w:r w:rsidRPr="00206599">
          <w:rPr>
            <w:rStyle w:val="Hyperlink"/>
          </w:rPr>
          <w:t>http://www.emcdda.europa.eu/system/files/publications/2753/POD_Synthetic%20cannabinoids_0.pdf</w:t>
        </w:r>
      </w:hyperlink>
    </w:p>
    <w:p w14:paraId="186516DA" w14:textId="77777777" w:rsidR="00206599" w:rsidRPr="00206599" w:rsidRDefault="00206599" w:rsidP="00206599">
      <w:pPr>
        <w:pStyle w:val="EndNoteBibliography"/>
      </w:pPr>
      <w:r w:rsidRPr="00206599">
        <w:t>[21] S. Münster-Müller, N. Scheid, T. Holdermann, S. Schneiders, M. Pütz, Profiling of new psychoactive substances by using stable isotope ratio mass spectrometry: Study of the synthetic cannabinoid 5F-PB-22, Drug. Test. Anal., 10 (2018) 1323-1327.</w:t>
      </w:r>
    </w:p>
    <w:p w14:paraId="05BCA483" w14:textId="77777777" w:rsidR="00206599" w:rsidRPr="00206599" w:rsidRDefault="00206599" w:rsidP="00206599">
      <w:pPr>
        <w:pStyle w:val="EndNoteBibliography"/>
      </w:pPr>
      <w:r w:rsidRPr="00206599">
        <w:t>[22] S. Münster-Müller, R. Zimmermann, M. Pütz, A Novel Impurity-Profiling Workflow with the Combination of Flash-Chromatography, UHPLC-MS, and Multivariate Data Analysis for Highly Pure Drugs: A Study on the Synthetic Cannabinoid MDMB-CHMICA, Anal. Chem., 90 (2018) 10559-10567.</w:t>
      </w:r>
    </w:p>
    <w:p w14:paraId="3389A505" w14:textId="77777777" w:rsidR="00206599" w:rsidRPr="00206599" w:rsidRDefault="00206599" w:rsidP="00206599">
      <w:pPr>
        <w:pStyle w:val="EndNoteBibliography"/>
      </w:pPr>
      <w:r w:rsidRPr="00206599">
        <w:t>[23] H.A.S. Buchanan, N.N. Daéid, W. Meier-Augenstein, H.F. Kemp, W.J. Kerr, M. Middleditch, Emerging Use of Isotope Ratio Mass Spectrometry as a Tool for Discrimination of 3,4-Methylenedioxymethamphetamine by Synthetic Route, Anal. Chem., 80 (2008) 3350-3356.</w:t>
      </w:r>
    </w:p>
    <w:p w14:paraId="006215B8" w14:textId="77777777" w:rsidR="00206599" w:rsidRPr="00206599" w:rsidRDefault="00206599" w:rsidP="00206599">
      <w:pPr>
        <w:pStyle w:val="EndNoteBibliography"/>
      </w:pPr>
      <w:r w:rsidRPr="00206599">
        <w:t>[24] N. NicDaeid, W. Meier-Augenstein, H.F. Kemp, O.B. Sutcliffe, Using isotopic fractionation to link precursor to product in the synthesis of (+/-)-mephedrone: a new tool for combating "legal high" drugs, Anal. Chem., 84 (2012) 8691-8696.</w:t>
      </w:r>
    </w:p>
    <w:p w14:paraId="5306F8F5" w14:textId="77777777" w:rsidR="00206599" w:rsidRPr="00206599" w:rsidRDefault="00206599" w:rsidP="00206599">
      <w:pPr>
        <w:pStyle w:val="EndNoteBibliography"/>
      </w:pPr>
      <w:r w:rsidRPr="00206599">
        <w:t>[25] M. Collins, A. Doddridge, H. Salouros, Cathinones: Isotopic profiling as an aid to linking seizures, Drug Testing and Analysis, 8 (2016) 903-909.</w:t>
      </w:r>
    </w:p>
    <w:p w14:paraId="4CF143E2" w14:textId="77777777" w:rsidR="00206599" w:rsidRPr="00206599" w:rsidRDefault="00206599" w:rsidP="00206599">
      <w:pPr>
        <w:pStyle w:val="EndNoteBibliography"/>
      </w:pPr>
      <w:r w:rsidRPr="00206599">
        <w:t>[26] V. Angerer, L. Mogler, J.-P. Steitz, P. Bisel, C. Hess, C.T. Schoeder, C.E. Müller, L.M. Huppertz, F. Westphal, J. Schäper, V. Auwärter, Structural characterization and pharmacological evaluation of the new synthetic cannabinoid CUMYL-PEGACLONE, Drug. Test. Anal., 10 (2018) 597-603.</w:t>
      </w:r>
    </w:p>
    <w:p w14:paraId="78490B2A" w14:textId="77777777" w:rsidR="00206599" w:rsidRPr="00206599" w:rsidRDefault="00206599" w:rsidP="00206599">
      <w:pPr>
        <w:pStyle w:val="EndNoteBibliography"/>
      </w:pPr>
      <w:r w:rsidRPr="00206599">
        <w:t>[27] S. Münster-Müller, S. Hansen, T. Opatz, R. Zimmermann, M. Pütz, Chemical profiling of the synthetic cannabinoid MDMB-CHMICA: Identification, assessment, and stability study of synthesis-related impurities in seized and synthesized samples, Drug Test. Anal., 11 (2019) 1192-1206.</w:t>
      </w:r>
    </w:p>
    <w:p w14:paraId="364AEC89" w14:textId="77777777" w:rsidR="00206599" w:rsidRPr="00206599" w:rsidRDefault="00206599" w:rsidP="00206599">
      <w:pPr>
        <w:pStyle w:val="EndNoteBibliography"/>
      </w:pPr>
      <w:r w:rsidRPr="00206599">
        <w:t>[28] T. Schoenberger, Determination of standard sample purity using the high-precision 1H-NMR process, Anal. Bioanal. Chem., 403 (2012) 247-254.</w:t>
      </w:r>
    </w:p>
    <w:p w14:paraId="7043B522" w14:textId="77777777" w:rsidR="00206599" w:rsidRPr="00206599" w:rsidRDefault="00206599" w:rsidP="00206599">
      <w:pPr>
        <w:pStyle w:val="EndNoteBibliography"/>
      </w:pPr>
      <w:r w:rsidRPr="00206599">
        <w:t>[29] P. Buchler, Indazole derivatives, WO2009106980, US, 2009</w:t>
      </w:r>
    </w:p>
    <w:p w14:paraId="21BF5480" w14:textId="77777777" w:rsidR="00206599" w:rsidRPr="00206599" w:rsidRDefault="00206599" w:rsidP="00206599">
      <w:pPr>
        <w:pStyle w:val="EndNoteBibliography"/>
      </w:pPr>
      <w:r w:rsidRPr="00206599">
        <w:t>[30] R.D. Clark, A.B. Miller, J. Berger, D.B. Repke, K.K. Weinhardt, B.A. Kowalczyk, R.M. Eglen, D.W. Bonhaus, C.H. Lee, 2-(Quinuclidin-3-yl)pyrido[4,3-b]indol-1-ones and isoquinolin-1-ones. Potent conformationally restricted 5-HT3 receptor antagonists, J. Med. Chem., 36 (1993) 2645-2657.</w:t>
      </w:r>
    </w:p>
    <w:p w14:paraId="74F1B469" w14:textId="77777777" w:rsidR="00206599" w:rsidRPr="00206599" w:rsidRDefault="00206599" w:rsidP="00206599">
      <w:pPr>
        <w:pStyle w:val="EndNoteBibliography"/>
      </w:pPr>
      <w:r w:rsidRPr="00206599">
        <w:t>[31] S.T. Wrobleski, P. Chen, J. Hynes, S. Lin, D.J. Norris, C.R. Pandit, S. Spergel, H. Wu, J.S. Tokarski, X. Chen, K.M. Gillooly, P.A. Kiener, K.W. McIntyre, V. Patil-koota, D.J. Shuster, L.A. Turk, G. Yang, K. Leftheris, Rational Design and Synthesis of an Orally Active Indolopyridone as a Novel Conformationally Constrained Cannabinoid Ligand Possessing Antiinflammatory Properties, J. Med. Chem., 46 (2003) 2110-2116.</w:t>
      </w:r>
    </w:p>
    <w:p w14:paraId="230A199E" w14:textId="77777777" w:rsidR="00206599" w:rsidRPr="00206599" w:rsidRDefault="00206599" w:rsidP="00206599">
      <w:pPr>
        <w:pStyle w:val="EndNoteBibliography"/>
      </w:pPr>
      <w:r w:rsidRPr="00206599">
        <w:t>[32] J.P. Jasper, B.J. Westenberger, J.A. Spencer, L.F. Buhse, M. Nasr, Stable isotopic characterization of active pharmaceutical ingredients, J. Pharm. Biomed. Anal., 35 (2004) 21-30.</w:t>
      </w:r>
    </w:p>
    <w:p w14:paraId="1A6696CE" w14:textId="77777777" w:rsidR="00206599" w:rsidRPr="00206599" w:rsidRDefault="00206599" w:rsidP="00206599">
      <w:pPr>
        <w:pStyle w:val="EndNoteBibliography"/>
      </w:pPr>
      <w:r w:rsidRPr="00206599">
        <w:t>[33] A.M. Wokovich, J.A. Spencer, B.J. Westenberger, L.F. Buhse, J.P. Jasper, Stable isotopic composition of the active pharmaceutical ingredient (API) naproxen, J. Pharm. Biomed. Anal., 38 (2005) 781-784.</w:t>
      </w:r>
    </w:p>
    <w:p w14:paraId="541910C4" w14:textId="77777777" w:rsidR="00206599" w:rsidRPr="00206599" w:rsidRDefault="00206599" w:rsidP="00206599">
      <w:pPr>
        <w:pStyle w:val="EndNoteBibliography"/>
      </w:pPr>
      <w:r w:rsidRPr="00206599">
        <w:t>[34] T.B. Coplen, J. Hopple, J. Boehike, H. Peiser, S. Rieder, Compilation of minimum and maximum isotope ratios of selected elements in naturally occurring terrestrial materials and reagents, US Geology Survey, (2002).</w:t>
      </w:r>
    </w:p>
    <w:p w14:paraId="2C4D7FA5" w14:textId="77777777" w:rsidR="00206599" w:rsidRPr="00206599" w:rsidRDefault="00206599" w:rsidP="00206599">
      <w:pPr>
        <w:pStyle w:val="EndNoteBibliography"/>
      </w:pPr>
      <w:r w:rsidRPr="00206599">
        <w:lastRenderedPageBreak/>
        <w:t>[35] J.A. Calder, P.L. Parker, Stable carbon isotope ratios as indexes of petrochemical pollution of aquatic systems, Environ. Sci. Technol., 2 (1968) 535-539.</w:t>
      </w:r>
    </w:p>
    <w:p w14:paraId="0927AD7B" w14:textId="77777777" w:rsidR="00206599" w:rsidRPr="00206599" w:rsidRDefault="00206599" w:rsidP="00206599">
      <w:pPr>
        <w:pStyle w:val="EndNoteBibliography"/>
      </w:pPr>
      <w:r w:rsidRPr="00206599">
        <w:t>[36] Z. Sofer, Stable carbon isotope compositions of crude oils: application to source depositional environments and petroleum alteration, AAPG bulletin, 68 (1984) 31-49.</w:t>
      </w:r>
    </w:p>
    <w:p w14:paraId="77DD43E8" w14:textId="77777777" w:rsidR="00206599" w:rsidRPr="00206599" w:rsidRDefault="00206599" w:rsidP="00206599">
      <w:pPr>
        <w:pStyle w:val="EndNoteBibliography"/>
      </w:pPr>
      <w:r w:rsidRPr="00206599">
        <w:t>[37] T.B. Coplen, J. Hopple, J. Boehike, H. Peiser, S. Rieder, Compilation of minimum and maximum isotope ratios of selected elements in naturally occurring terrestrial materials and reagents, (2002).</w:t>
      </w:r>
    </w:p>
    <w:p w14:paraId="038EFABB" w14:textId="77777777" w:rsidR="00206599" w:rsidRPr="00206599" w:rsidRDefault="00206599" w:rsidP="00206599">
      <w:pPr>
        <w:pStyle w:val="EndNoteBibliography"/>
      </w:pPr>
      <w:r w:rsidRPr="00206599">
        <w:t>[38] H. Slusarczyk, S. Felber, M.R. Kula, M. Pohl, Stabilization of NAD-dependent formate dehydrogenase from Candida boidinii by site-directed mutagenesis of cysteine residues, Eur. J. Biochem., 267 (2000) 1280-1289.</w:t>
      </w:r>
    </w:p>
    <w:p w14:paraId="7A4FBB45" w14:textId="7E830620" w:rsidR="00F3279A" w:rsidRDefault="00C25A7C" w:rsidP="00F3279A">
      <w:pPr>
        <w:spacing w:line="480" w:lineRule="auto"/>
      </w:pPr>
      <w:r w:rsidRPr="008E13D5">
        <w:fldChar w:fldCharType="end"/>
      </w:r>
    </w:p>
    <w:p w14:paraId="11355885" w14:textId="6B3F6698" w:rsidR="00F3279A" w:rsidRDefault="00F3279A" w:rsidP="00F3279A">
      <w:pPr>
        <w:spacing w:line="480" w:lineRule="auto"/>
      </w:pPr>
      <w:r>
        <w:rPr>
          <w:noProof/>
          <w:lang w:eastAsia="en-GB"/>
        </w:rPr>
        <w:drawing>
          <wp:inline distT="0" distB="0" distL="0" distR="0" wp14:anchorId="5A897522" wp14:editId="665F7C8E">
            <wp:extent cx="4333875" cy="21787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40855" cy="2182245"/>
                    </a:xfrm>
                    <a:prstGeom prst="rect">
                      <a:avLst/>
                    </a:prstGeom>
                    <a:noFill/>
                    <a:ln>
                      <a:noFill/>
                    </a:ln>
                  </pic:spPr>
                </pic:pic>
              </a:graphicData>
            </a:graphic>
          </wp:inline>
        </w:drawing>
      </w:r>
    </w:p>
    <w:p w14:paraId="46919838" w14:textId="77777777" w:rsidR="00F3279A" w:rsidRPr="00CC77CD" w:rsidRDefault="00F3279A" w:rsidP="00F3279A">
      <w:pPr>
        <w:pStyle w:val="Beschriftung"/>
        <w:spacing w:line="480" w:lineRule="auto"/>
      </w:pPr>
      <w:r>
        <w:t>Figure 1: Structural formulas of MDMB-CHMICA and Cumyl-PeGaClone</w:t>
      </w:r>
      <w:r w:rsidRPr="008E13D5">
        <w:rPr>
          <w:szCs w:val="24"/>
        </w:rPr>
        <w:t xml:space="preserve"> </w:t>
      </w:r>
    </w:p>
    <w:p w14:paraId="48E2E92A" w14:textId="783A404E" w:rsidR="00F3279A" w:rsidRDefault="00F3279A" w:rsidP="00F3279A">
      <w:pPr>
        <w:spacing w:line="480" w:lineRule="auto"/>
      </w:pPr>
    </w:p>
    <w:p w14:paraId="50AF3EA5" w14:textId="77777777" w:rsidR="00F3279A" w:rsidRDefault="00F3279A" w:rsidP="00F3279A">
      <w:pPr>
        <w:spacing w:line="480" w:lineRule="auto"/>
        <w:jc w:val="left"/>
      </w:pPr>
      <w:r>
        <w:br w:type="page"/>
      </w:r>
    </w:p>
    <w:p w14:paraId="6C77FF6C" w14:textId="5FD02F30" w:rsidR="00F3279A" w:rsidRDefault="00F3279A" w:rsidP="00F3279A">
      <w:pPr>
        <w:spacing w:line="480" w:lineRule="auto"/>
      </w:pPr>
      <w:r>
        <w:rPr>
          <w:noProof/>
        </w:rPr>
        <w:lastRenderedPageBreak/>
        <w:drawing>
          <wp:inline distT="0" distB="0" distL="0" distR="0" wp14:anchorId="47ED5552" wp14:editId="76EEFC02">
            <wp:extent cx="3619500" cy="2066033"/>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32239" cy="2073304"/>
                    </a:xfrm>
                    <a:prstGeom prst="rect">
                      <a:avLst/>
                    </a:prstGeom>
                    <a:noFill/>
                    <a:ln>
                      <a:noFill/>
                    </a:ln>
                  </pic:spPr>
                </pic:pic>
              </a:graphicData>
            </a:graphic>
          </wp:inline>
        </w:drawing>
      </w:r>
    </w:p>
    <w:p w14:paraId="528EB61D" w14:textId="77777777" w:rsidR="00F3279A" w:rsidRDefault="00F3279A" w:rsidP="00F3279A">
      <w:pPr>
        <w:pStyle w:val="Beschriftung"/>
        <w:spacing w:line="480" w:lineRule="auto"/>
      </w:pPr>
      <w:r>
        <w:t>Figure 2: Potential precursor substances for MDMB-CHMICA (left) and Cumyl-PeGaClone (right)</w:t>
      </w:r>
    </w:p>
    <w:p w14:paraId="6DC1DFAD" w14:textId="391A4B7A" w:rsidR="00F3279A" w:rsidRDefault="00F3279A" w:rsidP="00F3279A">
      <w:pPr>
        <w:spacing w:line="480" w:lineRule="auto"/>
      </w:pPr>
    </w:p>
    <w:p w14:paraId="40CE5446" w14:textId="4683C9CF" w:rsidR="00F3279A" w:rsidRDefault="00F3279A" w:rsidP="00F3279A">
      <w:pPr>
        <w:spacing w:line="480" w:lineRule="auto"/>
      </w:pPr>
    </w:p>
    <w:p w14:paraId="48E1F5DF" w14:textId="77777777" w:rsidR="00F3279A" w:rsidRDefault="00F3279A" w:rsidP="00F3279A">
      <w:pPr>
        <w:spacing w:line="480" w:lineRule="auto"/>
      </w:pPr>
    </w:p>
    <w:p w14:paraId="3D677AEF" w14:textId="45E3F34C" w:rsidR="00F3279A" w:rsidRDefault="00F3279A" w:rsidP="00F3279A">
      <w:pPr>
        <w:spacing w:line="480" w:lineRule="auto"/>
      </w:pPr>
    </w:p>
    <w:p w14:paraId="09796E64" w14:textId="77777777" w:rsidR="00F3279A" w:rsidRDefault="00F3279A" w:rsidP="00F3279A">
      <w:pPr>
        <w:spacing w:line="480" w:lineRule="auto"/>
        <w:jc w:val="left"/>
      </w:pPr>
      <w:r>
        <w:br w:type="page"/>
      </w:r>
    </w:p>
    <w:p w14:paraId="5F96C148" w14:textId="6E032398" w:rsidR="00F3279A" w:rsidRDefault="00F3279A" w:rsidP="00F3279A">
      <w:pPr>
        <w:spacing w:line="480" w:lineRule="auto"/>
      </w:pPr>
      <w:r>
        <w:rPr>
          <w:noProof/>
        </w:rPr>
        <w:lastRenderedPageBreak/>
        <w:drawing>
          <wp:inline distT="0" distB="0" distL="0" distR="0" wp14:anchorId="4DF28704" wp14:editId="6C327AFE">
            <wp:extent cx="4772025" cy="1914525"/>
            <wp:effectExtent l="0" t="0" r="9525"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72025" cy="1914525"/>
                    </a:xfrm>
                    <a:prstGeom prst="rect">
                      <a:avLst/>
                    </a:prstGeom>
                    <a:noFill/>
                    <a:ln>
                      <a:noFill/>
                    </a:ln>
                  </pic:spPr>
                </pic:pic>
              </a:graphicData>
            </a:graphic>
          </wp:inline>
        </w:drawing>
      </w:r>
    </w:p>
    <w:p w14:paraId="3581C1BF" w14:textId="77777777" w:rsidR="00F3279A" w:rsidRDefault="00F3279A" w:rsidP="00F3279A">
      <w:pPr>
        <w:pStyle w:val="Beschriftung"/>
        <w:spacing w:line="480" w:lineRule="auto"/>
      </w:pPr>
      <w:r>
        <w:t xml:space="preserve">Figure 3: Sketched synthesis of Cumyl-PeGaClone from a 2-methyl-indole derivative of Cumyl-PICA following the synthesis instructions from Clark et al. </w:t>
      </w:r>
      <w:r>
        <w:fldChar w:fldCharType="begin"/>
      </w:r>
      <w:r>
        <w:instrText xml:space="preserve"> ADDIN EN.CITE &lt;EndNote&gt;&lt;Cite&gt;&lt;Author&gt;Clark&lt;/Author&gt;&lt;Year&gt;1993&lt;/Year&gt;&lt;RecNum&gt;62&lt;/RecNum&gt;&lt;DisplayText&gt;[30]&lt;/DisplayText&gt;&lt;record&gt;&lt;rec-number&gt;62&lt;/rec-number&gt;&lt;foreign-keys&gt;&lt;key app="EN" db-id="0rddxvvew22rz1e0fxk52w2v5v9ad9et50ep" timestamp="1541675763"&gt;62&lt;/key&gt;&lt;/foreign-keys&gt;&lt;ref-type name="Journal Article"&gt;17&lt;/ref-type&gt;&lt;contributors&gt;&lt;authors&gt;&lt;author&gt;Clark, Robin D.&lt;/author&gt;&lt;author&gt;Miller, Aaron B.&lt;/author&gt;&lt;author&gt;Berger, Jacob&lt;/author&gt;&lt;author&gt;Repke, David B.&lt;/author&gt;&lt;author&gt;Weinhardt, Klaus K.&lt;/author&gt;&lt;author&gt;Kowalczyk, Bruce A.&lt;/author&gt;&lt;author&gt;Eglen, Richard M.&lt;/author&gt;&lt;author&gt;Bonhaus, Douglas W.&lt;/author&gt;&lt;author&gt;Lee, Chi Ho&lt;/author&gt;&lt;/authors&gt;&lt;/contributors&gt;&lt;titles&gt;&lt;title&gt;2-(Quinuclidin-3-yl)pyrido[4,3-b]indol-1-ones and isoquinolin-1-ones. Potent conformationally restricted 5-HT3 receptor antagonists&lt;/title&gt;&lt;secondary-title&gt;Journal of Medicinal Chemistry&lt;/secondary-title&gt;&lt;/titles&gt;&lt;periodical&gt;&lt;full-title&gt;Journal of Medicinal Chemistry&lt;/full-title&gt;&lt;abbr-1&gt;J. Med. Chem.&lt;/abbr-1&gt;&lt;abbr-2&gt;J Med Chem&lt;/abbr-2&gt;&lt;/periodical&gt;&lt;pages&gt;2645-2657&lt;/pages&gt;&lt;volume&gt;36&lt;/volume&gt;&lt;number&gt;18&lt;/number&gt;&lt;dates&gt;&lt;year&gt;1993&lt;/year&gt;&lt;pub-dates&gt;&lt;date&gt;1993/09/01&lt;/date&gt;&lt;/pub-dates&gt;&lt;/dates&gt;&lt;publisher&gt;American Chemical Society&lt;/publisher&gt;&lt;isbn&gt;0022-2623&lt;/isbn&gt;&lt;urls&gt;&lt;related-urls&gt;&lt;url&gt;https://doi.org/10.1021/jm00070a008&lt;/url&gt;&lt;/related-urls&gt;&lt;/urls&gt;&lt;electronic-resource-num&gt;10.1021/jm00070a008&lt;/electronic-resource-num&gt;&lt;/record&gt;&lt;/Cite&gt;&lt;/EndNote&gt;</w:instrText>
      </w:r>
      <w:r>
        <w:fldChar w:fldCharType="separate"/>
      </w:r>
      <w:r>
        <w:rPr>
          <w:noProof/>
        </w:rPr>
        <w:t>[30]</w:t>
      </w:r>
      <w:r>
        <w:fldChar w:fldCharType="end"/>
      </w:r>
    </w:p>
    <w:p w14:paraId="54F98798" w14:textId="1FA24687" w:rsidR="00F3279A" w:rsidRDefault="00F3279A" w:rsidP="00F3279A">
      <w:pPr>
        <w:spacing w:line="480" w:lineRule="auto"/>
      </w:pPr>
    </w:p>
    <w:p w14:paraId="2F786CB4" w14:textId="39EF100E" w:rsidR="00F3279A" w:rsidRDefault="00F3279A" w:rsidP="00F3279A">
      <w:pPr>
        <w:spacing w:line="480" w:lineRule="auto"/>
      </w:pPr>
    </w:p>
    <w:p w14:paraId="2347BAAF" w14:textId="77777777" w:rsidR="00F3279A" w:rsidRDefault="00F3279A" w:rsidP="00F3279A">
      <w:pPr>
        <w:spacing w:line="480" w:lineRule="auto"/>
      </w:pPr>
    </w:p>
    <w:p w14:paraId="3848E6F1" w14:textId="77777777" w:rsidR="00F3279A" w:rsidRDefault="00F3279A" w:rsidP="00F3279A">
      <w:pPr>
        <w:spacing w:line="480" w:lineRule="auto"/>
        <w:jc w:val="left"/>
        <w:rPr>
          <w:lang w:val="en-US"/>
        </w:rPr>
      </w:pPr>
      <w:r>
        <w:rPr>
          <w:lang w:val="en-US"/>
        </w:rPr>
        <w:br w:type="page"/>
      </w:r>
    </w:p>
    <w:p w14:paraId="3D6E4FC4" w14:textId="128CA2A9" w:rsidR="00F3279A" w:rsidRPr="005638A6" w:rsidRDefault="00F3279A" w:rsidP="00F3279A">
      <w:pPr>
        <w:spacing w:line="480" w:lineRule="auto"/>
        <w:rPr>
          <w:lang w:val="en-US"/>
        </w:rPr>
      </w:pPr>
      <w:r>
        <w:rPr>
          <w:noProof/>
          <w:lang w:val="en-US"/>
        </w:rPr>
        <w:lastRenderedPageBreak/>
        <w:drawing>
          <wp:inline distT="0" distB="0" distL="0" distR="0" wp14:anchorId="2B141B76" wp14:editId="5C9A5F7D">
            <wp:extent cx="2952750" cy="2619375"/>
            <wp:effectExtent l="0" t="0" r="0" b="9525"/>
            <wp:docPr id="1" name="Grafik 1" descr="Lu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ux"/>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52750" cy="2619375"/>
                    </a:xfrm>
                    <a:prstGeom prst="rect">
                      <a:avLst/>
                    </a:prstGeom>
                    <a:noFill/>
                    <a:ln>
                      <a:noFill/>
                    </a:ln>
                  </pic:spPr>
                </pic:pic>
              </a:graphicData>
            </a:graphic>
          </wp:inline>
        </w:drawing>
      </w:r>
    </w:p>
    <w:p w14:paraId="609CA826" w14:textId="11D19E00" w:rsidR="00F3279A" w:rsidRPr="00F3279A" w:rsidRDefault="00F3279A" w:rsidP="00F3279A">
      <w:pPr>
        <w:pStyle w:val="Beschriftung"/>
        <w:spacing w:line="480" w:lineRule="auto"/>
        <w:rPr>
          <w:lang w:val="en-US"/>
        </w:rPr>
      </w:pPr>
      <w:r>
        <w:t xml:space="preserve">Figure 4: Measured </w:t>
      </w:r>
      <w:r w:rsidRPr="0046549B">
        <w:t>δ</w:t>
      </w:r>
      <w:r w:rsidRPr="0046549B">
        <w:rPr>
          <w:vertAlign w:val="superscript"/>
        </w:rPr>
        <w:t>13</w:t>
      </w:r>
      <w:r>
        <w:t>C and</w:t>
      </w:r>
      <w:r w:rsidRPr="0046549B">
        <w:t xml:space="preserve"> δ</w:t>
      </w:r>
      <w:r w:rsidRPr="0046549B">
        <w:rPr>
          <w:vertAlign w:val="superscript"/>
        </w:rPr>
        <w:t>15</w:t>
      </w:r>
      <w:r w:rsidRPr="0046549B">
        <w:t xml:space="preserve">N values </w:t>
      </w:r>
      <w:r>
        <w:t xml:space="preserve">for the 40 kg seizure (40 individual samples) of MDMB-CHMICA conducted by Luxembourg customs in December 2014. Each samples was coloured according to the batch discrimination by the impurity profiling conducted in a previous study </w:t>
      </w:r>
      <w:r>
        <w:fldChar w:fldCharType="begin"/>
      </w:r>
      <w:r>
        <w:instrText xml:space="preserve"> ADDIN EN.CITE &lt;EndNote&gt;&lt;Cite&gt;&lt;Author&gt;Münster-Müller&lt;/Author&gt;&lt;Year&gt;2018&lt;/Year&gt;&lt;RecNum&gt;56&lt;/RecNum&gt;&lt;DisplayText&gt;[22]&lt;/DisplayText&gt;&lt;record&gt;&lt;rec-number&gt;56&lt;/rec-number&gt;&lt;foreign-keys&gt;&lt;key app="EN" db-id="0rddxvvew22rz1e0fxk52w2v5v9ad9et50ep" timestamp="1537963252"&gt;56&lt;/key&gt;&lt;/foreign-keys&gt;&lt;ref-type name="Journal Article"&gt;17&lt;/ref-type&gt;&lt;contributors&gt;&lt;authors&gt;&lt;author&gt;Münster-Müller, Sascha&lt;/author&gt;&lt;author&gt;Zimmermann, Ralf&lt;/author&gt;&lt;author&gt;Pütz, Michael&lt;/author&gt;&lt;/authors&gt;&lt;/contributors&gt;&lt;titles&gt;&lt;title&gt;A Novel Impurity-Profiling Workflow with the Combination of Flash-Chromatography, UHPLC-MS, and Multivariate Data Analysis for Highly Pure Drugs: A Study on the Synthetic Cannabinoid MDMB-CHMICA&lt;/title&gt;&lt;secondary-title&gt;Analytical Chemistry&lt;/secondary-title&gt;&lt;/titles&gt;&lt;periodical&gt;&lt;full-title&gt;Analytical Chemistry&lt;/full-title&gt;&lt;abbr-1&gt;Anal. Chem.&lt;/abbr-1&gt;&lt;abbr-2&gt;Anal Chem&lt;/abbr-2&gt;&lt;/periodical&gt;&lt;pages&gt;10559-10567&lt;/pages&gt;&lt;volume&gt;90&lt;/volume&gt;&lt;number&gt;17&lt;/number&gt;&lt;dates&gt;&lt;year&gt;2018&lt;/year&gt;&lt;pub-dates&gt;&lt;date&gt;2018/09/04&lt;/date&gt;&lt;/pub-dates&gt;&lt;/dates&gt;&lt;publisher&gt;American Chemical Society&lt;/publisher&gt;&lt;isbn&gt;0003-2700&lt;/isbn&gt;&lt;urls&gt;&lt;related-urls&gt;&lt;url&gt;https://doi.org/10.1021/acs.analchem.8b02679&lt;/url&gt;&lt;/related-urls&gt;&lt;/urls&gt;&lt;electronic-resource-num&gt;10.1021/acs.analchem.8b02679&lt;/electronic-resource-num&gt;&lt;/record&gt;&lt;/Cite&gt;&lt;/EndNote&gt;</w:instrText>
      </w:r>
      <w:r>
        <w:fldChar w:fldCharType="separate"/>
      </w:r>
      <w:r>
        <w:rPr>
          <w:noProof/>
        </w:rPr>
        <w:t>[22]</w:t>
      </w:r>
      <w:r>
        <w:fldChar w:fldCharType="end"/>
      </w:r>
      <w:r>
        <w:t xml:space="preserve">. </w:t>
      </w:r>
    </w:p>
    <w:p w14:paraId="5ABA401B" w14:textId="77777777" w:rsidR="00F3279A" w:rsidRDefault="00F3279A" w:rsidP="00F3279A">
      <w:pPr>
        <w:spacing w:line="480" w:lineRule="auto"/>
        <w:jc w:val="left"/>
        <w:rPr>
          <w:b/>
          <w:bCs/>
          <w:sz w:val="18"/>
        </w:rPr>
      </w:pPr>
      <w:r>
        <w:br w:type="page"/>
      </w:r>
    </w:p>
    <w:p w14:paraId="4F588BC5" w14:textId="5FD07235" w:rsidR="00F3279A" w:rsidRDefault="00F3279A" w:rsidP="00F3279A">
      <w:pPr>
        <w:pStyle w:val="Beschriftung"/>
        <w:spacing w:line="480" w:lineRule="auto"/>
      </w:pPr>
      <w:r>
        <w:rPr>
          <w:noProof/>
          <w:lang w:eastAsia="en-GB"/>
        </w:rPr>
        <w:lastRenderedPageBreak/>
        <w:drawing>
          <wp:inline distT="0" distB="0" distL="0" distR="0" wp14:anchorId="227FFBCF" wp14:editId="22EC0AAB">
            <wp:extent cx="3238500" cy="28765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38500" cy="2876550"/>
                    </a:xfrm>
                    <a:prstGeom prst="rect">
                      <a:avLst/>
                    </a:prstGeom>
                    <a:noFill/>
                    <a:ln>
                      <a:noFill/>
                    </a:ln>
                  </pic:spPr>
                </pic:pic>
              </a:graphicData>
            </a:graphic>
          </wp:inline>
        </w:drawing>
      </w:r>
      <w:r w:rsidRPr="00211CCE">
        <w:t xml:space="preserve"> </w:t>
      </w:r>
    </w:p>
    <w:p w14:paraId="12F6D617" w14:textId="31A711FC" w:rsidR="00F3279A" w:rsidRDefault="00F3279A" w:rsidP="00F3279A">
      <w:pPr>
        <w:pStyle w:val="Beschriftung"/>
        <w:spacing w:line="480" w:lineRule="auto"/>
      </w:pPr>
      <w:r>
        <w:t xml:space="preserve">Figure 5: </w:t>
      </w:r>
      <w:r w:rsidRPr="0046549B">
        <w:t>δ</w:t>
      </w:r>
      <w:r w:rsidRPr="0046549B">
        <w:rPr>
          <w:vertAlign w:val="superscript"/>
        </w:rPr>
        <w:t>13</w:t>
      </w:r>
      <w:r>
        <w:t>C and</w:t>
      </w:r>
      <w:r w:rsidRPr="0046549B">
        <w:t xml:space="preserve"> δ</w:t>
      </w:r>
      <w:r w:rsidRPr="0046549B">
        <w:rPr>
          <w:vertAlign w:val="superscript"/>
        </w:rPr>
        <w:t>15</w:t>
      </w:r>
      <w:r w:rsidRPr="0046549B">
        <w:t xml:space="preserve">N values </w:t>
      </w:r>
      <w:r>
        <w:t xml:space="preserve">for all samples of MDMB-CHMICA (green), Cumyl-PeGaClone (red) and 5F-PB-22 </w:t>
      </w:r>
      <w:r>
        <w:fldChar w:fldCharType="begin"/>
      </w:r>
      <w:r>
        <w:instrText xml:space="preserve"> ADDIN EN.CITE &lt;EndNote&gt;&lt;Cite&gt;&lt;Author&gt;Münster-Müller&lt;/Author&gt;&lt;Year&gt;2018&lt;/Year&gt;&lt;RecNum&gt;57&lt;/RecNum&gt;&lt;DisplayText&gt;[21]&lt;/DisplayText&gt;&lt;record&gt;&lt;rec-number&gt;57&lt;/rec-number&gt;&lt;foreign-keys&gt;&lt;key app="EN" db-id="0rddxvvew22rz1e0fxk52w2v5v9ad9et50ep" timestamp="1538046330"&gt;57&lt;/key&gt;&lt;/foreign-keys&gt;&lt;ref-type name="Journal Article"&gt;17&lt;/ref-type&gt;&lt;contributors&gt;&lt;authors&gt;&lt;author&gt;Münster-Müller, S.&lt;/author&gt;&lt;author&gt;Scheid, N.&lt;/author&gt;&lt;author&gt;Holdermann, T.&lt;/author&gt;&lt;author&gt;Schneiders, S.&lt;/author&gt;&lt;author&gt;Pütz, M.&lt;/author&gt;&lt;/authors&gt;&lt;/contributors&gt;&lt;titles&gt;&lt;title&gt;Profiling of new psychoactive substances by using stable isotope ratio mass spectrometry: Study of the synthetic cannabinoid 5F-PB-22&lt;/title&gt;&lt;secondary-title&gt;Drug Testing and Analysis&lt;/secondary-title&gt;&lt;/titles&gt;&lt;periodical&gt;&lt;full-title&gt;Drug Testing and Analysis&lt;/full-title&gt;&lt;abbr-1&gt;Drug. Test. Anal.&lt;/abbr-1&gt;&lt;/periodical&gt;&lt;pages&gt;1323-1327&lt;/pages&gt;&lt;volume&gt;10&lt;/volume&gt;&lt;number&gt;8&lt;/number&gt;&lt;keywords&gt;&lt;keyword&gt;5F-PB-22&lt;/keyword&gt;&lt;keyword&gt;drug profiling&lt;/keyword&gt;&lt;keyword&gt;EA-IRMS&lt;/keyword&gt;&lt;keyword&gt;new psychoactive substances (NPS)&lt;/keyword&gt;&lt;keyword&gt;stable isotope ratio analysis&lt;/keyword&gt;&lt;/keywords&gt;&lt;dates&gt;&lt;year&gt;2018&lt;/year&gt;&lt;/dates&gt;&lt;isbn&gt;1942-7603&lt;/isbn&gt;&lt;urls&gt;&lt;related-urls&gt;&lt;url&gt;https://doi.org/10.1002/dta.2407&lt;/url&gt;&lt;/related-urls&gt;&lt;/urls&gt;&lt;electronic-resource-num&gt;doi:10.1002/dta.2407&lt;/electronic-resource-num&gt;&lt;modified-date&gt;Dta-18-0014.r1&lt;/modified-date&gt;&lt;/record&gt;&lt;/Cite&gt;&lt;/EndNote&gt;</w:instrText>
      </w:r>
      <w:r>
        <w:fldChar w:fldCharType="separate"/>
      </w:r>
      <w:r>
        <w:rPr>
          <w:noProof/>
        </w:rPr>
        <w:t>[21]</w:t>
      </w:r>
      <w:r>
        <w:fldChar w:fldCharType="end"/>
      </w:r>
      <w:r>
        <w:t xml:space="preserve"> (orange). All samples of synthetic cannabinoids of the same type clustered individually.</w:t>
      </w:r>
    </w:p>
    <w:p w14:paraId="7169BBEC" w14:textId="005B429A" w:rsidR="00F3279A" w:rsidRDefault="00F3279A" w:rsidP="00F3279A">
      <w:pPr>
        <w:spacing w:line="480" w:lineRule="auto"/>
      </w:pPr>
    </w:p>
    <w:p w14:paraId="4816B6C8" w14:textId="2A6EF046" w:rsidR="00F3279A" w:rsidRDefault="00F3279A" w:rsidP="00F3279A">
      <w:pPr>
        <w:spacing w:line="480" w:lineRule="auto"/>
      </w:pPr>
    </w:p>
    <w:p w14:paraId="7291C2A4" w14:textId="77777777" w:rsidR="00F3279A" w:rsidRDefault="00F3279A" w:rsidP="00F3279A">
      <w:pPr>
        <w:spacing w:line="480" w:lineRule="auto"/>
        <w:jc w:val="left"/>
      </w:pPr>
      <w:r>
        <w:br w:type="page"/>
      </w:r>
    </w:p>
    <w:p w14:paraId="7C1742A0" w14:textId="363A3861" w:rsidR="00F3279A" w:rsidRDefault="00F3279A" w:rsidP="00F3279A">
      <w:pPr>
        <w:spacing w:line="480" w:lineRule="auto"/>
      </w:pPr>
      <w:r>
        <w:rPr>
          <w:noProof/>
          <w:lang w:eastAsia="en-GB"/>
        </w:rPr>
        <w:lastRenderedPageBreak/>
        <w:drawing>
          <wp:inline distT="0" distB="0" distL="0" distR="0" wp14:anchorId="4FFB707D" wp14:editId="44933BBB">
            <wp:extent cx="3228975" cy="4572000"/>
            <wp:effectExtent l="0" t="0" r="9525" b="0"/>
            <wp:docPr id="6" name="Grafik 6" descr="Zeiteintei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Zeiteinteilu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28975" cy="4572000"/>
                    </a:xfrm>
                    <a:prstGeom prst="rect">
                      <a:avLst/>
                    </a:prstGeom>
                    <a:noFill/>
                    <a:ln>
                      <a:noFill/>
                    </a:ln>
                  </pic:spPr>
                </pic:pic>
              </a:graphicData>
            </a:graphic>
          </wp:inline>
        </w:drawing>
      </w:r>
    </w:p>
    <w:p w14:paraId="2363DE73" w14:textId="77777777" w:rsidR="00F3279A" w:rsidRPr="00A5519D" w:rsidRDefault="00F3279A" w:rsidP="00F3279A">
      <w:pPr>
        <w:pStyle w:val="Beschriftung"/>
        <w:spacing w:line="480" w:lineRule="auto"/>
      </w:pPr>
      <w:r>
        <w:t xml:space="preserve">Figure 6: (Top) </w:t>
      </w:r>
      <w:r w:rsidRPr="0046549B">
        <w:t>δ</w:t>
      </w:r>
      <w:r w:rsidRPr="0046549B">
        <w:rPr>
          <w:vertAlign w:val="superscript"/>
        </w:rPr>
        <w:t>13</w:t>
      </w:r>
      <w:r>
        <w:t>C and</w:t>
      </w:r>
      <w:r w:rsidRPr="0046549B">
        <w:t xml:space="preserve"> δ</w:t>
      </w:r>
      <w:r w:rsidRPr="0046549B">
        <w:rPr>
          <w:vertAlign w:val="superscript"/>
        </w:rPr>
        <w:t>15</w:t>
      </w:r>
      <w:r w:rsidRPr="0046549B">
        <w:t xml:space="preserve">N values </w:t>
      </w:r>
      <w:r>
        <w:t>for all “Spice-Products” of MDMB-CHMICA, either measured via EA- or GC-IRMS. Colouring of samples is corresponding to the date of purchase or seizure of the “Spice-Products” in intervals of 5 month (</w:t>
      </w:r>
      <w:r>
        <w:rPr>
          <w:rFonts w:cstheme="minorHAnsi"/>
        </w:rPr>
        <w:t xml:space="preserve">● </w:t>
      </w:r>
      <w:r>
        <w:t xml:space="preserve">September 2014 to February 2014; </w:t>
      </w:r>
      <w:r w:rsidRPr="00CC03D1">
        <w:rPr>
          <w:rFonts w:cstheme="minorHAnsi"/>
          <w:color w:val="FF0000"/>
        </w:rPr>
        <w:t>●</w:t>
      </w:r>
      <w:r>
        <w:t xml:space="preserve"> March 2015 to July 2015; </w:t>
      </w:r>
      <w:r w:rsidRPr="00CC03D1">
        <w:rPr>
          <w:rFonts w:cstheme="minorHAnsi"/>
          <w:color w:val="FFC000" w:themeColor="accent4"/>
        </w:rPr>
        <w:t>●</w:t>
      </w:r>
      <w:r>
        <w:t xml:space="preserve"> August 2015 to December 2015). (Bottom) Summarizing overview of the origin for samples located in each corresponding agglomerates A, B and C.</w:t>
      </w:r>
    </w:p>
    <w:p w14:paraId="7D047894" w14:textId="1B793A42" w:rsidR="00F3279A" w:rsidRDefault="00F3279A" w:rsidP="00F3279A">
      <w:pPr>
        <w:spacing w:line="480" w:lineRule="auto"/>
      </w:pPr>
    </w:p>
    <w:p w14:paraId="14BCA6E8" w14:textId="245BDD36" w:rsidR="00F3279A" w:rsidRDefault="00F3279A" w:rsidP="00F3279A">
      <w:pPr>
        <w:spacing w:line="480" w:lineRule="auto"/>
      </w:pPr>
    </w:p>
    <w:p w14:paraId="5B11FA9C" w14:textId="77777777" w:rsidR="00F3279A" w:rsidRDefault="00F3279A" w:rsidP="00F3279A">
      <w:pPr>
        <w:spacing w:line="480" w:lineRule="auto"/>
        <w:jc w:val="left"/>
        <w:rPr>
          <w:rStyle w:val="tlid-translation"/>
        </w:rPr>
      </w:pPr>
      <w:r>
        <w:rPr>
          <w:rStyle w:val="tlid-translation"/>
        </w:rPr>
        <w:br w:type="page"/>
      </w:r>
    </w:p>
    <w:p w14:paraId="6DEA5FFD" w14:textId="5CE512E0" w:rsidR="00F3279A" w:rsidRDefault="00F3279A" w:rsidP="00F3279A">
      <w:pPr>
        <w:spacing w:line="480" w:lineRule="auto"/>
        <w:rPr>
          <w:rStyle w:val="tlid-translation"/>
        </w:rPr>
      </w:pPr>
      <w:r>
        <w:rPr>
          <w:rStyle w:val="tlid-translation"/>
          <w:noProof/>
        </w:rPr>
        <w:lastRenderedPageBreak/>
        <w:drawing>
          <wp:inline distT="0" distB="0" distL="0" distR="0" wp14:anchorId="3D1595AA" wp14:editId="001B79EC">
            <wp:extent cx="6100760" cy="498157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07137" cy="4986782"/>
                    </a:xfrm>
                    <a:prstGeom prst="rect">
                      <a:avLst/>
                    </a:prstGeom>
                    <a:noFill/>
                  </pic:spPr>
                </pic:pic>
              </a:graphicData>
            </a:graphic>
          </wp:inline>
        </w:drawing>
      </w:r>
    </w:p>
    <w:p w14:paraId="53714FF7" w14:textId="77777777" w:rsidR="00F3279A" w:rsidRDefault="00F3279A" w:rsidP="00F3279A">
      <w:pPr>
        <w:pStyle w:val="Beschriftung"/>
        <w:spacing w:line="480" w:lineRule="auto"/>
      </w:pPr>
      <w:r>
        <w:t>Figure 7: Zoom of the sample agglomerations A</w:t>
      </w:r>
      <w:r>
        <w:rPr>
          <w:vertAlign w:val="subscript"/>
        </w:rPr>
        <w:t>2</w:t>
      </w:r>
      <w:r>
        <w:t>, B</w:t>
      </w:r>
      <w:r>
        <w:rPr>
          <w:vertAlign w:val="subscript"/>
        </w:rPr>
        <w:t>2</w:t>
      </w:r>
      <w:r>
        <w:t>, and C</w:t>
      </w:r>
      <w:r>
        <w:rPr>
          <w:vertAlign w:val="subscript"/>
        </w:rPr>
        <w:t>2</w:t>
      </w:r>
      <w:r>
        <w:t xml:space="preserve"> in the IRMS data with implemented sub-clusters according to the organic impurity-profiling. The fourteen assessed sub-clusters were numbered from 1 to 14 and coloured differently in each zoom for better visualisation. Agglomerate A</w:t>
      </w:r>
      <w:r>
        <w:rPr>
          <w:vertAlign w:val="subscript"/>
        </w:rPr>
        <w:t>2</w:t>
      </w:r>
      <w:r>
        <w:t xml:space="preserve"> consist of eight sub-clusters, possibly </w:t>
      </w:r>
      <w:r w:rsidRPr="00E359EF">
        <w:t>representing individual synthesis batches, whereas the impurity signatures of sub-cluster 1-4 were majorly different from sub-cluster 5-8 (refer to Figure 8 for more information). In agglomerate B</w:t>
      </w:r>
      <w:r w:rsidRPr="00E359EF">
        <w:rPr>
          <w:vertAlign w:val="subscript"/>
        </w:rPr>
        <w:t>2</w:t>
      </w:r>
      <w:r w:rsidRPr="00E359EF">
        <w:t>, four sub-cluster were assigned, each possibly representing an individual synthesis batch. In agglomerate C</w:t>
      </w:r>
      <w:r w:rsidRPr="00E359EF">
        <w:rPr>
          <w:vertAlign w:val="subscript"/>
        </w:rPr>
        <w:t>2</w:t>
      </w:r>
      <w:r w:rsidRPr="00E359EF">
        <w:t>, two potential synthesis batches were found.</w:t>
      </w:r>
    </w:p>
    <w:p w14:paraId="73422CAB" w14:textId="77777777" w:rsidR="00F3279A" w:rsidRPr="00F3279A" w:rsidRDefault="00F3279A" w:rsidP="00F3279A">
      <w:pPr>
        <w:spacing w:line="480" w:lineRule="auto"/>
      </w:pPr>
    </w:p>
    <w:p w14:paraId="3DD4E2F8" w14:textId="77777777" w:rsidR="00F3279A" w:rsidRDefault="00F3279A" w:rsidP="00F3279A">
      <w:pPr>
        <w:spacing w:line="480" w:lineRule="auto"/>
      </w:pPr>
    </w:p>
    <w:p w14:paraId="23CE7830" w14:textId="77777777" w:rsidR="00F3279A" w:rsidRDefault="00F3279A" w:rsidP="00F3279A">
      <w:pPr>
        <w:spacing w:line="480" w:lineRule="auto"/>
        <w:jc w:val="left"/>
        <w:rPr>
          <w:rStyle w:val="tlid-translation"/>
        </w:rPr>
      </w:pPr>
      <w:r>
        <w:rPr>
          <w:rStyle w:val="tlid-translation"/>
        </w:rPr>
        <w:br w:type="page"/>
      </w:r>
    </w:p>
    <w:p w14:paraId="4EEFD1BD" w14:textId="0F337D0C" w:rsidR="00F3279A" w:rsidRDefault="006D7324" w:rsidP="00F3279A">
      <w:pPr>
        <w:spacing w:line="480" w:lineRule="auto"/>
        <w:rPr>
          <w:rStyle w:val="tlid-translation"/>
        </w:rPr>
      </w:pPr>
      <w:r>
        <w:rPr>
          <w:rStyle w:val="tlid-translation"/>
          <w:noProof/>
        </w:rPr>
        <w:lastRenderedPageBreak/>
        <w:drawing>
          <wp:inline distT="0" distB="0" distL="0" distR="0" wp14:anchorId="73867264" wp14:editId="32B21D27">
            <wp:extent cx="4676775" cy="396240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76775" cy="3962400"/>
                    </a:xfrm>
                    <a:prstGeom prst="rect">
                      <a:avLst/>
                    </a:prstGeom>
                    <a:noFill/>
                    <a:ln>
                      <a:noFill/>
                    </a:ln>
                  </pic:spPr>
                </pic:pic>
              </a:graphicData>
            </a:graphic>
          </wp:inline>
        </w:drawing>
      </w:r>
    </w:p>
    <w:p w14:paraId="614E15D3" w14:textId="6B340D05" w:rsidR="00F3279A" w:rsidRDefault="00F3279A" w:rsidP="00F3279A">
      <w:pPr>
        <w:pStyle w:val="Beschriftung"/>
        <w:spacing w:line="480" w:lineRule="auto"/>
        <w:rPr>
          <w:rStyle w:val="tlid-translation"/>
        </w:rPr>
      </w:pPr>
      <w:r>
        <w:t xml:space="preserve">Figure 8: On the left a PCA </w:t>
      </w:r>
      <w:r w:rsidR="00F37407">
        <w:t xml:space="preserve">(Scores and Loadings plot) </w:t>
      </w:r>
      <w:r>
        <w:t xml:space="preserve">of the chromatographic impurity signatures for the samples located in the IRMS agglomerate A (referring </w:t>
      </w:r>
      <w:r w:rsidRPr="00E359EF">
        <w:t>to Figure 6 and 7). The sample collective is subdivided into eight individual sub-cluster, each possibly representing an individual synthesis batch. However, between sub-cluster 1 to 4 and 5 to 8 a major difference in abundance of the two impurities I11 and I4 (as numbered and characterized in a previous study</w:t>
      </w:r>
      <w:r w:rsidRPr="00E359EF">
        <w:fldChar w:fldCharType="begin"/>
      </w:r>
      <w:r>
        <w:instrText xml:space="preserve"> ADDIN EN.CITE &lt;EndNote&gt;&lt;Cite&gt;&lt;Author&gt;Münster-Müller&lt;/Author&gt;&lt;Year&gt;2019&lt;/Year&gt;&lt;RecNum&gt;98&lt;/RecNum&gt;&lt;DisplayText&gt;[27]&lt;/DisplayText&gt;&lt;record&gt;&lt;rec-number&gt;98&lt;/rec-number&gt;&lt;foreign-keys&gt;&lt;key app="EN" db-id="0rddxvvew22rz1e0fxk52w2v5v9ad9et50ep" timestamp="1570273667"&gt;98&lt;/key&gt;&lt;/foreign-keys&gt;&lt;ref-type name="Journal Article"&gt;17&lt;/ref-type&gt;&lt;contributors&gt;&lt;authors&gt;&lt;author&gt;Münster-Müller, Sascha&lt;/author&gt;&lt;author&gt;Hansen, Steven&lt;/author&gt;&lt;author&gt;Opatz, Till&lt;/author&gt;&lt;author&gt;Zimmermann, Ralf&lt;/author&gt;&lt;author&gt;Pütz, Michael&lt;/author&gt;&lt;/authors&gt;&lt;/contributors&gt;&lt;titles&gt;&lt;title&gt;Chemical profiling of the synthetic cannabinoid MDMB-CHMICA: Identification, assessment, and stability study of synthesis-related impurities in seized and synthesized samples&lt;/title&gt;&lt;secondary-title&gt;Drug Test. Anal.&lt;/secondary-title&gt;&lt;/titles&gt;&lt;pages&gt;1192-1206&lt;/pages&gt;&lt;volume&gt; 11&lt;/volume&gt;&lt;number&gt;8&lt;/number&gt;&lt;dates&gt;&lt;year&gt;2019&lt;/year&gt;&lt;/dates&gt;&lt;isbn&gt;1942-7603&lt;/isbn&gt;&lt;urls&gt;&lt;related-urls&gt;&lt;url&gt;https://onlinelibrary.wiley.com/doi/abs/10.1002/dta.2652&lt;/url&gt;&lt;/related-urls&gt;&lt;/urls&gt;&lt;electronic-resource-num&gt;10.1002/dta.2652&lt;/electronic-resource-num&gt;&lt;/record&gt;&lt;/Cite&gt;&lt;/EndNote&gt;</w:instrText>
      </w:r>
      <w:r w:rsidRPr="00E359EF">
        <w:fldChar w:fldCharType="separate"/>
      </w:r>
      <w:r>
        <w:rPr>
          <w:noProof/>
        </w:rPr>
        <w:t>[27]</w:t>
      </w:r>
      <w:r w:rsidRPr="00E359EF">
        <w:fldChar w:fldCharType="end"/>
      </w:r>
      <w:r w:rsidRPr="00E359EF">
        <w:t xml:space="preserve">) was found. On the right, the relative </w:t>
      </w:r>
      <w:r w:rsidRPr="00E359EF">
        <w:rPr>
          <w:rStyle w:val="tlid-translation"/>
        </w:rPr>
        <w:t>intensity of I11 and I4 for the respective samples of both sub-cluster groups are shown</w:t>
      </w:r>
      <w:r w:rsidRPr="00E359EF">
        <w:t>). Possibly, the samples assigned to sub-cluster 1 to 4 were synthesized by a different instrumentation, chemist or synthesis pathway than sub-cluster 5 to 8, although the IRMS data (referring again to Figure 6 and 7) suggests</w:t>
      </w:r>
      <w:r>
        <w:t xml:space="preserve"> a relationship between both sub-cluster groups.</w:t>
      </w:r>
    </w:p>
    <w:p w14:paraId="0D9466B8" w14:textId="3D991AB6" w:rsidR="00F3279A" w:rsidRDefault="00F3279A" w:rsidP="00F3279A">
      <w:pPr>
        <w:spacing w:line="480" w:lineRule="auto"/>
      </w:pPr>
    </w:p>
    <w:p w14:paraId="5CE398BB" w14:textId="77777777" w:rsidR="00F3279A" w:rsidRPr="009A0A0F" w:rsidRDefault="00F3279A" w:rsidP="00F3279A">
      <w:pPr>
        <w:pStyle w:val="Textkrper"/>
        <w:spacing w:line="480" w:lineRule="auto"/>
        <w:rPr>
          <w:sz w:val="22"/>
          <w:lang w:val="en-US"/>
        </w:rPr>
      </w:pPr>
    </w:p>
    <w:p w14:paraId="7B43342A" w14:textId="77777777" w:rsidR="00F3279A" w:rsidRDefault="00F3279A" w:rsidP="00F3279A">
      <w:pPr>
        <w:spacing w:line="480" w:lineRule="auto"/>
        <w:jc w:val="left"/>
        <w:rPr>
          <w:b/>
          <w:bCs/>
          <w:sz w:val="18"/>
        </w:rPr>
      </w:pPr>
      <w:r>
        <w:br w:type="page"/>
      </w:r>
    </w:p>
    <w:p w14:paraId="2267184D" w14:textId="42E58C46" w:rsidR="00F3279A" w:rsidRPr="009A0A0F" w:rsidRDefault="00F3279A" w:rsidP="00F3279A">
      <w:pPr>
        <w:pStyle w:val="Beschriftung"/>
        <w:keepNext/>
      </w:pPr>
      <w:r w:rsidRPr="009A0A0F">
        <w:lastRenderedPageBreak/>
        <w:t>Table 1 GC temperature program for synthetic cannabinoids (in Acetonitrile), M-MA (in MTBE) and Dodecane (in hexane)</w:t>
      </w:r>
    </w:p>
    <w:tbl>
      <w:tblPr>
        <w:tblW w:w="7513" w:type="dxa"/>
        <w:tblBorders>
          <w:top w:val="single" w:sz="12" w:space="0" w:color="000000"/>
          <w:bottom w:val="single" w:sz="12" w:space="0" w:color="000000"/>
        </w:tblBorders>
        <w:tblLook w:val="04A0" w:firstRow="1" w:lastRow="0" w:firstColumn="1" w:lastColumn="0" w:noHBand="0" w:noVBand="1"/>
      </w:tblPr>
      <w:tblGrid>
        <w:gridCol w:w="745"/>
        <w:gridCol w:w="969"/>
        <w:gridCol w:w="551"/>
        <w:gridCol w:w="805"/>
        <w:gridCol w:w="969"/>
        <w:gridCol w:w="554"/>
        <w:gridCol w:w="695"/>
        <w:gridCol w:w="975"/>
        <w:gridCol w:w="554"/>
        <w:gridCol w:w="696"/>
      </w:tblGrid>
      <w:tr w:rsidR="00F3279A" w:rsidRPr="00014362" w14:paraId="55A233A7" w14:textId="77777777" w:rsidTr="00E11382">
        <w:tc>
          <w:tcPr>
            <w:tcW w:w="745" w:type="dxa"/>
            <w:tcBorders>
              <w:top w:val="nil"/>
              <w:bottom w:val="nil"/>
              <w:right w:val="single" w:sz="12" w:space="0" w:color="auto"/>
            </w:tcBorders>
            <w:shd w:val="clear" w:color="auto" w:fill="auto"/>
          </w:tcPr>
          <w:p w14:paraId="681BF7B2" w14:textId="77777777" w:rsidR="00F3279A" w:rsidRPr="009A0A0F" w:rsidRDefault="00F3279A" w:rsidP="00F3279A">
            <w:pPr>
              <w:pStyle w:val="Textkrper"/>
              <w:spacing w:line="240" w:lineRule="auto"/>
              <w:rPr>
                <w:sz w:val="22"/>
                <w:lang w:val="en-US"/>
              </w:rPr>
            </w:pPr>
          </w:p>
        </w:tc>
        <w:tc>
          <w:tcPr>
            <w:tcW w:w="2325" w:type="dxa"/>
            <w:gridSpan w:val="3"/>
            <w:tcBorders>
              <w:top w:val="single" w:sz="4" w:space="0" w:color="auto"/>
              <w:left w:val="single" w:sz="12" w:space="0" w:color="auto"/>
              <w:bottom w:val="nil"/>
              <w:right w:val="single" w:sz="4" w:space="0" w:color="auto"/>
            </w:tcBorders>
            <w:shd w:val="clear" w:color="auto" w:fill="auto"/>
          </w:tcPr>
          <w:p w14:paraId="13FA4A93" w14:textId="77777777" w:rsidR="00F3279A" w:rsidRPr="009A0A0F" w:rsidRDefault="00F3279A" w:rsidP="00F3279A">
            <w:pPr>
              <w:pStyle w:val="Textkrper"/>
              <w:spacing w:line="240" w:lineRule="auto"/>
              <w:jc w:val="center"/>
              <w:rPr>
                <w:sz w:val="22"/>
                <w:lang w:val="en-US"/>
              </w:rPr>
            </w:pPr>
            <w:r w:rsidRPr="009A0A0F">
              <w:rPr>
                <w:sz w:val="22"/>
                <w:lang w:val="en-US"/>
              </w:rPr>
              <w:t>Synthetic cannabinoid</w:t>
            </w:r>
          </w:p>
        </w:tc>
        <w:tc>
          <w:tcPr>
            <w:tcW w:w="2218" w:type="dxa"/>
            <w:gridSpan w:val="3"/>
            <w:tcBorders>
              <w:top w:val="single" w:sz="4" w:space="0" w:color="auto"/>
              <w:left w:val="single" w:sz="4" w:space="0" w:color="auto"/>
              <w:bottom w:val="nil"/>
              <w:right w:val="single" w:sz="4" w:space="0" w:color="auto"/>
            </w:tcBorders>
          </w:tcPr>
          <w:p w14:paraId="040B93E4" w14:textId="77777777" w:rsidR="00F3279A" w:rsidRPr="009A0A0F" w:rsidRDefault="00F3279A" w:rsidP="00F3279A">
            <w:pPr>
              <w:pStyle w:val="Textkrper"/>
              <w:spacing w:line="240" w:lineRule="auto"/>
              <w:jc w:val="center"/>
              <w:rPr>
                <w:sz w:val="22"/>
                <w:lang w:val="en-US"/>
              </w:rPr>
            </w:pPr>
            <w:r w:rsidRPr="009A0A0F">
              <w:rPr>
                <w:bCs/>
                <w:sz w:val="22"/>
                <w:lang w:val="en-US"/>
              </w:rPr>
              <w:t>M-MA</w:t>
            </w:r>
          </w:p>
        </w:tc>
        <w:tc>
          <w:tcPr>
            <w:tcW w:w="2225" w:type="dxa"/>
            <w:gridSpan w:val="3"/>
            <w:tcBorders>
              <w:top w:val="single" w:sz="4" w:space="0" w:color="auto"/>
              <w:left w:val="single" w:sz="4" w:space="0" w:color="auto"/>
              <w:bottom w:val="nil"/>
              <w:right w:val="single" w:sz="4" w:space="0" w:color="auto"/>
            </w:tcBorders>
          </w:tcPr>
          <w:p w14:paraId="4B3544EE" w14:textId="77777777" w:rsidR="00F3279A" w:rsidRPr="008B22AA" w:rsidRDefault="00F3279A" w:rsidP="00F3279A">
            <w:pPr>
              <w:pStyle w:val="Textkrper"/>
              <w:spacing w:line="240" w:lineRule="auto"/>
              <w:jc w:val="center"/>
              <w:rPr>
                <w:sz w:val="22"/>
                <w:lang w:val="en-US"/>
              </w:rPr>
            </w:pPr>
            <w:r w:rsidRPr="009A0A0F">
              <w:rPr>
                <w:sz w:val="22"/>
                <w:lang w:val="en-US"/>
              </w:rPr>
              <w:t>Dodecane</w:t>
            </w:r>
          </w:p>
        </w:tc>
      </w:tr>
      <w:tr w:rsidR="00F3279A" w:rsidRPr="00014362" w14:paraId="178B6BF7" w14:textId="77777777" w:rsidTr="00E11382">
        <w:tc>
          <w:tcPr>
            <w:tcW w:w="745" w:type="dxa"/>
            <w:tcBorders>
              <w:top w:val="nil"/>
              <w:bottom w:val="single" w:sz="12" w:space="0" w:color="auto"/>
              <w:right w:val="single" w:sz="12" w:space="0" w:color="auto"/>
            </w:tcBorders>
            <w:shd w:val="clear" w:color="auto" w:fill="auto"/>
          </w:tcPr>
          <w:p w14:paraId="4AA47BAA" w14:textId="77777777" w:rsidR="00F3279A" w:rsidRPr="00753D51" w:rsidRDefault="00F3279A" w:rsidP="00F3279A">
            <w:pPr>
              <w:pStyle w:val="Textkrper"/>
              <w:spacing w:line="240" w:lineRule="auto"/>
              <w:rPr>
                <w:sz w:val="22"/>
                <w:lang w:val="en-US"/>
              </w:rPr>
            </w:pPr>
          </w:p>
        </w:tc>
        <w:tc>
          <w:tcPr>
            <w:tcW w:w="969" w:type="dxa"/>
            <w:tcBorders>
              <w:top w:val="nil"/>
              <w:left w:val="single" w:sz="12" w:space="0" w:color="auto"/>
              <w:bottom w:val="single" w:sz="12" w:space="0" w:color="auto"/>
            </w:tcBorders>
            <w:shd w:val="clear" w:color="auto" w:fill="auto"/>
          </w:tcPr>
          <w:p w14:paraId="2328F51D" w14:textId="77777777" w:rsidR="00F3279A" w:rsidRPr="00753D51" w:rsidRDefault="00F3279A" w:rsidP="00F3279A">
            <w:pPr>
              <w:pStyle w:val="Textkrper"/>
              <w:spacing w:line="240" w:lineRule="auto"/>
              <w:jc w:val="center"/>
              <w:rPr>
                <w:sz w:val="22"/>
                <w:lang w:val="en-US"/>
              </w:rPr>
            </w:pPr>
            <w:r w:rsidRPr="00753D51">
              <w:rPr>
                <w:sz w:val="22"/>
                <w:lang w:val="en-US"/>
              </w:rPr>
              <w:t>Rate (°C</w:t>
            </w:r>
            <w:r>
              <w:rPr>
                <w:sz w:val="22"/>
                <w:lang w:val="en-US"/>
              </w:rPr>
              <w:t xml:space="preserve"> </w:t>
            </w:r>
            <w:r w:rsidRPr="00753D51">
              <w:rPr>
                <w:sz w:val="22"/>
                <w:lang w:val="en-US"/>
              </w:rPr>
              <w:t>min</w:t>
            </w:r>
            <w:r>
              <w:rPr>
                <w:sz w:val="22"/>
                <w:vertAlign w:val="superscript"/>
                <w:lang w:val="en-US"/>
              </w:rPr>
              <w:t>-1</w:t>
            </w:r>
            <w:r w:rsidRPr="00753D51">
              <w:rPr>
                <w:sz w:val="22"/>
                <w:lang w:val="en-US"/>
              </w:rPr>
              <w:t>)</w:t>
            </w:r>
          </w:p>
        </w:tc>
        <w:tc>
          <w:tcPr>
            <w:tcW w:w="551" w:type="dxa"/>
            <w:tcBorders>
              <w:top w:val="nil"/>
              <w:bottom w:val="single" w:sz="12" w:space="0" w:color="auto"/>
            </w:tcBorders>
            <w:shd w:val="clear" w:color="auto" w:fill="auto"/>
          </w:tcPr>
          <w:p w14:paraId="75501088" w14:textId="77777777" w:rsidR="00F3279A" w:rsidRPr="00753D51" w:rsidRDefault="00F3279A" w:rsidP="00F3279A">
            <w:pPr>
              <w:pStyle w:val="Textkrper"/>
              <w:spacing w:line="240" w:lineRule="auto"/>
              <w:jc w:val="center"/>
              <w:rPr>
                <w:sz w:val="22"/>
                <w:lang w:val="en-US"/>
              </w:rPr>
            </w:pPr>
            <w:r w:rsidRPr="00753D51">
              <w:rPr>
                <w:sz w:val="22"/>
                <w:lang w:val="en-US"/>
              </w:rPr>
              <w:t>T (°C)</w:t>
            </w:r>
          </w:p>
        </w:tc>
        <w:tc>
          <w:tcPr>
            <w:tcW w:w="805" w:type="dxa"/>
            <w:tcBorders>
              <w:top w:val="nil"/>
              <w:bottom w:val="single" w:sz="12" w:space="0" w:color="auto"/>
              <w:right w:val="single" w:sz="4" w:space="0" w:color="auto"/>
            </w:tcBorders>
            <w:shd w:val="clear" w:color="auto" w:fill="auto"/>
          </w:tcPr>
          <w:p w14:paraId="1B9717B0" w14:textId="77777777" w:rsidR="00F3279A" w:rsidRPr="00753D51" w:rsidRDefault="00F3279A" w:rsidP="00F3279A">
            <w:pPr>
              <w:pStyle w:val="Textkrper"/>
              <w:spacing w:line="240" w:lineRule="auto"/>
              <w:jc w:val="center"/>
              <w:rPr>
                <w:sz w:val="22"/>
                <w:lang w:val="en-US"/>
              </w:rPr>
            </w:pPr>
            <w:r w:rsidRPr="00753D51">
              <w:rPr>
                <w:sz w:val="22"/>
                <w:lang w:val="en-US"/>
              </w:rPr>
              <w:t>Hold (min)</w:t>
            </w:r>
          </w:p>
        </w:tc>
        <w:tc>
          <w:tcPr>
            <w:tcW w:w="969" w:type="dxa"/>
            <w:tcBorders>
              <w:top w:val="nil"/>
              <w:left w:val="single" w:sz="4" w:space="0" w:color="auto"/>
              <w:bottom w:val="single" w:sz="12" w:space="0" w:color="auto"/>
            </w:tcBorders>
          </w:tcPr>
          <w:p w14:paraId="0E746C2B" w14:textId="77777777" w:rsidR="00F3279A" w:rsidRPr="00753D51" w:rsidRDefault="00F3279A" w:rsidP="00F3279A">
            <w:pPr>
              <w:pStyle w:val="Textkrper"/>
              <w:spacing w:line="240" w:lineRule="auto"/>
              <w:jc w:val="center"/>
              <w:rPr>
                <w:sz w:val="22"/>
                <w:lang w:val="en-US"/>
              </w:rPr>
            </w:pPr>
            <w:r w:rsidRPr="00753D51">
              <w:rPr>
                <w:sz w:val="22"/>
                <w:lang w:val="en-US"/>
              </w:rPr>
              <w:t>Rate (°C</w:t>
            </w:r>
            <w:r>
              <w:rPr>
                <w:sz w:val="22"/>
                <w:lang w:val="en-US"/>
              </w:rPr>
              <w:t xml:space="preserve"> </w:t>
            </w:r>
            <w:r w:rsidRPr="00753D51">
              <w:rPr>
                <w:sz w:val="22"/>
                <w:lang w:val="en-US"/>
              </w:rPr>
              <w:t>min</w:t>
            </w:r>
            <w:r>
              <w:rPr>
                <w:sz w:val="22"/>
                <w:vertAlign w:val="superscript"/>
                <w:lang w:val="en-US"/>
              </w:rPr>
              <w:t>-1</w:t>
            </w:r>
            <w:r w:rsidRPr="00753D51">
              <w:rPr>
                <w:sz w:val="22"/>
                <w:lang w:val="en-US"/>
              </w:rPr>
              <w:t>)</w:t>
            </w:r>
          </w:p>
        </w:tc>
        <w:tc>
          <w:tcPr>
            <w:tcW w:w="554" w:type="dxa"/>
            <w:tcBorders>
              <w:top w:val="nil"/>
              <w:bottom w:val="single" w:sz="12" w:space="0" w:color="auto"/>
            </w:tcBorders>
          </w:tcPr>
          <w:p w14:paraId="23666E10" w14:textId="77777777" w:rsidR="00F3279A" w:rsidRPr="00753D51" w:rsidRDefault="00F3279A" w:rsidP="00F3279A">
            <w:pPr>
              <w:pStyle w:val="Textkrper"/>
              <w:spacing w:line="240" w:lineRule="auto"/>
              <w:jc w:val="center"/>
              <w:rPr>
                <w:sz w:val="22"/>
                <w:lang w:val="en-US"/>
              </w:rPr>
            </w:pPr>
            <w:r w:rsidRPr="00753D51">
              <w:rPr>
                <w:sz w:val="22"/>
                <w:lang w:val="en-US"/>
              </w:rPr>
              <w:t>T (°C)</w:t>
            </w:r>
          </w:p>
        </w:tc>
        <w:tc>
          <w:tcPr>
            <w:tcW w:w="695" w:type="dxa"/>
            <w:tcBorders>
              <w:top w:val="nil"/>
              <w:bottom w:val="single" w:sz="12" w:space="0" w:color="auto"/>
              <w:right w:val="single" w:sz="4" w:space="0" w:color="auto"/>
            </w:tcBorders>
          </w:tcPr>
          <w:p w14:paraId="2B991762" w14:textId="77777777" w:rsidR="00F3279A" w:rsidRPr="00753D51" w:rsidRDefault="00F3279A" w:rsidP="00F3279A">
            <w:pPr>
              <w:pStyle w:val="Textkrper"/>
              <w:spacing w:line="240" w:lineRule="auto"/>
              <w:jc w:val="center"/>
              <w:rPr>
                <w:sz w:val="22"/>
                <w:lang w:val="en-US"/>
              </w:rPr>
            </w:pPr>
            <w:r w:rsidRPr="00753D51">
              <w:rPr>
                <w:sz w:val="22"/>
                <w:lang w:val="en-US"/>
              </w:rPr>
              <w:t>Hold (min)</w:t>
            </w:r>
          </w:p>
        </w:tc>
        <w:tc>
          <w:tcPr>
            <w:tcW w:w="975" w:type="dxa"/>
            <w:tcBorders>
              <w:top w:val="nil"/>
              <w:left w:val="single" w:sz="4" w:space="0" w:color="auto"/>
              <w:bottom w:val="single" w:sz="12" w:space="0" w:color="auto"/>
            </w:tcBorders>
          </w:tcPr>
          <w:p w14:paraId="2B22CD97" w14:textId="77777777" w:rsidR="00F3279A" w:rsidRPr="00753D51" w:rsidRDefault="00F3279A" w:rsidP="00F3279A">
            <w:pPr>
              <w:pStyle w:val="Textkrper"/>
              <w:spacing w:line="240" w:lineRule="auto"/>
              <w:jc w:val="center"/>
              <w:rPr>
                <w:sz w:val="22"/>
                <w:lang w:val="en-US"/>
              </w:rPr>
            </w:pPr>
            <w:r w:rsidRPr="00753D51">
              <w:rPr>
                <w:sz w:val="22"/>
                <w:lang w:val="en-US"/>
              </w:rPr>
              <w:t>Rate (°C</w:t>
            </w:r>
            <w:r>
              <w:rPr>
                <w:sz w:val="22"/>
                <w:lang w:val="en-US"/>
              </w:rPr>
              <w:t xml:space="preserve"> </w:t>
            </w:r>
            <w:r w:rsidRPr="00753D51">
              <w:rPr>
                <w:sz w:val="22"/>
                <w:lang w:val="en-US"/>
              </w:rPr>
              <w:t>min</w:t>
            </w:r>
            <w:r>
              <w:rPr>
                <w:sz w:val="22"/>
                <w:vertAlign w:val="superscript"/>
                <w:lang w:val="en-US"/>
              </w:rPr>
              <w:t>-1</w:t>
            </w:r>
            <w:r w:rsidRPr="00753D51">
              <w:rPr>
                <w:sz w:val="22"/>
                <w:lang w:val="en-US"/>
              </w:rPr>
              <w:t>)</w:t>
            </w:r>
          </w:p>
        </w:tc>
        <w:tc>
          <w:tcPr>
            <w:tcW w:w="554" w:type="dxa"/>
            <w:tcBorders>
              <w:top w:val="nil"/>
              <w:bottom w:val="single" w:sz="12" w:space="0" w:color="auto"/>
            </w:tcBorders>
          </w:tcPr>
          <w:p w14:paraId="7135DC2A" w14:textId="77777777" w:rsidR="00F3279A" w:rsidRPr="00753D51" w:rsidRDefault="00F3279A" w:rsidP="00F3279A">
            <w:pPr>
              <w:pStyle w:val="Textkrper"/>
              <w:spacing w:line="240" w:lineRule="auto"/>
              <w:jc w:val="center"/>
              <w:rPr>
                <w:sz w:val="22"/>
                <w:lang w:val="en-US"/>
              </w:rPr>
            </w:pPr>
            <w:r w:rsidRPr="00753D51">
              <w:rPr>
                <w:sz w:val="22"/>
                <w:lang w:val="en-US"/>
              </w:rPr>
              <w:t>T (°C)</w:t>
            </w:r>
          </w:p>
        </w:tc>
        <w:tc>
          <w:tcPr>
            <w:tcW w:w="696" w:type="dxa"/>
            <w:tcBorders>
              <w:top w:val="nil"/>
              <w:bottom w:val="single" w:sz="12" w:space="0" w:color="auto"/>
              <w:right w:val="single" w:sz="4" w:space="0" w:color="auto"/>
            </w:tcBorders>
          </w:tcPr>
          <w:p w14:paraId="3A4C2DF2" w14:textId="77777777" w:rsidR="00F3279A" w:rsidRPr="00753D51" w:rsidRDefault="00F3279A" w:rsidP="00F3279A">
            <w:pPr>
              <w:pStyle w:val="Textkrper"/>
              <w:spacing w:line="240" w:lineRule="auto"/>
              <w:jc w:val="center"/>
              <w:rPr>
                <w:sz w:val="22"/>
                <w:lang w:val="en-US"/>
              </w:rPr>
            </w:pPr>
            <w:r w:rsidRPr="00753D51">
              <w:rPr>
                <w:sz w:val="22"/>
                <w:lang w:val="en-US"/>
              </w:rPr>
              <w:t>Hold (min)</w:t>
            </w:r>
          </w:p>
        </w:tc>
      </w:tr>
      <w:tr w:rsidR="00F3279A" w:rsidRPr="00014362" w14:paraId="449782A2" w14:textId="77777777" w:rsidTr="00E11382">
        <w:tc>
          <w:tcPr>
            <w:tcW w:w="745" w:type="dxa"/>
            <w:tcBorders>
              <w:top w:val="single" w:sz="12" w:space="0" w:color="auto"/>
              <w:left w:val="single" w:sz="4" w:space="0" w:color="auto"/>
              <w:bottom w:val="nil"/>
              <w:right w:val="single" w:sz="12" w:space="0" w:color="auto"/>
            </w:tcBorders>
            <w:shd w:val="clear" w:color="auto" w:fill="auto"/>
          </w:tcPr>
          <w:p w14:paraId="5AB9AE68" w14:textId="77777777" w:rsidR="00F3279A" w:rsidRPr="00753D51" w:rsidRDefault="00F3279A" w:rsidP="00F3279A">
            <w:pPr>
              <w:pStyle w:val="Textkrper"/>
              <w:spacing w:line="240" w:lineRule="auto"/>
              <w:rPr>
                <w:sz w:val="22"/>
                <w:lang w:val="en-US"/>
              </w:rPr>
            </w:pPr>
            <w:r w:rsidRPr="00753D51">
              <w:rPr>
                <w:sz w:val="22"/>
                <w:lang w:val="en-US"/>
              </w:rPr>
              <w:t>Initial</w:t>
            </w:r>
          </w:p>
        </w:tc>
        <w:tc>
          <w:tcPr>
            <w:tcW w:w="969" w:type="dxa"/>
            <w:tcBorders>
              <w:top w:val="single" w:sz="12" w:space="0" w:color="auto"/>
              <w:left w:val="single" w:sz="12" w:space="0" w:color="auto"/>
              <w:bottom w:val="nil"/>
            </w:tcBorders>
            <w:shd w:val="clear" w:color="auto" w:fill="auto"/>
          </w:tcPr>
          <w:p w14:paraId="2064B728" w14:textId="77777777" w:rsidR="00F3279A" w:rsidRPr="00753D51" w:rsidRDefault="00F3279A" w:rsidP="00F3279A">
            <w:pPr>
              <w:pStyle w:val="Textkrper"/>
              <w:spacing w:line="240" w:lineRule="auto"/>
              <w:jc w:val="center"/>
              <w:rPr>
                <w:sz w:val="22"/>
                <w:lang w:val="en-US"/>
              </w:rPr>
            </w:pPr>
          </w:p>
        </w:tc>
        <w:tc>
          <w:tcPr>
            <w:tcW w:w="551" w:type="dxa"/>
            <w:tcBorders>
              <w:top w:val="single" w:sz="12" w:space="0" w:color="auto"/>
              <w:bottom w:val="nil"/>
            </w:tcBorders>
            <w:shd w:val="clear" w:color="auto" w:fill="auto"/>
          </w:tcPr>
          <w:p w14:paraId="52D3382C" w14:textId="77777777" w:rsidR="00F3279A" w:rsidRPr="00753D51" w:rsidRDefault="00F3279A" w:rsidP="00F3279A">
            <w:pPr>
              <w:pStyle w:val="Textkrper"/>
              <w:spacing w:line="240" w:lineRule="auto"/>
              <w:jc w:val="center"/>
              <w:rPr>
                <w:sz w:val="22"/>
                <w:lang w:val="en-US"/>
              </w:rPr>
            </w:pPr>
            <w:r w:rsidRPr="00753D51">
              <w:rPr>
                <w:sz w:val="22"/>
                <w:lang w:val="en-US"/>
              </w:rPr>
              <w:t>70</w:t>
            </w:r>
          </w:p>
        </w:tc>
        <w:tc>
          <w:tcPr>
            <w:tcW w:w="805" w:type="dxa"/>
            <w:tcBorders>
              <w:top w:val="single" w:sz="12" w:space="0" w:color="auto"/>
              <w:bottom w:val="nil"/>
              <w:right w:val="single" w:sz="4" w:space="0" w:color="auto"/>
            </w:tcBorders>
            <w:shd w:val="clear" w:color="auto" w:fill="auto"/>
          </w:tcPr>
          <w:p w14:paraId="0C1EC422" w14:textId="77777777" w:rsidR="00F3279A" w:rsidRPr="00753D51" w:rsidRDefault="00F3279A" w:rsidP="00F3279A">
            <w:pPr>
              <w:pStyle w:val="Textkrper"/>
              <w:spacing w:line="240" w:lineRule="auto"/>
              <w:jc w:val="center"/>
              <w:rPr>
                <w:sz w:val="22"/>
                <w:lang w:val="en-US"/>
              </w:rPr>
            </w:pPr>
            <w:r w:rsidRPr="00753D51">
              <w:rPr>
                <w:sz w:val="22"/>
                <w:lang w:val="en-US"/>
              </w:rPr>
              <w:t>2</w:t>
            </w:r>
          </w:p>
        </w:tc>
        <w:tc>
          <w:tcPr>
            <w:tcW w:w="969" w:type="dxa"/>
            <w:tcBorders>
              <w:top w:val="single" w:sz="12" w:space="0" w:color="auto"/>
              <w:left w:val="single" w:sz="4" w:space="0" w:color="auto"/>
              <w:bottom w:val="nil"/>
            </w:tcBorders>
          </w:tcPr>
          <w:p w14:paraId="1356FF28" w14:textId="77777777" w:rsidR="00F3279A" w:rsidRPr="00753D51" w:rsidRDefault="00F3279A" w:rsidP="00F3279A">
            <w:pPr>
              <w:pStyle w:val="Textkrper"/>
              <w:spacing w:line="240" w:lineRule="auto"/>
              <w:jc w:val="center"/>
              <w:rPr>
                <w:sz w:val="22"/>
                <w:lang w:val="en-US"/>
              </w:rPr>
            </w:pPr>
          </w:p>
        </w:tc>
        <w:tc>
          <w:tcPr>
            <w:tcW w:w="554" w:type="dxa"/>
            <w:tcBorders>
              <w:top w:val="single" w:sz="12" w:space="0" w:color="auto"/>
              <w:bottom w:val="nil"/>
            </w:tcBorders>
          </w:tcPr>
          <w:p w14:paraId="0B875ADB" w14:textId="77777777" w:rsidR="00F3279A" w:rsidRPr="00753D51" w:rsidRDefault="00F3279A" w:rsidP="00F3279A">
            <w:pPr>
              <w:pStyle w:val="Textkrper"/>
              <w:spacing w:line="240" w:lineRule="auto"/>
              <w:jc w:val="center"/>
              <w:rPr>
                <w:sz w:val="22"/>
                <w:lang w:val="en-US"/>
              </w:rPr>
            </w:pPr>
            <w:r w:rsidRPr="00753D51">
              <w:rPr>
                <w:sz w:val="22"/>
                <w:lang w:val="en-US"/>
              </w:rPr>
              <w:t>40</w:t>
            </w:r>
          </w:p>
        </w:tc>
        <w:tc>
          <w:tcPr>
            <w:tcW w:w="695" w:type="dxa"/>
            <w:tcBorders>
              <w:top w:val="single" w:sz="12" w:space="0" w:color="auto"/>
              <w:bottom w:val="nil"/>
              <w:right w:val="single" w:sz="4" w:space="0" w:color="auto"/>
            </w:tcBorders>
          </w:tcPr>
          <w:p w14:paraId="62B5354F" w14:textId="77777777" w:rsidR="00F3279A" w:rsidRPr="00753D51" w:rsidRDefault="00F3279A" w:rsidP="00F3279A">
            <w:pPr>
              <w:pStyle w:val="Textkrper"/>
              <w:spacing w:line="240" w:lineRule="auto"/>
              <w:jc w:val="center"/>
              <w:rPr>
                <w:sz w:val="22"/>
                <w:lang w:val="en-US"/>
              </w:rPr>
            </w:pPr>
            <w:r w:rsidRPr="00753D51">
              <w:rPr>
                <w:sz w:val="22"/>
                <w:lang w:val="en-US"/>
              </w:rPr>
              <w:t>2</w:t>
            </w:r>
          </w:p>
        </w:tc>
        <w:tc>
          <w:tcPr>
            <w:tcW w:w="975" w:type="dxa"/>
            <w:tcBorders>
              <w:top w:val="single" w:sz="12" w:space="0" w:color="auto"/>
              <w:left w:val="single" w:sz="4" w:space="0" w:color="auto"/>
              <w:bottom w:val="nil"/>
            </w:tcBorders>
          </w:tcPr>
          <w:p w14:paraId="5CCB08EA" w14:textId="77777777" w:rsidR="00F3279A" w:rsidRPr="00753D51" w:rsidRDefault="00F3279A" w:rsidP="00F3279A">
            <w:pPr>
              <w:pStyle w:val="Textkrper"/>
              <w:spacing w:line="240" w:lineRule="auto"/>
              <w:jc w:val="center"/>
              <w:rPr>
                <w:sz w:val="22"/>
                <w:lang w:val="en-US"/>
              </w:rPr>
            </w:pPr>
          </w:p>
        </w:tc>
        <w:tc>
          <w:tcPr>
            <w:tcW w:w="554" w:type="dxa"/>
            <w:tcBorders>
              <w:top w:val="single" w:sz="12" w:space="0" w:color="auto"/>
              <w:bottom w:val="nil"/>
            </w:tcBorders>
          </w:tcPr>
          <w:p w14:paraId="7421E474" w14:textId="77777777" w:rsidR="00F3279A" w:rsidRPr="00753D51" w:rsidRDefault="00F3279A" w:rsidP="00F3279A">
            <w:pPr>
              <w:pStyle w:val="Textkrper"/>
              <w:spacing w:line="240" w:lineRule="auto"/>
              <w:jc w:val="center"/>
              <w:rPr>
                <w:sz w:val="22"/>
                <w:lang w:val="en-US"/>
              </w:rPr>
            </w:pPr>
            <w:r w:rsidRPr="00753D51">
              <w:rPr>
                <w:sz w:val="22"/>
                <w:lang w:val="en-US"/>
              </w:rPr>
              <w:t>80</w:t>
            </w:r>
          </w:p>
        </w:tc>
        <w:tc>
          <w:tcPr>
            <w:tcW w:w="696" w:type="dxa"/>
            <w:tcBorders>
              <w:top w:val="single" w:sz="12" w:space="0" w:color="auto"/>
              <w:bottom w:val="nil"/>
              <w:right w:val="single" w:sz="4" w:space="0" w:color="auto"/>
            </w:tcBorders>
          </w:tcPr>
          <w:p w14:paraId="5346221D" w14:textId="77777777" w:rsidR="00F3279A" w:rsidRPr="00753D51" w:rsidRDefault="00F3279A" w:rsidP="00F3279A">
            <w:pPr>
              <w:pStyle w:val="Textkrper"/>
              <w:spacing w:line="240" w:lineRule="auto"/>
              <w:jc w:val="center"/>
              <w:rPr>
                <w:sz w:val="22"/>
                <w:lang w:val="en-US"/>
              </w:rPr>
            </w:pPr>
            <w:r w:rsidRPr="00753D51">
              <w:rPr>
                <w:sz w:val="22"/>
                <w:lang w:val="en-US"/>
              </w:rPr>
              <w:t>2</w:t>
            </w:r>
          </w:p>
        </w:tc>
      </w:tr>
      <w:tr w:rsidR="00F3279A" w:rsidRPr="00014362" w14:paraId="68E1D220" w14:textId="77777777" w:rsidTr="00E11382">
        <w:tc>
          <w:tcPr>
            <w:tcW w:w="745" w:type="dxa"/>
            <w:tcBorders>
              <w:top w:val="nil"/>
              <w:left w:val="single" w:sz="4" w:space="0" w:color="auto"/>
              <w:bottom w:val="nil"/>
              <w:right w:val="single" w:sz="12" w:space="0" w:color="auto"/>
            </w:tcBorders>
            <w:shd w:val="clear" w:color="auto" w:fill="auto"/>
          </w:tcPr>
          <w:p w14:paraId="037B615D" w14:textId="77777777" w:rsidR="00F3279A" w:rsidRPr="00753D51" w:rsidRDefault="00F3279A" w:rsidP="00F3279A">
            <w:pPr>
              <w:pStyle w:val="Textkrper"/>
              <w:spacing w:line="240" w:lineRule="auto"/>
              <w:rPr>
                <w:sz w:val="22"/>
                <w:lang w:val="en-US"/>
              </w:rPr>
            </w:pPr>
            <w:r w:rsidRPr="00753D51">
              <w:rPr>
                <w:sz w:val="22"/>
                <w:lang w:val="en-US"/>
              </w:rPr>
              <w:t>1</w:t>
            </w:r>
          </w:p>
        </w:tc>
        <w:tc>
          <w:tcPr>
            <w:tcW w:w="969" w:type="dxa"/>
            <w:tcBorders>
              <w:top w:val="nil"/>
              <w:left w:val="single" w:sz="12" w:space="0" w:color="auto"/>
              <w:bottom w:val="nil"/>
            </w:tcBorders>
            <w:shd w:val="clear" w:color="auto" w:fill="auto"/>
          </w:tcPr>
          <w:p w14:paraId="2F52DE77" w14:textId="77777777" w:rsidR="00F3279A" w:rsidRPr="00753D51" w:rsidRDefault="00F3279A" w:rsidP="00F3279A">
            <w:pPr>
              <w:pStyle w:val="Textkrper"/>
              <w:spacing w:line="240" w:lineRule="auto"/>
              <w:jc w:val="center"/>
              <w:rPr>
                <w:sz w:val="22"/>
                <w:lang w:val="en-US"/>
              </w:rPr>
            </w:pPr>
            <w:r w:rsidRPr="00753D51">
              <w:rPr>
                <w:sz w:val="22"/>
                <w:lang w:val="en-US"/>
              </w:rPr>
              <w:t>15</w:t>
            </w:r>
          </w:p>
        </w:tc>
        <w:tc>
          <w:tcPr>
            <w:tcW w:w="551" w:type="dxa"/>
            <w:tcBorders>
              <w:top w:val="nil"/>
              <w:bottom w:val="nil"/>
            </w:tcBorders>
            <w:shd w:val="clear" w:color="auto" w:fill="auto"/>
          </w:tcPr>
          <w:p w14:paraId="192D3F1E" w14:textId="77777777" w:rsidR="00F3279A" w:rsidRPr="00753D51" w:rsidRDefault="00F3279A" w:rsidP="00F3279A">
            <w:pPr>
              <w:pStyle w:val="Textkrper"/>
              <w:spacing w:line="240" w:lineRule="auto"/>
              <w:jc w:val="center"/>
              <w:rPr>
                <w:sz w:val="22"/>
                <w:lang w:val="en-US"/>
              </w:rPr>
            </w:pPr>
            <w:r w:rsidRPr="00753D51">
              <w:rPr>
                <w:sz w:val="22"/>
                <w:lang w:val="en-US"/>
              </w:rPr>
              <w:t>270</w:t>
            </w:r>
          </w:p>
        </w:tc>
        <w:tc>
          <w:tcPr>
            <w:tcW w:w="805" w:type="dxa"/>
            <w:tcBorders>
              <w:top w:val="nil"/>
              <w:bottom w:val="nil"/>
              <w:right w:val="single" w:sz="4" w:space="0" w:color="auto"/>
            </w:tcBorders>
            <w:shd w:val="clear" w:color="auto" w:fill="auto"/>
          </w:tcPr>
          <w:p w14:paraId="77DB2B1A" w14:textId="77777777" w:rsidR="00F3279A" w:rsidRPr="00753D51" w:rsidRDefault="00F3279A" w:rsidP="00F3279A">
            <w:pPr>
              <w:pStyle w:val="Textkrper"/>
              <w:spacing w:line="240" w:lineRule="auto"/>
              <w:jc w:val="center"/>
              <w:rPr>
                <w:sz w:val="22"/>
                <w:lang w:val="en-US"/>
              </w:rPr>
            </w:pPr>
            <w:r w:rsidRPr="00753D51">
              <w:rPr>
                <w:sz w:val="22"/>
                <w:lang w:val="en-US"/>
              </w:rPr>
              <w:t>0</w:t>
            </w:r>
          </w:p>
        </w:tc>
        <w:tc>
          <w:tcPr>
            <w:tcW w:w="969" w:type="dxa"/>
            <w:tcBorders>
              <w:top w:val="nil"/>
              <w:left w:val="single" w:sz="4" w:space="0" w:color="auto"/>
              <w:bottom w:val="nil"/>
            </w:tcBorders>
          </w:tcPr>
          <w:p w14:paraId="2E11700B" w14:textId="77777777" w:rsidR="00F3279A" w:rsidRPr="00753D51" w:rsidRDefault="00F3279A" w:rsidP="00F3279A">
            <w:pPr>
              <w:pStyle w:val="Textkrper"/>
              <w:spacing w:line="240" w:lineRule="auto"/>
              <w:jc w:val="center"/>
              <w:rPr>
                <w:sz w:val="22"/>
                <w:lang w:val="en-US"/>
              </w:rPr>
            </w:pPr>
            <w:r w:rsidRPr="00753D51">
              <w:rPr>
                <w:sz w:val="22"/>
                <w:lang w:val="en-US"/>
              </w:rPr>
              <w:t>15</w:t>
            </w:r>
          </w:p>
        </w:tc>
        <w:tc>
          <w:tcPr>
            <w:tcW w:w="554" w:type="dxa"/>
            <w:tcBorders>
              <w:top w:val="nil"/>
              <w:bottom w:val="nil"/>
            </w:tcBorders>
          </w:tcPr>
          <w:p w14:paraId="6E04298A" w14:textId="77777777" w:rsidR="00F3279A" w:rsidRPr="00753D51" w:rsidRDefault="00F3279A" w:rsidP="00F3279A">
            <w:pPr>
              <w:pStyle w:val="Textkrper"/>
              <w:spacing w:line="240" w:lineRule="auto"/>
              <w:jc w:val="center"/>
              <w:rPr>
                <w:sz w:val="22"/>
                <w:lang w:val="en-US"/>
              </w:rPr>
            </w:pPr>
            <w:r w:rsidRPr="00753D51">
              <w:rPr>
                <w:sz w:val="22"/>
                <w:lang w:val="en-US"/>
              </w:rPr>
              <w:t>280</w:t>
            </w:r>
          </w:p>
        </w:tc>
        <w:tc>
          <w:tcPr>
            <w:tcW w:w="695" w:type="dxa"/>
            <w:tcBorders>
              <w:top w:val="nil"/>
              <w:bottom w:val="nil"/>
              <w:right w:val="single" w:sz="4" w:space="0" w:color="auto"/>
            </w:tcBorders>
          </w:tcPr>
          <w:p w14:paraId="30BA8147" w14:textId="77777777" w:rsidR="00F3279A" w:rsidRPr="00753D51" w:rsidRDefault="00F3279A" w:rsidP="00F3279A">
            <w:pPr>
              <w:pStyle w:val="Textkrper"/>
              <w:spacing w:line="240" w:lineRule="auto"/>
              <w:jc w:val="center"/>
              <w:rPr>
                <w:sz w:val="22"/>
                <w:lang w:val="en-US"/>
              </w:rPr>
            </w:pPr>
            <w:r w:rsidRPr="00753D51">
              <w:rPr>
                <w:sz w:val="22"/>
                <w:lang w:val="en-US"/>
              </w:rPr>
              <w:t>0</w:t>
            </w:r>
          </w:p>
        </w:tc>
        <w:tc>
          <w:tcPr>
            <w:tcW w:w="975" w:type="dxa"/>
            <w:tcBorders>
              <w:top w:val="nil"/>
              <w:left w:val="single" w:sz="4" w:space="0" w:color="auto"/>
              <w:bottom w:val="nil"/>
            </w:tcBorders>
          </w:tcPr>
          <w:p w14:paraId="7DFE5B3A" w14:textId="77777777" w:rsidR="00F3279A" w:rsidRPr="00753D51" w:rsidRDefault="00F3279A" w:rsidP="00F3279A">
            <w:pPr>
              <w:pStyle w:val="Textkrper"/>
              <w:spacing w:line="240" w:lineRule="auto"/>
              <w:jc w:val="center"/>
              <w:rPr>
                <w:sz w:val="22"/>
                <w:lang w:val="en-US"/>
              </w:rPr>
            </w:pPr>
            <w:r w:rsidRPr="00753D51">
              <w:rPr>
                <w:sz w:val="22"/>
                <w:lang w:val="en-US"/>
              </w:rPr>
              <w:t>15</w:t>
            </w:r>
          </w:p>
        </w:tc>
        <w:tc>
          <w:tcPr>
            <w:tcW w:w="554" w:type="dxa"/>
            <w:tcBorders>
              <w:top w:val="nil"/>
              <w:bottom w:val="nil"/>
            </w:tcBorders>
          </w:tcPr>
          <w:p w14:paraId="21FEC97E" w14:textId="77777777" w:rsidR="00F3279A" w:rsidRPr="00753D51" w:rsidRDefault="00F3279A" w:rsidP="00F3279A">
            <w:pPr>
              <w:pStyle w:val="Textkrper"/>
              <w:spacing w:line="240" w:lineRule="auto"/>
              <w:jc w:val="center"/>
              <w:rPr>
                <w:sz w:val="22"/>
                <w:lang w:val="en-US"/>
              </w:rPr>
            </w:pPr>
            <w:r w:rsidRPr="00753D51">
              <w:rPr>
                <w:sz w:val="22"/>
                <w:lang w:val="en-US"/>
              </w:rPr>
              <w:t>250</w:t>
            </w:r>
          </w:p>
        </w:tc>
        <w:tc>
          <w:tcPr>
            <w:tcW w:w="696" w:type="dxa"/>
            <w:tcBorders>
              <w:top w:val="nil"/>
              <w:bottom w:val="nil"/>
              <w:right w:val="single" w:sz="4" w:space="0" w:color="auto"/>
            </w:tcBorders>
          </w:tcPr>
          <w:p w14:paraId="46849F58" w14:textId="77777777" w:rsidR="00F3279A" w:rsidRPr="00753D51" w:rsidRDefault="00F3279A" w:rsidP="00F3279A">
            <w:pPr>
              <w:pStyle w:val="Textkrper"/>
              <w:spacing w:line="240" w:lineRule="auto"/>
              <w:jc w:val="center"/>
              <w:rPr>
                <w:sz w:val="22"/>
                <w:lang w:val="en-US"/>
              </w:rPr>
            </w:pPr>
            <w:r w:rsidRPr="00753D51">
              <w:rPr>
                <w:sz w:val="22"/>
                <w:lang w:val="en-US"/>
              </w:rPr>
              <w:t>1</w:t>
            </w:r>
          </w:p>
        </w:tc>
      </w:tr>
      <w:tr w:rsidR="00F3279A" w:rsidRPr="00014362" w14:paraId="7457A017" w14:textId="77777777" w:rsidTr="00E11382">
        <w:tc>
          <w:tcPr>
            <w:tcW w:w="745" w:type="dxa"/>
            <w:tcBorders>
              <w:top w:val="nil"/>
              <w:left w:val="single" w:sz="4" w:space="0" w:color="auto"/>
              <w:bottom w:val="single" w:sz="4" w:space="0" w:color="auto"/>
              <w:right w:val="single" w:sz="12" w:space="0" w:color="auto"/>
            </w:tcBorders>
            <w:shd w:val="clear" w:color="auto" w:fill="auto"/>
          </w:tcPr>
          <w:p w14:paraId="3A4709B1" w14:textId="77777777" w:rsidR="00F3279A" w:rsidRPr="00753D51" w:rsidRDefault="00F3279A" w:rsidP="00F3279A">
            <w:pPr>
              <w:pStyle w:val="Textkrper"/>
              <w:spacing w:line="240" w:lineRule="auto"/>
              <w:rPr>
                <w:sz w:val="22"/>
                <w:lang w:val="en-US"/>
              </w:rPr>
            </w:pPr>
            <w:r w:rsidRPr="00753D51">
              <w:rPr>
                <w:sz w:val="22"/>
                <w:lang w:val="en-US"/>
              </w:rPr>
              <w:t>2</w:t>
            </w:r>
          </w:p>
        </w:tc>
        <w:tc>
          <w:tcPr>
            <w:tcW w:w="969" w:type="dxa"/>
            <w:tcBorders>
              <w:top w:val="nil"/>
              <w:left w:val="single" w:sz="12" w:space="0" w:color="auto"/>
              <w:bottom w:val="single" w:sz="4" w:space="0" w:color="auto"/>
            </w:tcBorders>
            <w:shd w:val="clear" w:color="auto" w:fill="auto"/>
          </w:tcPr>
          <w:p w14:paraId="524B8CA3" w14:textId="77777777" w:rsidR="00F3279A" w:rsidRPr="00753D51" w:rsidRDefault="00F3279A" w:rsidP="00F3279A">
            <w:pPr>
              <w:pStyle w:val="Textkrper"/>
              <w:spacing w:line="240" w:lineRule="auto"/>
              <w:jc w:val="center"/>
              <w:rPr>
                <w:sz w:val="22"/>
                <w:lang w:val="en-US"/>
              </w:rPr>
            </w:pPr>
            <w:r w:rsidRPr="00753D51">
              <w:rPr>
                <w:sz w:val="22"/>
                <w:lang w:val="en-US"/>
              </w:rPr>
              <w:t>5</w:t>
            </w:r>
          </w:p>
        </w:tc>
        <w:tc>
          <w:tcPr>
            <w:tcW w:w="551" w:type="dxa"/>
            <w:tcBorders>
              <w:top w:val="nil"/>
              <w:bottom w:val="single" w:sz="4" w:space="0" w:color="auto"/>
            </w:tcBorders>
            <w:shd w:val="clear" w:color="auto" w:fill="auto"/>
          </w:tcPr>
          <w:p w14:paraId="375F320A" w14:textId="77777777" w:rsidR="00F3279A" w:rsidRPr="00753D51" w:rsidRDefault="00F3279A" w:rsidP="00F3279A">
            <w:pPr>
              <w:pStyle w:val="Textkrper"/>
              <w:spacing w:line="240" w:lineRule="auto"/>
              <w:jc w:val="center"/>
              <w:rPr>
                <w:sz w:val="22"/>
                <w:lang w:val="en-US"/>
              </w:rPr>
            </w:pPr>
            <w:r w:rsidRPr="00753D51">
              <w:rPr>
                <w:sz w:val="22"/>
                <w:lang w:val="en-US"/>
              </w:rPr>
              <w:t>320</w:t>
            </w:r>
          </w:p>
        </w:tc>
        <w:tc>
          <w:tcPr>
            <w:tcW w:w="805" w:type="dxa"/>
            <w:tcBorders>
              <w:top w:val="nil"/>
              <w:bottom w:val="single" w:sz="4" w:space="0" w:color="auto"/>
              <w:right w:val="single" w:sz="4" w:space="0" w:color="auto"/>
            </w:tcBorders>
            <w:shd w:val="clear" w:color="auto" w:fill="auto"/>
          </w:tcPr>
          <w:p w14:paraId="5A0F87E4" w14:textId="77777777" w:rsidR="00F3279A" w:rsidRPr="00753D51" w:rsidRDefault="00F3279A" w:rsidP="00F3279A">
            <w:pPr>
              <w:pStyle w:val="Textkrper"/>
              <w:spacing w:line="240" w:lineRule="auto"/>
              <w:jc w:val="center"/>
              <w:rPr>
                <w:sz w:val="22"/>
                <w:lang w:val="en-US"/>
              </w:rPr>
            </w:pPr>
            <w:r w:rsidRPr="00753D51">
              <w:rPr>
                <w:sz w:val="22"/>
                <w:lang w:val="en-US"/>
              </w:rPr>
              <w:t>8</w:t>
            </w:r>
          </w:p>
        </w:tc>
        <w:tc>
          <w:tcPr>
            <w:tcW w:w="969" w:type="dxa"/>
            <w:tcBorders>
              <w:top w:val="nil"/>
              <w:left w:val="single" w:sz="4" w:space="0" w:color="auto"/>
              <w:bottom w:val="single" w:sz="4" w:space="0" w:color="auto"/>
            </w:tcBorders>
          </w:tcPr>
          <w:p w14:paraId="20DD2300" w14:textId="77777777" w:rsidR="00F3279A" w:rsidRPr="00753D51" w:rsidRDefault="00F3279A" w:rsidP="00F3279A">
            <w:pPr>
              <w:pStyle w:val="Textkrper"/>
              <w:spacing w:line="240" w:lineRule="auto"/>
              <w:jc w:val="center"/>
              <w:rPr>
                <w:sz w:val="22"/>
                <w:lang w:val="en-US"/>
              </w:rPr>
            </w:pPr>
            <w:r w:rsidRPr="00753D51">
              <w:rPr>
                <w:sz w:val="22"/>
                <w:lang w:val="en-US"/>
              </w:rPr>
              <w:t>50</w:t>
            </w:r>
          </w:p>
        </w:tc>
        <w:tc>
          <w:tcPr>
            <w:tcW w:w="554" w:type="dxa"/>
            <w:tcBorders>
              <w:top w:val="nil"/>
              <w:bottom w:val="single" w:sz="4" w:space="0" w:color="auto"/>
            </w:tcBorders>
          </w:tcPr>
          <w:p w14:paraId="5E94836D" w14:textId="77777777" w:rsidR="00F3279A" w:rsidRPr="00753D51" w:rsidRDefault="00F3279A" w:rsidP="00F3279A">
            <w:pPr>
              <w:pStyle w:val="Textkrper"/>
              <w:spacing w:line="240" w:lineRule="auto"/>
              <w:jc w:val="center"/>
              <w:rPr>
                <w:sz w:val="22"/>
                <w:lang w:val="en-US"/>
              </w:rPr>
            </w:pPr>
            <w:r w:rsidRPr="00753D51">
              <w:rPr>
                <w:sz w:val="22"/>
                <w:lang w:val="en-US"/>
              </w:rPr>
              <w:t>40</w:t>
            </w:r>
          </w:p>
        </w:tc>
        <w:tc>
          <w:tcPr>
            <w:tcW w:w="695" w:type="dxa"/>
            <w:tcBorders>
              <w:top w:val="nil"/>
              <w:bottom w:val="single" w:sz="4" w:space="0" w:color="auto"/>
              <w:right w:val="single" w:sz="4" w:space="0" w:color="auto"/>
            </w:tcBorders>
          </w:tcPr>
          <w:p w14:paraId="0282D0EE" w14:textId="77777777" w:rsidR="00F3279A" w:rsidRPr="00753D51" w:rsidRDefault="00F3279A" w:rsidP="00F3279A">
            <w:pPr>
              <w:pStyle w:val="Textkrper"/>
              <w:spacing w:line="240" w:lineRule="auto"/>
              <w:jc w:val="center"/>
              <w:rPr>
                <w:sz w:val="22"/>
                <w:lang w:val="en-US"/>
              </w:rPr>
            </w:pPr>
            <w:r w:rsidRPr="00753D51">
              <w:rPr>
                <w:sz w:val="22"/>
                <w:lang w:val="en-US"/>
              </w:rPr>
              <w:t>4</w:t>
            </w:r>
          </w:p>
        </w:tc>
        <w:tc>
          <w:tcPr>
            <w:tcW w:w="975" w:type="dxa"/>
            <w:tcBorders>
              <w:top w:val="nil"/>
              <w:left w:val="single" w:sz="4" w:space="0" w:color="auto"/>
              <w:bottom w:val="single" w:sz="4" w:space="0" w:color="auto"/>
            </w:tcBorders>
          </w:tcPr>
          <w:p w14:paraId="6F95F640" w14:textId="77777777" w:rsidR="00F3279A" w:rsidRPr="00753D51" w:rsidRDefault="00F3279A" w:rsidP="00F3279A">
            <w:pPr>
              <w:pStyle w:val="Textkrper"/>
              <w:spacing w:line="240" w:lineRule="auto"/>
              <w:jc w:val="center"/>
              <w:rPr>
                <w:sz w:val="22"/>
                <w:lang w:val="en-US"/>
              </w:rPr>
            </w:pPr>
            <w:r w:rsidRPr="00753D51">
              <w:rPr>
                <w:sz w:val="22"/>
                <w:lang w:val="en-US"/>
              </w:rPr>
              <w:t>70</w:t>
            </w:r>
          </w:p>
        </w:tc>
        <w:tc>
          <w:tcPr>
            <w:tcW w:w="554" w:type="dxa"/>
            <w:tcBorders>
              <w:top w:val="nil"/>
              <w:bottom w:val="single" w:sz="4" w:space="0" w:color="auto"/>
            </w:tcBorders>
          </w:tcPr>
          <w:p w14:paraId="6714F381" w14:textId="77777777" w:rsidR="00F3279A" w:rsidRPr="00753D51" w:rsidRDefault="00F3279A" w:rsidP="00F3279A">
            <w:pPr>
              <w:pStyle w:val="Textkrper"/>
              <w:spacing w:line="240" w:lineRule="auto"/>
              <w:jc w:val="center"/>
              <w:rPr>
                <w:sz w:val="22"/>
                <w:lang w:val="en-US"/>
              </w:rPr>
            </w:pPr>
            <w:r w:rsidRPr="00753D51">
              <w:rPr>
                <w:sz w:val="22"/>
                <w:lang w:val="en-US"/>
              </w:rPr>
              <w:t>40</w:t>
            </w:r>
          </w:p>
        </w:tc>
        <w:tc>
          <w:tcPr>
            <w:tcW w:w="696" w:type="dxa"/>
            <w:tcBorders>
              <w:top w:val="nil"/>
              <w:bottom w:val="single" w:sz="4" w:space="0" w:color="auto"/>
              <w:right w:val="single" w:sz="4" w:space="0" w:color="auto"/>
            </w:tcBorders>
          </w:tcPr>
          <w:p w14:paraId="29CE8F2E" w14:textId="77777777" w:rsidR="00F3279A" w:rsidRPr="00753D51" w:rsidRDefault="00F3279A" w:rsidP="00F3279A">
            <w:pPr>
              <w:pStyle w:val="Textkrper"/>
              <w:spacing w:line="240" w:lineRule="auto"/>
              <w:jc w:val="center"/>
              <w:rPr>
                <w:sz w:val="22"/>
                <w:lang w:val="en-US"/>
              </w:rPr>
            </w:pPr>
            <w:r w:rsidRPr="00753D51">
              <w:rPr>
                <w:sz w:val="22"/>
                <w:lang w:val="en-US"/>
              </w:rPr>
              <w:t>3</w:t>
            </w:r>
          </w:p>
        </w:tc>
      </w:tr>
    </w:tbl>
    <w:p w14:paraId="35A28213" w14:textId="3664D118" w:rsidR="00F3279A" w:rsidRDefault="00F3279A" w:rsidP="00F3279A">
      <w:pPr>
        <w:spacing w:line="240" w:lineRule="auto"/>
      </w:pPr>
    </w:p>
    <w:p w14:paraId="54B6566A" w14:textId="721E1265" w:rsidR="00F3279A" w:rsidRDefault="00F3279A" w:rsidP="00F3279A">
      <w:pPr>
        <w:spacing w:line="240" w:lineRule="auto"/>
      </w:pPr>
    </w:p>
    <w:p w14:paraId="7F39B5E2" w14:textId="77777777" w:rsidR="00F3279A" w:rsidRDefault="00F3279A" w:rsidP="00F3279A">
      <w:pPr>
        <w:spacing w:line="240" w:lineRule="auto"/>
        <w:jc w:val="left"/>
        <w:rPr>
          <w:b/>
          <w:bCs/>
          <w:sz w:val="18"/>
        </w:rPr>
      </w:pPr>
      <w:r>
        <w:br w:type="page"/>
      </w:r>
    </w:p>
    <w:p w14:paraId="04B03C27" w14:textId="5C352E2F" w:rsidR="00F3279A" w:rsidRPr="007B3E22" w:rsidRDefault="00F3279A" w:rsidP="00F3279A">
      <w:pPr>
        <w:pStyle w:val="Beschriftung"/>
      </w:pPr>
      <w:r>
        <w:lastRenderedPageBreak/>
        <w:t xml:space="preserve">Table 2: </w:t>
      </w:r>
      <w:r w:rsidRPr="0046549B">
        <w:t>δ</w:t>
      </w:r>
      <w:r w:rsidRPr="0046549B">
        <w:rPr>
          <w:vertAlign w:val="superscript"/>
        </w:rPr>
        <w:t>13</w:t>
      </w:r>
      <w:r>
        <w:t>C and</w:t>
      </w:r>
      <w:r w:rsidRPr="0046549B">
        <w:t xml:space="preserve"> δ</w:t>
      </w:r>
      <w:r w:rsidRPr="0046549B">
        <w:rPr>
          <w:vertAlign w:val="superscript"/>
        </w:rPr>
        <w:t>15</w:t>
      </w:r>
      <w:r w:rsidRPr="0046549B">
        <w:t>N values</w:t>
      </w:r>
      <w:r>
        <w:t xml:space="preserve"> including standard deviation</w:t>
      </w:r>
      <w:r w:rsidRPr="0046549B">
        <w:t xml:space="preserve"> </w:t>
      </w:r>
      <w:r>
        <w:t xml:space="preserve">of triplicate measurements on EA-IRMS for potential precursor substances of MDMB-CHMICA and Cumyl-PeGaClone, purchased from different global vendors. </w:t>
      </w:r>
    </w:p>
    <w:tbl>
      <w:tblPr>
        <w:tblW w:w="5957" w:type="dxa"/>
        <w:tblLook w:val="04A0" w:firstRow="1" w:lastRow="0" w:firstColumn="1" w:lastColumn="0" w:noHBand="0" w:noVBand="1"/>
      </w:tblPr>
      <w:tblGrid>
        <w:gridCol w:w="1610"/>
        <w:gridCol w:w="1421"/>
        <w:gridCol w:w="1463"/>
        <w:gridCol w:w="1463"/>
      </w:tblGrid>
      <w:tr w:rsidR="00F3279A" w:rsidRPr="001E6670" w14:paraId="57402A23" w14:textId="77777777" w:rsidTr="00E11382">
        <w:trPr>
          <w:trHeight w:val="434"/>
        </w:trPr>
        <w:tc>
          <w:tcPr>
            <w:tcW w:w="1610" w:type="dxa"/>
            <w:tcBorders>
              <w:bottom w:val="single" w:sz="4" w:space="0" w:color="auto"/>
            </w:tcBorders>
            <w:shd w:val="clear" w:color="auto" w:fill="auto"/>
            <w:vAlign w:val="bottom"/>
          </w:tcPr>
          <w:p w14:paraId="780058FD" w14:textId="77777777" w:rsidR="00F3279A" w:rsidRPr="001E6670" w:rsidRDefault="00F3279A" w:rsidP="00F3279A">
            <w:pPr>
              <w:spacing w:line="240" w:lineRule="auto"/>
              <w:rPr>
                <w:rFonts w:cstheme="minorHAnsi"/>
                <w:sz w:val="20"/>
              </w:rPr>
            </w:pPr>
          </w:p>
        </w:tc>
        <w:tc>
          <w:tcPr>
            <w:tcW w:w="1421" w:type="dxa"/>
            <w:tcBorders>
              <w:bottom w:val="single" w:sz="4" w:space="0" w:color="auto"/>
            </w:tcBorders>
            <w:vAlign w:val="bottom"/>
          </w:tcPr>
          <w:p w14:paraId="4062E449" w14:textId="77777777" w:rsidR="00F3279A" w:rsidRPr="001E6670" w:rsidRDefault="00F3279A" w:rsidP="00F3279A">
            <w:pPr>
              <w:spacing w:line="240" w:lineRule="auto"/>
              <w:jc w:val="center"/>
              <w:rPr>
                <w:rFonts w:cstheme="minorHAnsi"/>
                <w:sz w:val="20"/>
              </w:rPr>
            </w:pPr>
            <w:r w:rsidRPr="001E6670">
              <w:rPr>
                <w:rFonts w:cstheme="minorHAnsi"/>
                <w:sz w:val="20"/>
              </w:rPr>
              <w:t>Vendor</w:t>
            </w:r>
          </w:p>
        </w:tc>
        <w:tc>
          <w:tcPr>
            <w:tcW w:w="1463" w:type="dxa"/>
            <w:tcBorders>
              <w:bottom w:val="single" w:sz="4" w:space="0" w:color="auto"/>
            </w:tcBorders>
            <w:shd w:val="clear" w:color="auto" w:fill="auto"/>
          </w:tcPr>
          <w:p w14:paraId="2CDCA075" w14:textId="77777777" w:rsidR="00F3279A" w:rsidRPr="001E6670" w:rsidRDefault="00F3279A" w:rsidP="00F3279A">
            <w:pPr>
              <w:spacing w:line="240" w:lineRule="auto"/>
              <w:jc w:val="center"/>
              <w:rPr>
                <w:rFonts w:cstheme="minorHAnsi"/>
                <w:sz w:val="20"/>
                <w:lang w:val="en-US"/>
              </w:rPr>
            </w:pPr>
            <w:r w:rsidRPr="001E6670">
              <w:rPr>
                <w:rFonts w:cstheme="minorHAnsi"/>
                <w:sz w:val="20"/>
              </w:rPr>
              <w:t>δ</w:t>
            </w:r>
            <w:r w:rsidRPr="001E6670">
              <w:rPr>
                <w:rFonts w:cstheme="minorHAnsi"/>
                <w:sz w:val="20"/>
                <w:vertAlign w:val="superscript"/>
                <w:lang w:val="en-US"/>
              </w:rPr>
              <w:t>13</w:t>
            </w:r>
            <w:r w:rsidRPr="001E6670">
              <w:rPr>
                <w:rFonts w:cstheme="minorHAnsi"/>
                <w:sz w:val="20"/>
                <w:lang w:val="en-US"/>
              </w:rPr>
              <w:t>C</w:t>
            </w:r>
            <w:r w:rsidRPr="001E6670">
              <w:rPr>
                <w:rFonts w:cstheme="minorHAnsi"/>
                <w:sz w:val="20"/>
                <w:vertAlign w:val="subscript"/>
                <w:lang w:val="en-US"/>
              </w:rPr>
              <w:t>V-</w:t>
            </w:r>
            <w:proofErr w:type="gramStart"/>
            <w:r w:rsidRPr="001E6670">
              <w:rPr>
                <w:rFonts w:cstheme="minorHAnsi"/>
                <w:sz w:val="20"/>
                <w:vertAlign w:val="subscript"/>
                <w:lang w:val="en-US"/>
              </w:rPr>
              <w:t>PDB</w:t>
            </w:r>
            <w:r w:rsidRPr="001E6670">
              <w:rPr>
                <w:rFonts w:cstheme="minorHAnsi"/>
                <w:sz w:val="20"/>
                <w:lang w:val="en-US"/>
              </w:rPr>
              <w:t>[</w:t>
            </w:r>
            <w:proofErr w:type="gramEnd"/>
            <w:r w:rsidRPr="001E6670">
              <w:rPr>
                <w:rFonts w:cstheme="minorHAnsi"/>
                <w:sz w:val="20"/>
                <w:lang w:val="en-US"/>
              </w:rPr>
              <w:t>‰]</w:t>
            </w:r>
          </w:p>
          <w:p w14:paraId="27047D79" w14:textId="77777777" w:rsidR="00F3279A" w:rsidRPr="001E6670" w:rsidRDefault="00F3279A" w:rsidP="00F3279A">
            <w:pPr>
              <w:spacing w:line="240" w:lineRule="auto"/>
              <w:jc w:val="center"/>
              <w:rPr>
                <w:rFonts w:cstheme="minorHAnsi"/>
                <w:sz w:val="20"/>
              </w:rPr>
            </w:pPr>
            <w:r w:rsidRPr="001E6670">
              <w:rPr>
                <w:rFonts w:cstheme="minorHAnsi"/>
                <w:sz w:val="20"/>
                <w:lang w:val="en-US"/>
              </w:rPr>
              <w:t>average ± STD</w:t>
            </w:r>
          </w:p>
        </w:tc>
        <w:tc>
          <w:tcPr>
            <w:tcW w:w="1463" w:type="dxa"/>
            <w:tcBorders>
              <w:bottom w:val="single" w:sz="4" w:space="0" w:color="auto"/>
            </w:tcBorders>
            <w:shd w:val="clear" w:color="auto" w:fill="auto"/>
          </w:tcPr>
          <w:p w14:paraId="724E640B" w14:textId="77777777" w:rsidR="00F3279A" w:rsidRPr="001E6670" w:rsidRDefault="00F3279A" w:rsidP="00F3279A">
            <w:pPr>
              <w:spacing w:line="240" w:lineRule="auto"/>
              <w:jc w:val="center"/>
              <w:rPr>
                <w:rFonts w:cstheme="minorHAnsi"/>
                <w:sz w:val="20"/>
                <w:lang w:val="en-US"/>
              </w:rPr>
            </w:pPr>
            <w:r w:rsidRPr="001E6670">
              <w:rPr>
                <w:rFonts w:cstheme="minorHAnsi"/>
                <w:sz w:val="20"/>
              </w:rPr>
              <w:t>δ</w:t>
            </w:r>
            <w:r w:rsidRPr="001E6670">
              <w:rPr>
                <w:rFonts w:cstheme="minorHAnsi"/>
                <w:sz w:val="20"/>
                <w:vertAlign w:val="superscript"/>
                <w:lang w:val="en-US"/>
              </w:rPr>
              <w:t>15</w:t>
            </w:r>
            <w:proofErr w:type="gramStart"/>
            <w:r w:rsidRPr="001E6670">
              <w:rPr>
                <w:rFonts w:cstheme="minorHAnsi"/>
                <w:sz w:val="20"/>
                <w:lang w:val="en-US"/>
              </w:rPr>
              <w:t>N</w:t>
            </w:r>
            <w:r w:rsidRPr="001E6670">
              <w:rPr>
                <w:rFonts w:cstheme="minorHAnsi"/>
                <w:sz w:val="20"/>
                <w:vertAlign w:val="subscript"/>
                <w:lang w:val="en-US"/>
              </w:rPr>
              <w:t>AIR</w:t>
            </w:r>
            <w:r w:rsidRPr="001E6670">
              <w:rPr>
                <w:rFonts w:cstheme="minorHAnsi"/>
                <w:sz w:val="20"/>
                <w:lang w:val="en-US"/>
              </w:rPr>
              <w:t>[</w:t>
            </w:r>
            <w:proofErr w:type="gramEnd"/>
            <w:r w:rsidRPr="001E6670">
              <w:rPr>
                <w:rFonts w:cstheme="minorHAnsi"/>
                <w:sz w:val="20"/>
                <w:lang w:val="en-US"/>
              </w:rPr>
              <w:t>‰]</w:t>
            </w:r>
          </w:p>
          <w:p w14:paraId="4460F913" w14:textId="77777777" w:rsidR="00F3279A" w:rsidRPr="001E6670" w:rsidRDefault="00F3279A" w:rsidP="00F3279A">
            <w:pPr>
              <w:spacing w:line="240" w:lineRule="auto"/>
              <w:jc w:val="center"/>
              <w:rPr>
                <w:rFonts w:cstheme="minorHAnsi"/>
                <w:sz w:val="20"/>
              </w:rPr>
            </w:pPr>
            <w:r w:rsidRPr="001E6670">
              <w:rPr>
                <w:rFonts w:cstheme="minorHAnsi"/>
                <w:sz w:val="20"/>
                <w:lang w:val="en-US"/>
              </w:rPr>
              <w:t>average ± STD</w:t>
            </w:r>
          </w:p>
        </w:tc>
      </w:tr>
      <w:tr w:rsidR="00F3279A" w:rsidRPr="001E6670" w14:paraId="0EDCA4EA" w14:textId="77777777" w:rsidTr="00E11382">
        <w:trPr>
          <w:trHeight w:val="227"/>
        </w:trPr>
        <w:tc>
          <w:tcPr>
            <w:tcW w:w="1610" w:type="dxa"/>
            <w:vMerge w:val="restart"/>
            <w:tcBorders>
              <w:top w:val="single" w:sz="4" w:space="0" w:color="auto"/>
            </w:tcBorders>
            <w:shd w:val="clear" w:color="auto" w:fill="auto"/>
            <w:vAlign w:val="center"/>
          </w:tcPr>
          <w:p w14:paraId="539D718E" w14:textId="77777777" w:rsidR="00F3279A" w:rsidRPr="001E6670" w:rsidRDefault="00F3279A" w:rsidP="00F3279A">
            <w:pPr>
              <w:spacing w:line="240" w:lineRule="auto"/>
              <w:jc w:val="center"/>
              <w:rPr>
                <w:rFonts w:cstheme="minorHAnsi"/>
                <w:sz w:val="20"/>
              </w:rPr>
            </w:pPr>
            <w:r w:rsidRPr="001E6670">
              <w:rPr>
                <w:rFonts w:cstheme="minorHAnsi"/>
                <w:sz w:val="20"/>
              </w:rPr>
              <w:t>Indole</w:t>
            </w:r>
          </w:p>
        </w:tc>
        <w:tc>
          <w:tcPr>
            <w:tcW w:w="1421" w:type="dxa"/>
            <w:tcBorders>
              <w:top w:val="single" w:sz="4" w:space="0" w:color="auto"/>
            </w:tcBorders>
          </w:tcPr>
          <w:p w14:paraId="5A1A438E" w14:textId="77777777" w:rsidR="00F3279A" w:rsidRPr="001E6670" w:rsidRDefault="00F3279A" w:rsidP="00F3279A">
            <w:pPr>
              <w:spacing w:line="240" w:lineRule="auto"/>
              <w:jc w:val="center"/>
              <w:rPr>
                <w:rFonts w:cstheme="minorHAnsi"/>
                <w:color w:val="000000"/>
                <w:sz w:val="20"/>
              </w:rPr>
            </w:pPr>
            <w:r w:rsidRPr="001E6670">
              <w:rPr>
                <w:rFonts w:cstheme="minorHAnsi"/>
                <w:color w:val="000000"/>
                <w:sz w:val="20"/>
              </w:rPr>
              <w:t>Sigma Aldrich</w:t>
            </w:r>
          </w:p>
        </w:tc>
        <w:tc>
          <w:tcPr>
            <w:tcW w:w="1463" w:type="dxa"/>
            <w:tcBorders>
              <w:top w:val="single" w:sz="4" w:space="0" w:color="auto"/>
            </w:tcBorders>
            <w:shd w:val="clear" w:color="auto" w:fill="auto"/>
            <w:vAlign w:val="bottom"/>
          </w:tcPr>
          <w:p w14:paraId="3C9E78CD" w14:textId="77777777" w:rsidR="00F3279A" w:rsidRPr="001E6670" w:rsidRDefault="00F3279A" w:rsidP="00F3279A">
            <w:pPr>
              <w:spacing w:line="240" w:lineRule="auto"/>
              <w:jc w:val="center"/>
              <w:rPr>
                <w:rFonts w:cstheme="minorHAnsi"/>
                <w:color w:val="000000"/>
                <w:sz w:val="20"/>
              </w:rPr>
            </w:pPr>
            <w:r w:rsidRPr="001E6670">
              <w:rPr>
                <w:rFonts w:cstheme="minorHAnsi"/>
                <w:color w:val="000000"/>
                <w:sz w:val="20"/>
              </w:rPr>
              <w:t>-21.04 ± 0.05</w:t>
            </w:r>
          </w:p>
        </w:tc>
        <w:tc>
          <w:tcPr>
            <w:tcW w:w="1463" w:type="dxa"/>
            <w:tcBorders>
              <w:top w:val="single" w:sz="4" w:space="0" w:color="auto"/>
            </w:tcBorders>
            <w:shd w:val="clear" w:color="auto" w:fill="auto"/>
            <w:vAlign w:val="bottom"/>
          </w:tcPr>
          <w:p w14:paraId="268D1EA0" w14:textId="77777777" w:rsidR="00F3279A" w:rsidRPr="001E6670" w:rsidRDefault="00F3279A" w:rsidP="00F3279A">
            <w:pPr>
              <w:spacing w:line="240" w:lineRule="auto"/>
              <w:jc w:val="center"/>
              <w:rPr>
                <w:rFonts w:cstheme="minorHAnsi"/>
                <w:color w:val="000000"/>
                <w:sz w:val="20"/>
              </w:rPr>
            </w:pPr>
            <w:r w:rsidRPr="001E6670">
              <w:rPr>
                <w:rFonts w:cstheme="minorHAnsi"/>
                <w:color w:val="000000"/>
                <w:sz w:val="20"/>
              </w:rPr>
              <w:t>6.83 ± 0.04</w:t>
            </w:r>
          </w:p>
        </w:tc>
      </w:tr>
      <w:tr w:rsidR="00F3279A" w:rsidRPr="001E6670" w14:paraId="5CEAF1D5" w14:textId="77777777" w:rsidTr="00E11382">
        <w:trPr>
          <w:trHeight w:val="227"/>
        </w:trPr>
        <w:tc>
          <w:tcPr>
            <w:tcW w:w="1610" w:type="dxa"/>
            <w:vMerge/>
            <w:shd w:val="clear" w:color="auto" w:fill="auto"/>
            <w:vAlign w:val="bottom"/>
          </w:tcPr>
          <w:p w14:paraId="41AF4EBE" w14:textId="77777777" w:rsidR="00F3279A" w:rsidRPr="001E6670" w:rsidRDefault="00F3279A" w:rsidP="00F3279A">
            <w:pPr>
              <w:spacing w:line="240" w:lineRule="auto"/>
              <w:jc w:val="center"/>
              <w:rPr>
                <w:rFonts w:cstheme="minorHAnsi"/>
                <w:color w:val="000000"/>
                <w:sz w:val="20"/>
              </w:rPr>
            </w:pPr>
          </w:p>
        </w:tc>
        <w:tc>
          <w:tcPr>
            <w:tcW w:w="1421" w:type="dxa"/>
          </w:tcPr>
          <w:p w14:paraId="7D6CAF87" w14:textId="77777777" w:rsidR="00F3279A" w:rsidRPr="001E6670" w:rsidRDefault="00F3279A" w:rsidP="00F3279A">
            <w:pPr>
              <w:spacing w:line="240" w:lineRule="auto"/>
              <w:jc w:val="center"/>
              <w:rPr>
                <w:rFonts w:cstheme="minorHAnsi"/>
                <w:color w:val="000000"/>
                <w:sz w:val="20"/>
              </w:rPr>
            </w:pPr>
            <w:r w:rsidRPr="001E6670">
              <w:rPr>
                <w:rFonts w:cstheme="minorHAnsi"/>
                <w:color w:val="000000"/>
                <w:sz w:val="20"/>
              </w:rPr>
              <w:t>TCI</w:t>
            </w:r>
          </w:p>
        </w:tc>
        <w:tc>
          <w:tcPr>
            <w:tcW w:w="1463" w:type="dxa"/>
            <w:shd w:val="clear" w:color="auto" w:fill="auto"/>
            <w:vAlign w:val="bottom"/>
          </w:tcPr>
          <w:p w14:paraId="4D96CC72" w14:textId="77777777" w:rsidR="00F3279A" w:rsidRPr="001E6670" w:rsidRDefault="00F3279A" w:rsidP="00F3279A">
            <w:pPr>
              <w:spacing w:line="240" w:lineRule="auto"/>
              <w:jc w:val="center"/>
              <w:rPr>
                <w:rFonts w:cstheme="minorHAnsi"/>
                <w:color w:val="000000"/>
                <w:sz w:val="20"/>
              </w:rPr>
            </w:pPr>
            <w:r w:rsidRPr="001E6670">
              <w:rPr>
                <w:rFonts w:cstheme="minorHAnsi"/>
                <w:color w:val="000000"/>
                <w:sz w:val="20"/>
              </w:rPr>
              <w:t>-26.80 ± 0.02</w:t>
            </w:r>
          </w:p>
        </w:tc>
        <w:tc>
          <w:tcPr>
            <w:tcW w:w="1463" w:type="dxa"/>
            <w:shd w:val="clear" w:color="auto" w:fill="auto"/>
            <w:vAlign w:val="bottom"/>
          </w:tcPr>
          <w:p w14:paraId="2D2E1BBD" w14:textId="77777777" w:rsidR="00F3279A" w:rsidRPr="001E6670" w:rsidRDefault="00F3279A" w:rsidP="00F3279A">
            <w:pPr>
              <w:spacing w:line="240" w:lineRule="auto"/>
              <w:jc w:val="center"/>
              <w:rPr>
                <w:rFonts w:cstheme="minorHAnsi"/>
                <w:color w:val="000000"/>
                <w:sz w:val="20"/>
              </w:rPr>
            </w:pPr>
            <w:r w:rsidRPr="001E6670">
              <w:rPr>
                <w:rFonts w:cstheme="minorHAnsi"/>
                <w:color w:val="000000"/>
                <w:sz w:val="20"/>
              </w:rPr>
              <w:t>3.09 ± 0.13</w:t>
            </w:r>
          </w:p>
        </w:tc>
      </w:tr>
      <w:tr w:rsidR="00F3279A" w:rsidRPr="001E6670" w14:paraId="69111392" w14:textId="77777777" w:rsidTr="00E11382">
        <w:trPr>
          <w:trHeight w:val="227"/>
        </w:trPr>
        <w:tc>
          <w:tcPr>
            <w:tcW w:w="1610" w:type="dxa"/>
            <w:vMerge/>
            <w:shd w:val="clear" w:color="auto" w:fill="auto"/>
            <w:noWrap/>
            <w:vAlign w:val="bottom"/>
          </w:tcPr>
          <w:p w14:paraId="3C4C5FDB" w14:textId="77777777" w:rsidR="00F3279A" w:rsidRPr="001E6670" w:rsidRDefault="00F3279A" w:rsidP="00F3279A">
            <w:pPr>
              <w:spacing w:line="240" w:lineRule="auto"/>
              <w:jc w:val="center"/>
              <w:rPr>
                <w:rFonts w:cstheme="minorHAnsi"/>
                <w:color w:val="000000"/>
                <w:sz w:val="20"/>
                <w:lang w:eastAsia="en-GB"/>
              </w:rPr>
            </w:pPr>
          </w:p>
        </w:tc>
        <w:tc>
          <w:tcPr>
            <w:tcW w:w="1421" w:type="dxa"/>
          </w:tcPr>
          <w:p w14:paraId="5906287A"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lang w:eastAsia="en-GB"/>
              </w:rPr>
              <w:t>ABCR</w:t>
            </w:r>
          </w:p>
        </w:tc>
        <w:tc>
          <w:tcPr>
            <w:tcW w:w="1463" w:type="dxa"/>
            <w:shd w:val="clear" w:color="auto" w:fill="auto"/>
            <w:noWrap/>
            <w:vAlign w:val="bottom"/>
            <w:hideMark/>
          </w:tcPr>
          <w:p w14:paraId="5C4BBAF1"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rPr>
              <w:t>-30.85 ± 0.04</w:t>
            </w:r>
          </w:p>
        </w:tc>
        <w:tc>
          <w:tcPr>
            <w:tcW w:w="1463" w:type="dxa"/>
            <w:shd w:val="clear" w:color="auto" w:fill="auto"/>
            <w:noWrap/>
            <w:vAlign w:val="bottom"/>
            <w:hideMark/>
          </w:tcPr>
          <w:p w14:paraId="604F9B99"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rPr>
              <w:t>2.08 ± 0.03</w:t>
            </w:r>
          </w:p>
        </w:tc>
      </w:tr>
      <w:tr w:rsidR="00F3279A" w:rsidRPr="001E6670" w14:paraId="18DF188C" w14:textId="77777777" w:rsidTr="00E11382">
        <w:trPr>
          <w:trHeight w:val="227"/>
        </w:trPr>
        <w:tc>
          <w:tcPr>
            <w:tcW w:w="1610" w:type="dxa"/>
            <w:vMerge/>
            <w:shd w:val="clear" w:color="auto" w:fill="auto"/>
            <w:noWrap/>
            <w:vAlign w:val="bottom"/>
          </w:tcPr>
          <w:p w14:paraId="4F28C3D2" w14:textId="77777777" w:rsidR="00F3279A" w:rsidRPr="001E6670" w:rsidRDefault="00F3279A" w:rsidP="00F3279A">
            <w:pPr>
              <w:spacing w:line="240" w:lineRule="auto"/>
              <w:jc w:val="center"/>
              <w:rPr>
                <w:rFonts w:cstheme="minorHAnsi"/>
                <w:color w:val="000000"/>
                <w:sz w:val="20"/>
                <w:lang w:eastAsia="en-GB"/>
              </w:rPr>
            </w:pPr>
          </w:p>
        </w:tc>
        <w:tc>
          <w:tcPr>
            <w:tcW w:w="1421" w:type="dxa"/>
          </w:tcPr>
          <w:p w14:paraId="69ED2BD3"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lang w:eastAsia="en-GB"/>
              </w:rPr>
              <w:t>Merck</w:t>
            </w:r>
          </w:p>
        </w:tc>
        <w:tc>
          <w:tcPr>
            <w:tcW w:w="1463" w:type="dxa"/>
            <w:shd w:val="clear" w:color="auto" w:fill="auto"/>
            <w:noWrap/>
            <w:vAlign w:val="bottom"/>
            <w:hideMark/>
          </w:tcPr>
          <w:p w14:paraId="4AB72401"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rPr>
              <w:t>-21.81 ± 0.02</w:t>
            </w:r>
          </w:p>
        </w:tc>
        <w:tc>
          <w:tcPr>
            <w:tcW w:w="1463" w:type="dxa"/>
            <w:shd w:val="clear" w:color="auto" w:fill="auto"/>
            <w:noWrap/>
            <w:vAlign w:val="bottom"/>
            <w:hideMark/>
          </w:tcPr>
          <w:p w14:paraId="6EED18D8"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rPr>
              <w:t>8.78 ± 0.05</w:t>
            </w:r>
          </w:p>
        </w:tc>
      </w:tr>
      <w:tr w:rsidR="00F3279A" w:rsidRPr="001E6670" w14:paraId="5F6ECAE6" w14:textId="77777777" w:rsidTr="00E11382">
        <w:trPr>
          <w:trHeight w:val="227"/>
        </w:trPr>
        <w:tc>
          <w:tcPr>
            <w:tcW w:w="1610" w:type="dxa"/>
            <w:vMerge/>
            <w:shd w:val="clear" w:color="auto" w:fill="auto"/>
            <w:noWrap/>
            <w:vAlign w:val="bottom"/>
          </w:tcPr>
          <w:p w14:paraId="41BD72EC" w14:textId="77777777" w:rsidR="00F3279A" w:rsidRPr="001E6670" w:rsidRDefault="00F3279A" w:rsidP="00F3279A">
            <w:pPr>
              <w:spacing w:line="240" w:lineRule="auto"/>
              <w:jc w:val="center"/>
              <w:rPr>
                <w:rFonts w:cstheme="minorHAnsi"/>
                <w:color w:val="000000"/>
                <w:sz w:val="20"/>
                <w:lang w:eastAsia="en-GB"/>
              </w:rPr>
            </w:pPr>
          </w:p>
        </w:tc>
        <w:tc>
          <w:tcPr>
            <w:tcW w:w="1421" w:type="dxa"/>
          </w:tcPr>
          <w:p w14:paraId="1BEEAD31" w14:textId="77777777" w:rsidR="00F3279A" w:rsidRPr="001E6670" w:rsidRDefault="00F3279A" w:rsidP="00F3279A">
            <w:pPr>
              <w:spacing w:line="240" w:lineRule="auto"/>
              <w:jc w:val="center"/>
              <w:rPr>
                <w:rFonts w:cstheme="minorHAnsi"/>
                <w:color w:val="000000"/>
                <w:sz w:val="20"/>
                <w:lang w:eastAsia="en-GB"/>
              </w:rPr>
            </w:pPr>
            <w:proofErr w:type="spellStart"/>
            <w:r w:rsidRPr="001E6670">
              <w:rPr>
                <w:rFonts w:cstheme="minorHAnsi"/>
                <w:color w:val="000000"/>
                <w:sz w:val="20"/>
                <w:lang w:eastAsia="en-GB"/>
              </w:rPr>
              <w:t>Acros</w:t>
            </w:r>
            <w:proofErr w:type="spellEnd"/>
            <w:r w:rsidRPr="001E6670">
              <w:rPr>
                <w:rFonts w:cstheme="minorHAnsi"/>
                <w:color w:val="000000"/>
                <w:sz w:val="20"/>
                <w:lang w:eastAsia="en-GB"/>
              </w:rPr>
              <w:t xml:space="preserve"> Chem.</w:t>
            </w:r>
          </w:p>
        </w:tc>
        <w:tc>
          <w:tcPr>
            <w:tcW w:w="1463" w:type="dxa"/>
            <w:shd w:val="clear" w:color="auto" w:fill="auto"/>
            <w:noWrap/>
            <w:vAlign w:val="bottom"/>
            <w:hideMark/>
          </w:tcPr>
          <w:p w14:paraId="2E76E208"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rPr>
              <w:t>-21.56 ± 0.03</w:t>
            </w:r>
          </w:p>
        </w:tc>
        <w:tc>
          <w:tcPr>
            <w:tcW w:w="1463" w:type="dxa"/>
            <w:shd w:val="clear" w:color="auto" w:fill="auto"/>
            <w:noWrap/>
            <w:vAlign w:val="bottom"/>
            <w:hideMark/>
          </w:tcPr>
          <w:p w14:paraId="21CA0D59"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rPr>
              <w:t>9.15 ± 0.05</w:t>
            </w:r>
          </w:p>
        </w:tc>
      </w:tr>
      <w:tr w:rsidR="00F3279A" w:rsidRPr="001E6670" w14:paraId="10CC8C8A" w14:textId="77777777" w:rsidTr="00E11382">
        <w:trPr>
          <w:trHeight w:val="227"/>
        </w:trPr>
        <w:tc>
          <w:tcPr>
            <w:tcW w:w="1610" w:type="dxa"/>
            <w:vMerge/>
            <w:shd w:val="clear" w:color="auto" w:fill="auto"/>
            <w:noWrap/>
            <w:vAlign w:val="bottom"/>
          </w:tcPr>
          <w:p w14:paraId="386AC2E8" w14:textId="77777777" w:rsidR="00F3279A" w:rsidRPr="001E6670" w:rsidRDefault="00F3279A" w:rsidP="00F3279A">
            <w:pPr>
              <w:spacing w:line="240" w:lineRule="auto"/>
              <w:jc w:val="center"/>
              <w:rPr>
                <w:rFonts w:cstheme="minorHAnsi"/>
                <w:color w:val="000000"/>
                <w:sz w:val="20"/>
                <w:lang w:eastAsia="en-GB"/>
              </w:rPr>
            </w:pPr>
          </w:p>
        </w:tc>
        <w:tc>
          <w:tcPr>
            <w:tcW w:w="1421" w:type="dxa"/>
          </w:tcPr>
          <w:p w14:paraId="72C40097" w14:textId="77777777" w:rsidR="00F3279A" w:rsidRPr="001E6670" w:rsidRDefault="00F3279A" w:rsidP="00F3279A">
            <w:pPr>
              <w:spacing w:line="240" w:lineRule="auto"/>
              <w:jc w:val="center"/>
              <w:rPr>
                <w:rFonts w:cstheme="minorHAnsi"/>
                <w:color w:val="000000"/>
                <w:sz w:val="20"/>
                <w:lang w:eastAsia="en-GB"/>
              </w:rPr>
            </w:pPr>
            <w:proofErr w:type="spellStart"/>
            <w:r w:rsidRPr="001E6670">
              <w:rPr>
                <w:rFonts w:cstheme="minorHAnsi"/>
                <w:color w:val="000000"/>
                <w:sz w:val="20"/>
                <w:lang w:eastAsia="en-GB"/>
              </w:rPr>
              <w:t>AlfaAeser</w:t>
            </w:r>
            <w:proofErr w:type="spellEnd"/>
          </w:p>
        </w:tc>
        <w:tc>
          <w:tcPr>
            <w:tcW w:w="1463" w:type="dxa"/>
            <w:shd w:val="clear" w:color="auto" w:fill="auto"/>
            <w:noWrap/>
            <w:vAlign w:val="bottom"/>
            <w:hideMark/>
          </w:tcPr>
          <w:p w14:paraId="6457978A"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rPr>
              <w:t>-30.82 ± 0.04</w:t>
            </w:r>
          </w:p>
        </w:tc>
        <w:tc>
          <w:tcPr>
            <w:tcW w:w="1463" w:type="dxa"/>
            <w:shd w:val="clear" w:color="auto" w:fill="auto"/>
            <w:noWrap/>
            <w:vAlign w:val="bottom"/>
            <w:hideMark/>
          </w:tcPr>
          <w:p w14:paraId="0F5D7E8C"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rPr>
              <w:t>2.00 ± 0.06</w:t>
            </w:r>
          </w:p>
        </w:tc>
      </w:tr>
      <w:tr w:rsidR="00F3279A" w:rsidRPr="001E6670" w14:paraId="518D3B8D" w14:textId="77777777" w:rsidTr="00E11382">
        <w:trPr>
          <w:trHeight w:val="227"/>
        </w:trPr>
        <w:tc>
          <w:tcPr>
            <w:tcW w:w="1610" w:type="dxa"/>
            <w:vMerge/>
            <w:shd w:val="clear" w:color="auto" w:fill="auto"/>
            <w:noWrap/>
            <w:vAlign w:val="bottom"/>
          </w:tcPr>
          <w:p w14:paraId="12384F25" w14:textId="77777777" w:rsidR="00F3279A" w:rsidRPr="001E6670" w:rsidRDefault="00F3279A" w:rsidP="00F3279A">
            <w:pPr>
              <w:spacing w:line="240" w:lineRule="auto"/>
              <w:jc w:val="center"/>
              <w:rPr>
                <w:rFonts w:cstheme="minorHAnsi"/>
                <w:color w:val="000000"/>
                <w:sz w:val="20"/>
                <w:lang w:eastAsia="en-GB"/>
              </w:rPr>
            </w:pPr>
          </w:p>
        </w:tc>
        <w:tc>
          <w:tcPr>
            <w:tcW w:w="1421" w:type="dxa"/>
          </w:tcPr>
          <w:p w14:paraId="1540FD16" w14:textId="77777777" w:rsidR="00F3279A" w:rsidRPr="001E6670" w:rsidRDefault="00F3279A" w:rsidP="00F3279A">
            <w:pPr>
              <w:spacing w:line="240" w:lineRule="auto"/>
              <w:jc w:val="center"/>
              <w:rPr>
                <w:rFonts w:cstheme="minorHAnsi"/>
                <w:color w:val="000000"/>
                <w:sz w:val="20"/>
                <w:lang w:eastAsia="en-GB"/>
              </w:rPr>
            </w:pPr>
            <w:proofErr w:type="spellStart"/>
            <w:r w:rsidRPr="001E6670">
              <w:rPr>
                <w:rFonts w:cstheme="minorHAnsi"/>
                <w:color w:val="000000"/>
                <w:sz w:val="20"/>
                <w:lang w:eastAsia="en-GB"/>
              </w:rPr>
              <w:t>BePharm</w:t>
            </w:r>
            <w:proofErr w:type="spellEnd"/>
          </w:p>
        </w:tc>
        <w:tc>
          <w:tcPr>
            <w:tcW w:w="1463" w:type="dxa"/>
            <w:shd w:val="clear" w:color="auto" w:fill="auto"/>
            <w:noWrap/>
            <w:vAlign w:val="bottom"/>
            <w:hideMark/>
          </w:tcPr>
          <w:p w14:paraId="7939E2C5"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rPr>
              <w:t>-22.25 ± 0.02</w:t>
            </w:r>
          </w:p>
        </w:tc>
        <w:tc>
          <w:tcPr>
            <w:tcW w:w="1463" w:type="dxa"/>
            <w:shd w:val="clear" w:color="auto" w:fill="auto"/>
            <w:noWrap/>
            <w:vAlign w:val="bottom"/>
            <w:hideMark/>
          </w:tcPr>
          <w:p w14:paraId="3CBD9F18"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rPr>
              <w:t>8.36 ± 0.03</w:t>
            </w:r>
          </w:p>
        </w:tc>
      </w:tr>
      <w:tr w:rsidR="00F3279A" w:rsidRPr="001E6670" w14:paraId="669276E8" w14:textId="77777777" w:rsidTr="00E11382">
        <w:trPr>
          <w:trHeight w:val="227"/>
        </w:trPr>
        <w:tc>
          <w:tcPr>
            <w:tcW w:w="1610" w:type="dxa"/>
            <w:vMerge/>
            <w:tcBorders>
              <w:bottom w:val="single" w:sz="4" w:space="0" w:color="auto"/>
            </w:tcBorders>
            <w:shd w:val="clear" w:color="auto" w:fill="auto"/>
            <w:noWrap/>
            <w:vAlign w:val="bottom"/>
          </w:tcPr>
          <w:p w14:paraId="32327647" w14:textId="77777777" w:rsidR="00F3279A" w:rsidRPr="001E6670" w:rsidRDefault="00F3279A" w:rsidP="00F3279A">
            <w:pPr>
              <w:spacing w:line="240" w:lineRule="auto"/>
              <w:jc w:val="center"/>
              <w:rPr>
                <w:rFonts w:cstheme="minorHAnsi"/>
                <w:color w:val="000000"/>
                <w:sz w:val="20"/>
                <w:lang w:eastAsia="en-GB"/>
              </w:rPr>
            </w:pPr>
          </w:p>
        </w:tc>
        <w:tc>
          <w:tcPr>
            <w:tcW w:w="1421" w:type="dxa"/>
            <w:tcBorders>
              <w:bottom w:val="single" w:sz="4" w:space="0" w:color="auto"/>
            </w:tcBorders>
          </w:tcPr>
          <w:p w14:paraId="54F04467" w14:textId="77777777" w:rsidR="00F3279A" w:rsidRPr="001E6670" w:rsidRDefault="00F3279A" w:rsidP="00F3279A">
            <w:pPr>
              <w:spacing w:line="240" w:lineRule="auto"/>
              <w:jc w:val="center"/>
              <w:rPr>
                <w:rFonts w:cstheme="minorHAnsi"/>
                <w:sz w:val="20"/>
                <w:lang w:eastAsia="en-GB"/>
              </w:rPr>
            </w:pPr>
            <w:r w:rsidRPr="001E6670">
              <w:rPr>
                <w:rFonts w:cstheme="minorHAnsi"/>
                <w:sz w:val="20"/>
                <w:lang w:eastAsia="en-GB"/>
              </w:rPr>
              <w:t>MP Biomed.</w:t>
            </w:r>
          </w:p>
        </w:tc>
        <w:tc>
          <w:tcPr>
            <w:tcW w:w="1463" w:type="dxa"/>
            <w:tcBorders>
              <w:bottom w:val="single" w:sz="4" w:space="0" w:color="auto"/>
            </w:tcBorders>
            <w:shd w:val="clear" w:color="auto" w:fill="auto"/>
            <w:noWrap/>
            <w:vAlign w:val="bottom"/>
            <w:hideMark/>
          </w:tcPr>
          <w:p w14:paraId="207D0F9E"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rPr>
              <w:t>-28.99 ± 0.02</w:t>
            </w:r>
          </w:p>
        </w:tc>
        <w:tc>
          <w:tcPr>
            <w:tcW w:w="1463" w:type="dxa"/>
            <w:tcBorders>
              <w:bottom w:val="single" w:sz="4" w:space="0" w:color="auto"/>
            </w:tcBorders>
            <w:shd w:val="clear" w:color="auto" w:fill="auto"/>
            <w:noWrap/>
            <w:vAlign w:val="bottom"/>
            <w:hideMark/>
          </w:tcPr>
          <w:p w14:paraId="78CCDEF6"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rPr>
              <w:t>9.66 ± 0.05</w:t>
            </w:r>
          </w:p>
        </w:tc>
      </w:tr>
      <w:tr w:rsidR="00F3279A" w:rsidRPr="001E6670" w14:paraId="3DFC2D37" w14:textId="77777777" w:rsidTr="00E11382">
        <w:trPr>
          <w:trHeight w:val="227"/>
        </w:trPr>
        <w:tc>
          <w:tcPr>
            <w:tcW w:w="1610" w:type="dxa"/>
            <w:vMerge w:val="restart"/>
            <w:tcBorders>
              <w:top w:val="single" w:sz="4" w:space="0" w:color="auto"/>
            </w:tcBorders>
            <w:shd w:val="clear" w:color="auto" w:fill="auto"/>
            <w:noWrap/>
            <w:vAlign w:val="center"/>
            <w:hideMark/>
          </w:tcPr>
          <w:p w14:paraId="1BE87FB8"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rPr>
              <w:t>(D)-tert-Leucine</w:t>
            </w:r>
          </w:p>
        </w:tc>
        <w:tc>
          <w:tcPr>
            <w:tcW w:w="1421" w:type="dxa"/>
            <w:vMerge w:val="restart"/>
            <w:tcBorders>
              <w:top w:val="single" w:sz="4" w:space="0" w:color="auto"/>
            </w:tcBorders>
            <w:vAlign w:val="center"/>
          </w:tcPr>
          <w:p w14:paraId="41787CBA" w14:textId="77777777" w:rsidR="00F3279A" w:rsidRPr="001E6670" w:rsidRDefault="00F3279A" w:rsidP="00F3279A">
            <w:pPr>
              <w:spacing w:line="240" w:lineRule="auto"/>
              <w:jc w:val="center"/>
              <w:rPr>
                <w:rFonts w:cstheme="minorHAnsi"/>
                <w:color w:val="000000"/>
                <w:sz w:val="20"/>
                <w:lang w:eastAsia="en-GB"/>
              </w:rPr>
            </w:pPr>
            <w:proofErr w:type="spellStart"/>
            <w:r w:rsidRPr="001E6670">
              <w:rPr>
                <w:rFonts w:cstheme="minorHAnsi"/>
                <w:color w:val="000000"/>
                <w:sz w:val="20"/>
                <w:lang w:eastAsia="en-GB"/>
              </w:rPr>
              <w:t>AlfaAeser</w:t>
            </w:r>
            <w:proofErr w:type="spellEnd"/>
          </w:p>
          <w:p w14:paraId="4655BEF7"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lang w:eastAsia="en-GB"/>
              </w:rPr>
              <w:t>(same lot)</w:t>
            </w:r>
          </w:p>
        </w:tc>
        <w:tc>
          <w:tcPr>
            <w:tcW w:w="1463" w:type="dxa"/>
            <w:tcBorders>
              <w:top w:val="single" w:sz="4" w:space="0" w:color="auto"/>
            </w:tcBorders>
            <w:shd w:val="clear" w:color="auto" w:fill="auto"/>
            <w:noWrap/>
            <w:vAlign w:val="center"/>
          </w:tcPr>
          <w:p w14:paraId="628BE9F0"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lang w:eastAsia="en-GB"/>
              </w:rPr>
              <w:t xml:space="preserve">-29.81 </w:t>
            </w:r>
            <w:r w:rsidRPr="001E6670">
              <w:rPr>
                <w:rFonts w:cstheme="minorHAnsi"/>
                <w:color w:val="000000"/>
                <w:sz w:val="20"/>
              </w:rPr>
              <w:t xml:space="preserve">± </w:t>
            </w:r>
            <w:r w:rsidRPr="001E6670">
              <w:rPr>
                <w:rFonts w:cstheme="minorHAnsi"/>
                <w:color w:val="000000"/>
                <w:sz w:val="20"/>
                <w:lang w:eastAsia="en-GB"/>
              </w:rPr>
              <w:t>0.02</w:t>
            </w:r>
          </w:p>
        </w:tc>
        <w:tc>
          <w:tcPr>
            <w:tcW w:w="1463" w:type="dxa"/>
            <w:tcBorders>
              <w:top w:val="single" w:sz="4" w:space="0" w:color="auto"/>
            </w:tcBorders>
            <w:shd w:val="clear" w:color="auto" w:fill="auto"/>
            <w:noWrap/>
            <w:vAlign w:val="center"/>
          </w:tcPr>
          <w:p w14:paraId="2C9A7EB8"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lang w:eastAsia="en-GB"/>
              </w:rPr>
              <w:t xml:space="preserve">0.37 </w:t>
            </w:r>
            <w:r w:rsidRPr="001E6670">
              <w:rPr>
                <w:rFonts w:cstheme="minorHAnsi"/>
                <w:color w:val="000000"/>
                <w:sz w:val="20"/>
              </w:rPr>
              <w:t xml:space="preserve">± </w:t>
            </w:r>
            <w:r w:rsidRPr="001E6670">
              <w:rPr>
                <w:rFonts w:cstheme="minorHAnsi"/>
                <w:color w:val="000000"/>
                <w:sz w:val="20"/>
                <w:lang w:eastAsia="en-GB"/>
              </w:rPr>
              <w:t>0.03</w:t>
            </w:r>
          </w:p>
        </w:tc>
      </w:tr>
      <w:tr w:rsidR="00F3279A" w:rsidRPr="001E6670" w14:paraId="31DB30B8" w14:textId="77777777" w:rsidTr="00E11382">
        <w:trPr>
          <w:trHeight w:val="227"/>
        </w:trPr>
        <w:tc>
          <w:tcPr>
            <w:tcW w:w="1610" w:type="dxa"/>
            <w:vMerge/>
            <w:shd w:val="clear" w:color="auto" w:fill="auto"/>
            <w:noWrap/>
            <w:vAlign w:val="bottom"/>
          </w:tcPr>
          <w:p w14:paraId="0E5F5EB1" w14:textId="77777777" w:rsidR="00F3279A" w:rsidRPr="001E6670" w:rsidRDefault="00F3279A" w:rsidP="00F3279A">
            <w:pPr>
              <w:spacing w:line="240" w:lineRule="auto"/>
              <w:jc w:val="center"/>
              <w:rPr>
                <w:rFonts w:cstheme="minorHAnsi"/>
                <w:color w:val="000000"/>
                <w:sz w:val="20"/>
                <w:lang w:eastAsia="en-GB"/>
              </w:rPr>
            </w:pPr>
          </w:p>
        </w:tc>
        <w:tc>
          <w:tcPr>
            <w:tcW w:w="1421" w:type="dxa"/>
            <w:vMerge/>
          </w:tcPr>
          <w:p w14:paraId="7BC05941" w14:textId="77777777" w:rsidR="00F3279A" w:rsidRPr="001E6670" w:rsidRDefault="00F3279A" w:rsidP="00F3279A">
            <w:pPr>
              <w:spacing w:line="240" w:lineRule="auto"/>
              <w:jc w:val="center"/>
              <w:rPr>
                <w:rFonts w:cstheme="minorHAnsi"/>
                <w:color w:val="000000"/>
                <w:sz w:val="20"/>
                <w:lang w:eastAsia="en-GB"/>
              </w:rPr>
            </w:pPr>
          </w:p>
        </w:tc>
        <w:tc>
          <w:tcPr>
            <w:tcW w:w="1463" w:type="dxa"/>
            <w:shd w:val="clear" w:color="auto" w:fill="auto"/>
            <w:noWrap/>
            <w:vAlign w:val="center"/>
          </w:tcPr>
          <w:p w14:paraId="1D2D1238"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lang w:eastAsia="en-GB"/>
              </w:rPr>
              <w:t xml:space="preserve">-29.84 </w:t>
            </w:r>
            <w:r w:rsidRPr="001E6670">
              <w:rPr>
                <w:rFonts w:cstheme="minorHAnsi"/>
                <w:color w:val="000000"/>
                <w:sz w:val="20"/>
              </w:rPr>
              <w:t xml:space="preserve">± </w:t>
            </w:r>
            <w:r w:rsidRPr="001E6670">
              <w:rPr>
                <w:rFonts w:cstheme="minorHAnsi"/>
                <w:color w:val="000000"/>
                <w:sz w:val="20"/>
                <w:lang w:eastAsia="en-GB"/>
              </w:rPr>
              <w:t>0.03</w:t>
            </w:r>
          </w:p>
        </w:tc>
        <w:tc>
          <w:tcPr>
            <w:tcW w:w="1463" w:type="dxa"/>
            <w:shd w:val="clear" w:color="auto" w:fill="auto"/>
            <w:noWrap/>
            <w:vAlign w:val="center"/>
          </w:tcPr>
          <w:p w14:paraId="6520AEB5"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lang w:eastAsia="en-GB"/>
              </w:rPr>
              <w:t xml:space="preserve">0.35 </w:t>
            </w:r>
            <w:r w:rsidRPr="001E6670">
              <w:rPr>
                <w:rFonts w:cstheme="minorHAnsi"/>
                <w:color w:val="000000"/>
                <w:sz w:val="20"/>
              </w:rPr>
              <w:t xml:space="preserve">± </w:t>
            </w:r>
            <w:r w:rsidRPr="001E6670">
              <w:rPr>
                <w:rFonts w:cstheme="minorHAnsi"/>
                <w:color w:val="000000"/>
                <w:sz w:val="20"/>
                <w:lang w:eastAsia="en-GB"/>
              </w:rPr>
              <w:t>0.02</w:t>
            </w:r>
          </w:p>
        </w:tc>
      </w:tr>
      <w:tr w:rsidR="00F3279A" w:rsidRPr="001E6670" w14:paraId="2B889052" w14:textId="77777777" w:rsidTr="00E11382">
        <w:trPr>
          <w:trHeight w:val="227"/>
        </w:trPr>
        <w:tc>
          <w:tcPr>
            <w:tcW w:w="1610" w:type="dxa"/>
            <w:vMerge/>
            <w:tcBorders>
              <w:bottom w:val="single" w:sz="4" w:space="0" w:color="auto"/>
            </w:tcBorders>
            <w:shd w:val="clear" w:color="auto" w:fill="auto"/>
            <w:noWrap/>
            <w:vAlign w:val="bottom"/>
          </w:tcPr>
          <w:p w14:paraId="40E8C9F3" w14:textId="77777777" w:rsidR="00F3279A" w:rsidRPr="001E6670" w:rsidRDefault="00F3279A" w:rsidP="00F3279A">
            <w:pPr>
              <w:spacing w:line="240" w:lineRule="auto"/>
              <w:jc w:val="center"/>
              <w:rPr>
                <w:rFonts w:cstheme="minorHAnsi"/>
                <w:color w:val="000000"/>
                <w:sz w:val="20"/>
                <w:lang w:eastAsia="en-GB"/>
              </w:rPr>
            </w:pPr>
          </w:p>
        </w:tc>
        <w:tc>
          <w:tcPr>
            <w:tcW w:w="1421" w:type="dxa"/>
            <w:vMerge/>
            <w:tcBorders>
              <w:bottom w:val="single" w:sz="4" w:space="0" w:color="auto"/>
            </w:tcBorders>
          </w:tcPr>
          <w:p w14:paraId="3D985794" w14:textId="77777777" w:rsidR="00F3279A" w:rsidRPr="001E6670" w:rsidRDefault="00F3279A" w:rsidP="00F3279A">
            <w:pPr>
              <w:spacing w:line="240" w:lineRule="auto"/>
              <w:jc w:val="center"/>
              <w:rPr>
                <w:rFonts w:cstheme="minorHAnsi"/>
                <w:color w:val="000000"/>
                <w:sz w:val="20"/>
                <w:lang w:eastAsia="en-GB"/>
              </w:rPr>
            </w:pPr>
          </w:p>
        </w:tc>
        <w:tc>
          <w:tcPr>
            <w:tcW w:w="1463" w:type="dxa"/>
            <w:tcBorders>
              <w:bottom w:val="single" w:sz="4" w:space="0" w:color="auto"/>
            </w:tcBorders>
            <w:shd w:val="clear" w:color="auto" w:fill="auto"/>
            <w:noWrap/>
            <w:vAlign w:val="center"/>
          </w:tcPr>
          <w:p w14:paraId="18649C9D"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lang w:eastAsia="en-GB"/>
              </w:rPr>
              <w:t xml:space="preserve">-29.84 </w:t>
            </w:r>
            <w:r w:rsidRPr="001E6670">
              <w:rPr>
                <w:rFonts w:cstheme="minorHAnsi"/>
                <w:color w:val="000000"/>
                <w:sz w:val="20"/>
              </w:rPr>
              <w:t xml:space="preserve">± </w:t>
            </w:r>
            <w:r w:rsidRPr="001E6670">
              <w:rPr>
                <w:rFonts w:cstheme="minorHAnsi"/>
                <w:color w:val="000000"/>
                <w:sz w:val="20"/>
                <w:lang w:eastAsia="en-GB"/>
              </w:rPr>
              <w:t>0.03</w:t>
            </w:r>
          </w:p>
        </w:tc>
        <w:tc>
          <w:tcPr>
            <w:tcW w:w="1463" w:type="dxa"/>
            <w:tcBorders>
              <w:bottom w:val="single" w:sz="4" w:space="0" w:color="auto"/>
            </w:tcBorders>
            <w:shd w:val="clear" w:color="auto" w:fill="auto"/>
            <w:noWrap/>
            <w:vAlign w:val="center"/>
          </w:tcPr>
          <w:p w14:paraId="66D8F053"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lang w:eastAsia="en-GB"/>
              </w:rPr>
              <w:t xml:space="preserve">0.34 </w:t>
            </w:r>
            <w:r w:rsidRPr="001E6670">
              <w:rPr>
                <w:rFonts w:cstheme="minorHAnsi"/>
                <w:color w:val="000000"/>
                <w:sz w:val="20"/>
              </w:rPr>
              <w:t xml:space="preserve">± </w:t>
            </w:r>
            <w:r w:rsidRPr="001E6670">
              <w:rPr>
                <w:rFonts w:cstheme="minorHAnsi"/>
                <w:color w:val="000000"/>
                <w:sz w:val="20"/>
                <w:lang w:eastAsia="en-GB"/>
              </w:rPr>
              <w:t>0.05</w:t>
            </w:r>
          </w:p>
        </w:tc>
      </w:tr>
      <w:tr w:rsidR="00F3279A" w:rsidRPr="001E6670" w14:paraId="13F94F47" w14:textId="77777777" w:rsidTr="00E11382">
        <w:trPr>
          <w:trHeight w:val="227"/>
        </w:trPr>
        <w:tc>
          <w:tcPr>
            <w:tcW w:w="1610" w:type="dxa"/>
            <w:tcBorders>
              <w:top w:val="single" w:sz="4" w:space="0" w:color="auto"/>
              <w:bottom w:val="single" w:sz="4" w:space="0" w:color="auto"/>
            </w:tcBorders>
            <w:shd w:val="clear" w:color="auto" w:fill="auto"/>
            <w:noWrap/>
            <w:vAlign w:val="center"/>
          </w:tcPr>
          <w:p w14:paraId="31157068"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rPr>
              <w:t>(L)-tert-Leucine</w:t>
            </w:r>
          </w:p>
        </w:tc>
        <w:tc>
          <w:tcPr>
            <w:tcW w:w="1421" w:type="dxa"/>
            <w:tcBorders>
              <w:top w:val="single" w:sz="4" w:space="0" w:color="auto"/>
              <w:bottom w:val="single" w:sz="4" w:space="0" w:color="auto"/>
            </w:tcBorders>
          </w:tcPr>
          <w:p w14:paraId="1E861EB9" w14:textId="77777777" w:rsidR="00F3279A" w:rsidRPr="001E6670" w:rsidRDefault="00F3279A" w:rsidP="00F3279A">
            <w:pPr>
              <w:spacing w:line="240" w:lineRule="auto"/>
              <w:jc w:val="center"/>
              <w:rPr>
                <w:rFonts w:cstheme="minorHAnsi"/>
                <w:color w:val="000000"/>
                <w:sz w:val="20"/>
                <w:lang w:eastAsia="en-GB"/>
              </w:rPr>
            </w:pPr>
            <w:proofErr w:type="spellStart"/>
            <w:r w:rsidRPr="001E6670">
              <w:rPr>
                <w:rFonts w:cstheme="minorHAnsi"/>
                <w:color w:val="000000"/>
                <w:sz w:val="20"/>
                <w:lang w:eastAsia="en-GB"/>
              </w:rPr>
              <w:t>AlfaAeser</w:t>
            </w:r>
            <w:proofErr w:type="spellEnd"/>
          </w:p>
        </w:tc>
        <w:tc>
          <w:tcPr>
            <w:tcW w:w="1463" w:type="dxa"/>
            <w:tcBorders>
              <w:top w:val="single" w:sz="4" w:space="0" w:color="auto"/>
              <w:bottom w:val="single" w:sz="4" w:space="0" w:color="auto"/>
            </w:tcBorders>
            <w:shd w:val="clear" w:color="auto" w:fill="auto"/>
            <w:noWrap/>
            <w:vAlign w:val="center"/>
          </w:tcPr>
          <w:p w14:paraId="1A5569FD"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lang w:eastAsia="en-GB"/>
              </w:rPr>
              <w:t xml:space="preserve">-24.32 </w:t>
            </w:r>
            <w:r w:rsidRPr="001E6670">
              <w:rPr>
                <w:rFonts w:cstheme="minorHAnsi"/>
                <w:color w:val="000000"/>
                <w:sz w:val="20"/>
              </w:rPr>
              <w:t xml:space="preserve">± </w:t>
            </w:r>
            <w:r w:rsidRPr="001E6670">
              <w:rPr>
                <w:rFonts w:cstheme="minorHAnsi"/>
                <w:color w:val="000000"/>
                <w:sz w:val="20"/>
                <w:lang w:eastAsia="en-GB"/>
              </w:rPr>
              <w:t>0.02</w:t>
            </w:r>
          </w:p>
        </w:tc>
        <w:tc>
          <w:tcPr>
            <w:tcW w:w="1463" w:type="dxa"/>
            <w:tcBorders>
              <w:top w:val="single" w:sz="4" w:space="0" w:color="auto"/>
              <w:bottom w:val="single" w:sz="4" w:space="0" w:color="auto"/>
            </w:tcBorders>
            <w:shd w:val="clear" w:color="auto" w:fill="auto"/>
            <w:noWrap/>
            <w:vAlign w:val="center"/>
          </w:tcPr>
          <w:p w14:paraId="59CFCD06"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lang w:eastAsia="en-GB"/>
              </w:rPr>
              <w:t xml:space="preserve">-2.34 </w:t>
            </w:r>
            <w:r w:rsidRPr="001E6670">
              <w:rPr>
                <w:rFonts w:cstheme="minorHAnsi"/>
                <w:color w:val="000000"/>
                <w:sz w:val="20"/>
              </w:rPr>
              <w:t xml:space="preserve">± </w:t>
            </w:r>
            <w:r w:rsidRPr="001E6670">
              <w:rPr>
                <w:rFonts w:cstheme="minorHAnsi"/>
                <w:color w:val="000000"/>
                <w:sz w:val="20"/>
                <w:lang w:eastAsia="en-GB"/>
              </w:rPr>
              <w:t>0.02</w:t>
            </w:r>
          </w:p>
        </w:tc>
      </w:tr>
      <w:tr w:rsidR="00F3279A" w:rsidRPr="001E6670" w14:paraId="65FF09D8" w14:textId="77777777" w:rsidTr="00E11382">
        <w:trPr>
          <w:trHeight w:val="227"/>
        </w:trPr>
        <w:tc>
          <w:tcPr>
            <w:tcW w:w="1610" w:type="dxa"/>
            <w:vMerge w:val="restart"/>
            <w:tcBorders>
              <w:top w:val="single" w:sz="4" w:space="0" w:color="auto"/>
            </w:tcBorders>
            <w:shd w:val="clear" w:color="auto" w:fill="auto"/>
            <w:noWrap/>
            <w:vAlign w:val="center"/>
            <w:hideMark/>
          </w:tcPr>
          <w:p w14:paraId="5E630014"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rPr>
              <w:t>(L)-TLME</w:t>
            </w:r>
          </w:p>
        </w:tc>
        <w:tc>
          <w:tcPr>
            <w:tcW w:w="1421" w:type="dxa"/>
            <w:tcBorders>
              <w:top w:val="single" w:sz="4" w:space="0" w:color="auto"/>
            </w:tcBorders>
          </w:tcPr>
          <w:p w14:paraId="1706DC54"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lang w:eastAsia="en-GB"/>
              </w:rPr>
              <w:t>TCI</w:t>
            </w:r>
          </w:p>
        </w:tc>
        <w:tc>
          <w:tcPr>
            <w:tcW w:w="1463" w:type="dxa"/>
            <w:tcBorders>
              <w:top w:val="single" w:sz="4" w:space="0" w:color="auto"/>
            </w:tcBorders>
            <w:shd w:val="clear" w:color="auto" w:fill="auto"/>
            <w:noWrap/>
            <w:vAlign w:val="center"/>
          </w:tcPr>
          <w:p w14:paraId="7D3F4CEA"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lang w:eastAsia="en-GB"/>
              </w:rPr>
              <w:t xml:space="preserve">-32.91 </w:t>
            </w:r>
            <w:r w:rsidRPr="001E6670">
              <w:rPr>
                <w:rFonts w:cstheme="minorHAnsi"/>
                <w:color w:val="000000"/>
                <w:sz w:val="20"/>
              </w:rPr>
              <w:t xml:space="preserve">± </w:t>
            </w:r>
            <w:r w:rsidRPr="001E6670">
              <w:rPr>
                <w:rFonts w:cstheme="minorHAnsi"/>
                <w:color w:val="000000"/>
                <w:sz w:val="20"/>
                <w:lang w:eastAsia="en-GB"/>
              </w:rPr>
              <w:t>0.02</w:t>
            </w:r>
          </w:p>
        </w:tc>
        <w:tc>
          <w:tcPr>
            <w:tcW w:w="1463" w:type="dxa"/>
            <w:tcBorders>
              <w:top w:val="single" w:sz="4" w:space="0" w:color="auto"/>
            </w:tcBorders>
            <w:shd w:val="clear" w:color="auto" w:fill="auto"/>
            <w:noWrap/>
            <w:vAlign w:val="center"/>
          </w:tcPr>
          <w:p w14:paraId="0076BB60"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lang w:eastAsia="en-GB"/>
              </w:rPr>
              <w:t xml:space="preserve">0.74 </w:t>
            </w:r>
            <w:r w:rsidRPr="001E6670">
              <w:rPr>
                <w:rFonts w:cstheme="minorHAnsi"/>
                <w:color w:val="000000"/>
                <w:sz w:val="20"/>
              </w:rPr>
              <w:t xml:space="preserve">± </w:t>
            </w:r>
            <w:r w:rsidRPr="001E6670">
              <w:rPr>
                <w:rFonts w:cstheme="minorHAnsi"/>
                <w:color w:val="000000"/>
                <w:sz w:val="20"/>
                <w:lang w:eastAsia="en-GB"/>
              </w:rPr>
              <w:t>0.02</w:t>
            </w:r>
          </w:p>
        </w:tc>
      </w:tr>
      <w:tr w:rsidR="00F3279A" w:rsidRPr="001E6670" w14:paraId="00219EBD" w14:textId="77777777" w:rsidTr="00E11382">
        <w:trPr>
          <w:trHeight w:val="227"/>
        </w:trPr>
        <w:tc>
          <w:tcPr>
            <w:tcW w:w="1610" w:type="dxa"/>
            <w:vMerge/>
            <w:tcBorders>
              <w:bottom w:val="single" w:sz="4" w:space="0" w:color="auto"/>
            </w:tcBorders>
            <w:shd w:val="clear" w:color="auto" w:fill="auto"/>
            <w:noWrap/>
            <w:vAlign w:val="bottom"/>
            <w:hideMark/>
          </w:tcPr>
          <w:p w14:paraId="0429979D" w14:textId="77777777" w:rsidR="00F3279A" w:rsidRPr="001E6670" w:rsidRDefault="00F3279A" w:rsidP="00F3279A">
            <w:pPr>
              <w:spacing w:line="240" w:lineRule="auto"/>
              <w:jc w:val="center"/>
              <w:rPr>
                <w:rFonts w:cstheme="minorHAnsi"/>
                <w:color w:val="000000"/>
                <w:sz w:val="20"/>
                <w:lang w:eastAsia="en-GB"/>
              </w:rPr>
            </w:pPr>
          </w:p>
        </w:tc>
        <w:tc>
          <w:tcPr>
            <w:tcW w:w="1421" w:type="dxa"/>
            <w:tcBorders>
              <w:bottom w:val="single" w:sz="4" w:space="0" w:color="auto"/>
            </w:tcBorders>
          </w:tcPr>
          <w:p w14:paraId="4AAA0F71" w14:textId="77777777" w:rsidR="00F3279A" w:rsidRPr="001E6670" w:rsidRDefault="00F3279A" w:rsidP="00F3279A">
            <w:pPr>
              <w:spacing w:line="240" w:lineRule="auto"/>
              <w:jc w:val="center"/>
              <w:rPr>
                <w:rFonts w:cstheme="minorHAnsi"/>
                <w:color w:val="000000"/>
                <w:sz w:val="20"/>
                <w:lang w:eastAsia="en-GB"/>
              </w:rPr>
            </w:pPr>
            <w:proofErr w:type="spellStart"/>
            <w:r w:rsidRPr="001E6670">
              <w:rPr>
                <w:rFonts w:cstheme="minorHAnsi"/>
                <w:color w:val="000000"/>
                <w:sz w:val="20"/>
                <w:lang w:eastAsia="en-GB"/>
              </w:rPr>
              <w:t>BePharm</w:t>
            </w:r>
            <w:proofErr w:type="spellEnd"/>
          </w:p>
        </w:tc>
        <w:tc>
          <w:tcPr>
            <w:tcW w:w="1463" w:type="dxa"/>
            <w:tcBorders>
              <w:bottom w:val="single" w:sz="4" w:space="0" w:color="auto"/>
            </w:tcBorders>
            <w:shd w:val="clear" w:color="auto" w:fill="auto"/>
            <w:noWrap/>
            <w:vAlign w:val="center"/>
          </w:tcPr>
          <w:p w14:paraId="791F3EBC"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lang w:eastAsia="en-GB"/>
              </w:rPr>
              <w:t xml:space="preserve">-24.02 </w:t>
            </w:r>
            <w:r w:rsidRPr="001E6670">
              <w:rPr>
                <w:rFonts w:cstheme="minorHAnsi"/>
                <w:color w:val="000000"/>
                <w:sz w:val="20"/>
              </w:rPr>
              <w:t xml:space="preserve">± </w:t>
            </w:r>
            <w:r w:rsidRPr="001E6670">
              <w:rPr>
                <w:rFonts w:cstheme="minorHAnsi"/>
                <w:color w:val="000000"/>
                <w:sz w:val="20"/>
                <w:lang w:eastAsia="en-GB"/>
              </w:rPr>
              <w:t>0.10</w:t>
            </w:r>
          </w:p>
        </w:tc>
        <w:tc>
          <w:tcPr>
            <w:tcW w:w="1463" w:type="dxa"/>
            <w:tcBorders>
              <w:bottom w:val="single" w:sz="4" w:space="0" w:color="auto"/>
            </w:tcBorders>
            <w:shd w:val="clear" w:color="auto" w:fill="auto"/>
            <w:noWrap/>
            <w:vAlign w:val="center"/>
          </w:tcPr>
          <w:p w14:paraId="3EB6A696"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lang w:eastAsia="en-GB"/>
              </w:rPr>
              <w:t xml:space="preserve">-1.57 </w:t>
            </w:r>
            <w:r w:rsidRPr="001E6670">
              <w:rPr>
                <w:rFonts w:cstheme="minorHAnsi"/>
                <w:color w:val="000000"/>
                <w:sz w:val="20"/>
              </w:rPr>
              <w:t xml:space="preserve">± </w:t>
            </w:r>
            <w:r w:rsidRPr="001E6670">
              <w:rPr>
                <w:rFonts w:cstheme="minorHAnsi"/>
                <w:color w:val="000000"/>
                <w:sz w:val="20"/>
                <w:lang w:eastAsia="en-GB"/>
              </w:rPr>
              <w:t>0.05</w:t>
            </w:r>
          </w:p>
        </w:tc>
      </w:tr>
      <w:tr w:rsidR="00F3279A" w:rsidRPr="001E6670" w14:paraId="3C1E8932" w14:textId="77777777" w:rsidTr="00E11382">
        <w:trPr>
          <w:trHeight w:val="227"/>
        </w:trPr>
        <w:tc>
          <w:tcPr>
            <w:tcW w:w="1610" w:type="dxa"/>
            <w:vMerge w:val="restart"/>
            <w:tcBorders>
              <w:top w:val="single" w:sz="4" w:space="0" w:color="auto"/>
            </w:tcBorders>
            <w:shd w:val="clear" w:color="auto" w:fill="auto"/>
            <w:noWrap/>
            <w:vAlign w:val="center"/>
          </w:tcPr>
          <w:p w14:paraId="24D36EC3" w14:textId="77777777" w:rsidR="00F3279A" w:rsidRPr="001E6670" w:rsidRDefault="00F3279A" w:rsidP="00F3279A">
            <w:pPr>
              <w:spacing w:line="240" w:lineRule="auto"/>
              <w:jc w:val="center"/>
              <w:rPr>
                <w:rFonts w:cstheme="minorHAnsi"/>
                <w:color w:val="000000"/>
                <w:sz w:val="20"/>
              </w:rPr>
            </w:pPr>
            <w:r w:rsidRPr="001E6670">
              <w:rPr>
                <w:rFonts w:cstheme="minorHAnsi"/>
                <w:sz w:val="20"/>
              </w:rPr>
              <w:t>Cumyl-amine</w:t>
            </w:r>
          </w:p>
        </w:tc>
        <w:tc>
          <w:tcPr>
            <w:tcW w:w="1421" w:type="dxa"/>
            <w:tcBorders>
              <w:top w:val="single" w:sz="4" w:space="0" w:color="auto"/>
            </w:tcBorders>
            <w:vAlign w:val="center"/>
          </w:tcPr>
          <w:p w14:paraId="5E4CE7DC"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rPr>
              <w:t>ABCR</w:t>
            </w:r>
          </w:p>
        </w:tc>
        <w:tc>
          <w:tcPr>
            <w:tcW w:w="1463" w:type="dxa"/>
            <w:tcBorders>
              <w:top w:val="single" w:sz="4" w:space="0" w:color="auto"/>
            </w:tcBorders>
            <w:shd w:val="clear" w:color="auto" w:fill="auto"/>
            <w:noWrap/>
            <w:vAlign w:val="center"/>
          </w:tcPr>
          <w:p w14:paraId="4767D3EA"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sz w:val="20"/>
              </w:rPr>
              <w:t xml:space="preserve">-26.43 </w:t>
            </w:r>
            <w:r w:rsidRPr="001E6670">
              <w:rPr>
                <w:rFonts w:cstheme="minorHAnsi"/>
                <w:color w:val="000000"/>
                <w:sz w:val="20"/>
              </w:rPr>
              <w:t xml:space="preserve">± </w:t>
            </w:r>
            <w:r w:rsidRPr="001E6670">
              <w:rPr>
                <w:rFonts w:cstheme="minorHAnsi"/>
                <w:sz w:val="20"/>
              </w:rPr>
              <w:t>0.02</w:t>
            </w:r>
          </w:p>
        </w:tc>
        <w:tc>
          <w:tcPr>
            <w:tcW w:w="1463" w:type="dxa"/>
            <w:tcBorders>
              <w:top w:val="single" w:sz="4" w:space="0" w:color="auto"/>
            </w:tcBorders>
            <w:shd w:val="clear" w:color="auto" w:fill="auto"/>
            <w:noWrap/>
            <w:vAlign w:val="center"/>
          </w:tcPr>
          <w:p w14:paraId="75398E8C"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sz w:val="20"/>
              </w:rPr>
              <w:t xml:space="preserve">-13.11 </w:t>
            </w:r>
            <w:r w:rsidRPr="001E6670">
              <w:rPr>
                <w:rFonts w:cstheme="minorHAnsi"/>
                <w:color w:val="000000"/>
                <w:sz w:val="20"/>
              </w:rPr>
              <w:t xml:space="preserve">± </w:t>
            </w:r>
            <w:r w:rsidRPr="001E6670">
              <w:rPr>
                <w:rFonts w:cstheme="minorHAnsi"/>
                <w:sz w:val="20"/>
              </w:rPr>
              <w:t>0.03</w:t>
            </w:r>
          </w:p>
        </w:tc>
      </w:tr>
      <w:tr w:rsidR="00F3279A" w:rsidRPr="001E6670" w14:paraId="58EFF208" w14:textId="77777777" w:rsidTr="00E11382">
        <w:trPr>
          <w:trHeight w:val="227"/>
        </w:trPr>
        <w:tc>
          <w:tcPr>
            <w:tcW w:w="1610" w:type="dxa"/>
            <w:vMerge/>
            <w:shd w:val="clear" w:color="auto" w:fill="auto"/>
            <w:noWrap/>
            <w:vAlign w:val="bottom"/>
          </w:tcPr>
          <w:p w14:paraId="7A821236" w14:textId="77777777" w:rsidR="00F3279A" w:rsidRPr="001E6670" w:rsidRDefault="00F3279A" w:rsidP="00F3279A">
            <w:pPr>
              <w:spacing w:line="240" w:lineRule="auto"/>
              <w:jc w:val="center"/>
              <w:rPr>
                <w:rFonts w:cstheme="minorHAnsi"/>
                <w:sz w:val="20"/>
              </w:rPr>
            </w:pPr>
          </w:p>
        </w:tc>
        <w:tc>
          <w:tcPr>
            <w:tcW w:w="1421" w:type="dxa"/>
            <w:vAlign w:val="center"/>
          </w:tcPr>
          <w:p w14:paraId="6B0193A8" w14:textId="77777777" w:rsidR="00F3279A" w:rsidRPr="001E6670" w:rsidRDefault="00F3279A" w:rsidP="00F3279A">
            <w:pPr>
              <w:spacing w:line="240" w:lineRule="auto"/>
              <w:jc w:val="center"/>
              <w:rPr>
                <w:rFonts w:cstheme="minorHAnsi"/>
                <w:color w:val="000000"/>
                <w:sz w:val="20"/>
              </w:rPr>
            </w:pPr>
            <w:proofErr w:type="spellStart"/>
            <w:r w:rsidRPr="001E6670">
              <w:rPr>
                <w:rFonts w:cstheme="minorHAnsi"/>
                <w:color w:val="000000"/>
                <w:sz w:val="20"/>
              </w:rPr>
              <w:t>Acella</w:t>
            </w:r>
            <w:proofErr w:type="spellEnd"/>
          </w:p>
        </w:tc>
        <w:tc>
          <w:tcPr>
            <w:tcW w:w="1463" w:type="dxa"/>
            <w:shd w:val="clear" w:color="auto" w:fill="auto"/>
            <w:noWrap/>
            <w:vAlign w:val="center"/>
          </w:tcPr>
          <w:p w14:paraId="368A7F8E" w14:textId="77777777" w:rsidR="00F3279A" w:rsidRPr="001E6670" w:rsidRDefault="00F3279A" w:rsidP="00F3279A">
            <w:pPr>
              <w:spacing w:line="240" w:lineRule="auto"/>
              <w:jc w:val="center"/>
              <w:rPr>
                <w:rFonts w:cstheme="minorHAnsi"/>
                <w:color w:val="000000"/>
                <w:sz w:val="20"/>
              </w:rPr>
            </w:pPr>
            <w:r w:rsidRPr="001E6670">
              <w:rPr>
                <w:rFonts w:cstheme="minorHAnsi"/>
                <w:sz w:val="20"/>
              </w:rPr>
              <w:t xml:space="preserve">-40.77 </w:t>
            </w:r>
            <w:r w:rsidRPr="001E6670">
              <w:rPr>
                <w:rFonts w:cstheme="minorHAnsi"/>
                <w:color w:val="000000"/>
                <w:sz w:val="20"/>
              </w:rPr>
              <w:t xml:space="preserve">± </w:t>
            </w:r>
            <w:r w:rsidRPr="001E6670">
              <w:rPr>
                <w:rFonts w:cstheme="minorHAnsi"/>
                <w:sz w:val="20"/>
              </w:rPr>
              <w:t>0.02</w:t>
            </w:r>
          </w:p>
        </w:tc>
        <w:tc>
          <w:tcPr>
            <w:tcW w:w="1463" w:type="dxa"/>
            <w:shd w:val="clear" w:color="auto" w:fill="auto"/>
            <w:noWrap/>
            <w:vAlign w:val="center"/>
          </w:tcPr>
          <w:p w14:paraId="7A4C373C" w14:textId="77777777" w:rsidR="00F3279A" w:rsidRPr="001E6670" w:rsidRDefault="00F3279A" w:rsidP="00F3279A">
            <w:pPr>
              <w:spacing w:line="240" w:lineRule="auto"/>
              <w:jc w:val="center"/>
              <w:rPr>
                <w:rFonts w:cstheme="minorHAnsi"/>
                <w:color w:val="000000"/>
                <w:sz w:val="20"/>
              </w:rPr>
            </w:pPr>
            <w:r w:rsidRPr="001E6670">
              <w:rPr>
                <w:rFonts w:cstheme="minorHAnsi"/>
                <w:sz w:val="20"/>
              </w:rPr>
              <w:t xml:space="preserve">-19.05 </w:t>
            </w:r>
            <w:r w:rsidRPr="001E6670">
              <w:rPr>
                <w:rFonts w:cstheme="minorHAnsi"/>
                <w:color w:val="000000"/>
                <w:sz w:val="20"/>
              </w:rPr>
              <w:t xml:space="preserve">± </w:t>
            </w:r>
            <w:r w:rsidRPr="001E6670">
              <w:rPr>
                <w:rFonts w:cstheme="minorHAnsi"/>
                <w:sz w:val="20"/>
              </w:rPr>
              <w:t>0.07</w:t>
            </w:r>
          </w:p>
        </w:tc>
      </w:tr>
      <w:tr w:rsidR="00F3279A" w:rsidRPr="001E6670" w14:paraId="6C7CDA71" w14:textId="77777777" w:rsidTr="00E11382">
        <w:trPr>
          <w:trHeight w:val="227"/>
        </w:trPr>
        <w:tc>
          <w:tcPr>
            <w:tcW w:w="1610" w:type="dxa"/>
            <w:vMerge/>
            <w:shd w:val="clear" w:color="auto" w:fill="auto"/>
            <w:noWrap/>
            <w:vAlign w:val="bottom"/>
          </w:tcPr>
          <w:p w14:paraId="0824F2DA" w14:textId="77777777" w:rsidR="00F3279A" w:rsidRPr="001E6670" w:rsidRDefault="00F3279A" w:rsidP="00F3279A">
            <w:pPr>
              <w:spacing w:line="240" w:lineRule="auto"/>
              <w:jc w:val="center"/>
              <w:rPr>
                <w:rFonts w:cstheme="minorHAnsi"/>
                <w:sz w:val="20"/>
              </w:rPr>
            </w:pPr>
          </w:p>
        </w:tc>
        <w:tc>
          <w:tcPr>
            <w:tcW w:w="1421" w:type="dxa"/>
            <w:vAlign w:val="center"/>
          </w:tcPr>
          <w:p w14:paraId="0C8555C9" w14:textId="77777777" w:rsidR="00F3279A" w:rsidRPr="001E6670" w:rsidRDefault="00F3279A" w:rsidP="00F3279A">
            <w:pPr>
              <w:spacing w:line="240" w:lineRule="auto"/>
              <w:jc w:val="center"/>
              <w:rPr>
                <w:rFonts w:cstheme="minorHAnsi"/>
                <w:color w:val="000000"/>
                <w:sz w:val="20"/>
              </w:rPr>
            </w:pPr>
            <w:r w:rsidRPr="001E6670">
              <w:rPr>
                <w:rFonts w:cstheme="minorHAnsi"/>
                <w:color w:val="000000"/>
                <w:sz w:val="20"/>
                <w:lang w:eastAsia="en-GB"/>
              </w:rPr>
              <w:t>Enamine</w:t>
            </w:r>
          </w:p>
        </w:tc>
        <w:tc>
          <w:tcPr>
            <w:tcW w:w="1463" w:type="dxa"/>
            <w:shd w:val="clear" w:color="auto" w:fill="auto"/>
            <w:noWrap/>
            <w:vAlign w:val="center"/>
          </w:tcPr>
          <w:p w14:paraId="7238C985" w14:textId="77777777" w:rsidR="00F3279A" w:rsidRPr="001E6670" w:rsidRDefault="00F3279A" w:rsidP="00F3279A">
            <w:pPr>
              <w:spacing w:line="240" w:lineRule="auto"/>
              <w:jc w:val="center"/>
              <w:rPr>
                <w:rFonts w:cstheme="minorHAnsi"/>
                <w:color w:val="000000"/>
                <w:sz w:val="20"/>
              </w:rPr>
            </w:pPr>
            <w:r w:rsidRPr="001E6670">
              <w:rPr>
                <w:rFonts w:cstheme="minorHAnsi"/>
                <w:sz w:val="20"/>
              </w:rPr>
              <w:t xml:space="preserve">-32.23 </w:t>
            </w:r>
            <w:r w:rsidRPr="001E6670">
              <w:rPr>
                <w:rFonts w:cstheme="minorHAnsi"/>
                <w:color w:val="000000"/>
                <w:sz w:val="20"/>
              </w:rPr>
              <w:t xml:space="preserve">± </w:t>
            </w:r>
            <w:r w:rsidRPr="001E6670">
              <w:rPr>
                <w:rFonts w:cstheme="minorHAnsi"/>
                <w:sz w:val="20"/>
              </w:rPr>
              <w:t>0.01</w:t>
            </w:r>
          </w:p>
        </w:tc>
        <w:tc>
          <w:tcPr>
            <w:tcW w:w="1463" w:type="dxa"/>
            <w:shd w:val="clear" w:color="auto" w:fill="auto"/>
            <w:noWrap/>
            <w:vAlign w:val="center"/>
          </w:tcPr>
          <w:p w14:paraId="0797FACA" w14:textId="77777777" w:rsidR="00F3279A" w:rsidRPr="001E6670" w:rsidRDefault="00F3279A" w:rsidP="00F3279A">
            <w:pPr>
              <w:spacing w:line="240" w:lineRule="auto"/>
              <w:jc w:val="center"/>
              <w:rPr>
                <w:rFonts w:cstheme="minorHAnsi"/>
                <w:color w:val="000000"/>
                <w:sz w:val="20"/>
              </w:rPr>
            </w:pPr>
            <w:r w:rsidRPr="001E6670">
              <w:rPr>
                <w:rFonts w:cstheme="minorHAnsi"/>
                <w:sz w:val="20"/>
              </w:rPr>
              <w:t xml:space="preserve">8.34 </w:t>
            </w:r>
            <w:r w:rsidRPr="001E6670">
              <w:rPr>
                <w:rFonts w:cstheme="minorHAnsi"/>
                <w:color w:val="000000"/>
                <w:sz w:val="20"/>
              </w:rPr>
              <w:t xml:space="preserve">± </w:t>
            </w:r>
            <w:r w:rsidRPr="001E6670">
              <w:rPr>
                <w:rFonts w:cstheme="minorHAnsi"/>
                <w:sz w:val="20"/>
              </w:rPr>
              <w:t>0.02</w:t>
            </w:r>
          </w:p>
        </w:tc>
      </w:tr>
      <w:tr w:rsidR="00F3279A" w:rsidRPr="001E6670" w14:paraId="09144FA0" w14:textId="77777777" w:rsidTr="00E11382">
        <w:trPr>
          <w:trHeight w:val="227"/>
        </w:trPr>
        <w:tc>
          <w:tcPr>
            <w:tcW w:w="1610" w:type="dxa"/>
            <w:vMerge/>
            <w:shd w:val="clear" w:color="auto" w:fill="auto"/>
            <w:noWrap/>
            <w:vAlign w:val="bottom"/>
          </w:tcPr>
          <w:p w14:paraId="0CD510B3" w14:textId="77777777" w:rsidR="00F3279A" w:rsidRPr="001E6670" w:rsidRDefault="00F3279A" w:rsidP="00F3279A">
            <w:pPr>
              <w:spacing w:line="240" w:lineRule="auto"/>
              <w:jc w:val="center"/>
              <w:rPr>
                <w:rFonts w:cstheme="minorHAnsi"/>
                <w:sz w:val="20"/>
              </w:rPr>
            </w:pPr>
          </w:p>
        </w:tc>
        <w:tc>
          <w:tcPr>
            <w:tcW w:w="1421" w:type="dxa"/>
            <w:vAlign w:val="center"/>
          </w:tcPr>
          <w:p w14:paraId="64EE4904" w14:textId="77777777" w:rsidR="00F3279A" w:rsidRPr="001E6670" w:rsidRDefault="00F3279A" w:rsidP="00F3279A">
            <w:pPr>
              <w:spacing w:line="240" w:lineRule="auto"/>
              <w:jc w:val="center"/>
              <w:rPr>
                <w:rFonts w:cstheme="minorHAnsi"/>
                <w:color w:val="000000"/>
                <w:sz w:val="20"/>
                <w:lang w:eastAsia="en-GB"/>
              </w:rPr>
            </w:pPr>
            <w:r w:rsidRPr="001E6670">
              <w:rPr>
                <w:rFonts w:cstheme="minorHAnsi"/>
                <w:color w:val="000000"/>
                <w:sz w:val="20"/>
                <w:lang w:eastAsia="en-GB"/>
              </w:rPr>
              <w:t>TCI</w:t>
            </w:r>
          </w:p>
        </w:tc>
        <w:tc>
          <w:tcPr>
            <w:tcW w:w="1463" w:type="dxa"/>
            <w:shd w:val="clear" w:color="auto" w:fill="auto"/>
            <w:noWrap/>
            <w:vAlign w:val="center"/>
          </w:tcPr>
          <w:p w14:paraId="2473FBD1" w14:textId="77777777" w:rsidR="00F3279A" w:rsidRPr="001E6670" w:rsidRDefault="00F3279A" w:rsidP="00F3279A">
            <w:pPr>
              <w:spacing w:line="240" w:lineRule="auto"/>
              <w:jc w:val="center"/>
              <w:rPr>
                <w:rFonts w:cstheme="minorHAnsi"/>
                <w:color w:val="000000"/>
                <w:sz w:val="20"/>
              </w:rPr>
            </w:pPr>
            <w:r w:rsidRPr="001E6670">
              <w:rPr>
                <w:rFonts w:cstheme="minorHAnsi"/>
                <w:sz w:val="20"/>
              </w:rPr>
              <w:t xml:space="preserve">-26.74 </w:t>
            </w:r>
            <w:r w:rsidRPr="001E6670">
              <w:rPr>
                <w:rFonts w:cstheme="minorHAnsi"/>
                <w:color w:val="000000"/>
                <w:sz w:val="20"/>
              </w:rPr>
              <w:t xml:space="preserve">± </w:t>
            </w:r>
            <w:r w:rsidRPr="001E6670">
              <w:rPr>
                <w:rFonts w:cstheme="minorHAnsi"/>
                <w:sz w:val="20"/>
              </w:rPr>
              <w:t>0.02</w:t>
            </w:r>
          </w:p>
        </w:tc>
        <w:tc>
          <w:tcPr>
            <w:tcW w:w="1463" w:type="dxa"/>
            <w:shd w:val="clear" w:color="auto" w:fill="auto"/>
            <w:noWrap/>
            <w:vAlign w:val="center"/>
          </w:tcPr>
          <w:p w14:paraId="109040D8" w14:textId="77777777" w:rsidR="00F3279A" w:rsidRPr="001E6670" w:rsidRDefault="00F3279A" w:rsidP="00F3279A">
            <w:pPr>
              <w:spacing w:line="240" w:lineRule="auto"/>
              <w:jc w:val="center"/>
              <w:rPr>
                <w:rFonts w:cstheme="minorHAnsi"/>
                <w:color w:val="000000"/>
                <w:sz w:val="20"/>
              </w:rPr>
            </w:pPr>
            <w:r w:rsidRPr="001E6670">
              <w:rPr>
                <w:rFonts w:cstheme="minorHAnsi"/>
                <w:sz w:val="20"/>
              </w:rPr>
              <w:t xml:space="preserve">-9.20 </w:t>
            </w:r>
            <w:r w:rsidRPr="001E6670">
              <w:rPr>
                <w:rFonts w:cstheme="minorHAnsi"/>
                <w:color w:val="000000"/>
                <w:sz w:val="20"/>
              </w:rPr>
              <w:t xml:space="preserve">± </w:t>
            </w:r>
            <w:r w:rsidRPr="001E6670">
              <w:rPr>
                <w:rFonts w:cstheme="minorHAnsi"/>
                <w:sz w:val="20"/>
              </w:rPr>
              <w:t>0.04</w:t>
            </w:r>
          </w:p>
        </w:tc>
      </w:tr>
    </w:tbl>
    <w:p w14:paraId="06B4B07E" w14:textId="45696B86" w:rsidR="00F3279A" w:rsidRDefault="00F3279A" w:rsidP="00F3279A">
      <w:pPr>
        <w:spacing w:line="240" w:lineRule="auto"/>
      </w:pPr>
    </w:p>
    <w:p w14:paraId="784EDE39" w14:textId="77777777" w:rsidR="00F3279A" w:rsidRDefault="00F3279A" w:rsidP="00F3279A">
      <w:pPr>
        <w:spacing w:line="240" w:lineRule="auto"/>
      </w:pPr>
    </w:p>
    <w:p w14:paraId="49334521" w14:textId="77777777" w:rsidR="00F3279A" w:rsidRDefault="00F3279A" w:rsidP="00F3279A">
      <w:pPr>
        <w:spacing w:line="240" w:lineRule="auto"/>
      </w:pPr>
    </w:p>
    <w:p w14:paraId="7B08D963" w14:textId="77777777" w:rsidR="00F3279A" w:rsidRDefault="00F3279A" w:rsidP="00F3279A">
      <w:pPr>
        <w:spacing w:line="240" w:lineRule="auto"/>
        <w:jc w:val="left"/>
        <w:rPr>
          <w:b/>
          <w:bCs/>
          <w:sz w:val="18"/>
        </w:rPr>
      </w:pPr>
      <w:r>
        <w:br w:type="page"/>
      </w:r>
    </w:p>
    <w:p w14:paraId="73AEFC55" w14:textId="6403A61F" w:rsidR="009B17E7" w:rsidRPr="009A0A0F" w:rsidRDefault="009B17E7" w:rsidP="00F3279A">
      <w:pPr>
        <w:pStyle w:val="Beschriftung"/>
      </w:pPr>
      <w:r w:rsidRPr="009A0A0F">
        <w:lastRenderedPageBreak/>
        <w:t xml:space="preserve">Table </w:t>
      </w:r>
      <w:r w:rsidR="00316646" w:rsidRPr="009A0A0F">
        <w:t>A.</w:t>
      </w:r>
      <w:r w:rsidR="009A0A0F" w:rsidRPr="009A0A0F">
        <w:t>1</w:t>
      </w:r>
      <w:r w:rsidRPr="009A0A0F">
        <w:t xml:space="preserve"> δ</w:t>
      </w:r>
      <w:r w:rsidRPr="009A0A0F">
        <w:rPr>
          <w:vertAlign w:val="superscript"/>
        </w:rPr>
        <w:t>13</w:t>
      </w:r>
      <w:r w:rsidRPr="009A0A0F">
        <w:t>C and δ</w:t>
      </w:r>
      <w:r w:rsidRPr="009A0A0F">
        <w:rPr>
          <w:vertAlign w:val="superscript"/>
        </w:rPr>
        <w:t>15</w:t>
      </w:r>
      <w:r w:rsidRPr="009A0A0F">
        <w:t>N values including standard deviation of triplicate measurements for all pure samples of MDMB-CHMICA</w:t>
      </w:r>
    </w:p>
    <w:tbl>
      <w:tblPr>
        <w:tblW w:w="89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2"/>
        <w:gridCol w:w="1463"/>
        <w:gridCol w:w="1463"/>
        <w:gridCol w:w="782"/>
        <w:gridCol w:w="1172"/>
        <w:gridCol w:w="1463"/>
        <w:gridCol w:w="1463"/>
      </w:tblGrid>
      <w:tr w:rsidR="00EA4B3C" w:rsidRPr="009A0A0F" w14:paraId="67447ACC" w14:textId="77777777" w:rsidTr="00EA4B3C">
        <w:trPr>
          <w:trHeight w:val="521"/>
        </w:trPr>
        <w:tc>
          <w:tcPr>
            <w:tcW w:w="1172" w:type="dxa"/>
            <w:tcBorders>
              <w:top w:val="nil"/>
              <w:left w:val="nil"/>
              <w:bottom w:val="nil"/>
              <w:right w:val="nil"/>
            </w:tcBorders>
            <w:shd w:val="clear" w:color="auto" w:fill="auto"/>
            <w:vAlign w:val="bottom"/>
          </w:tcPr>
          <w:p w14:paraId="199C8262" w14:textId="77777777" w:rsidR="00EA4B3C" w:rsidRPr="009A0A0F" w:rsidRDefault="00EA4B3C" w:rsidP="00F3279A">
            <w:pPr>
              <w:spacing w:line="240" w:lineRule="auto"/>
              <w:rPr>
                <w:rFonts w:ascii="Calibri" w:hAnsi="Calibri"/>
                <w:sz w:val="20"/>
              </w:rPr>
            </w:pPr>
          </w:p>
        </w:tc>
        <w:tc>
          <w:tcPr>
            <w:tcW w:w="1463" w:type="dxa"/>
            <w:tcBorders>
              <w:top w:val="nil"/>
              <w:left w:val="nil"/>
              <w:bottom w:val="nil"/>
              <w:right w:val="nil"/>
            </w:tcBorders>
            <w:shd w:val="clear" w:color="auto" w:fill="auto"/>
          </w:tcPr>
          <w:p w14:paraId="2442BB5A" w14:textId="77777777" w:rsidR="00EA4B3C" w:rsidRPr="009A0A0F" w:rsidRDefault="00EA4B3C" w:rsidP="00F3279A">
            <w:pPr>
              <w:spacing w:line="240" w:lineRule="auto"/>
              <w:jc w:val="center"/>
              <w:rPr>
                <w:rFonts w:ascii="Calibri" w:hAnsi="Calibri"/>
                <w:sz w:val="20"/>
                <w:lang w:val="en-US"/>
              </w:rPr>
            </w:pPr>
            <w:r w:rsidRPr="009A0A0F">
              <w:rPr>
                <w:rFonts w:ascii="Calibri" w:hAnsi="Calibri"/>
                <w:sz w:val="20"/>
              </w:rPr>
              <w:t>δ</w:t>
            </w:r>
            <w:r w:rsidRPr="009A0A0F">
              <w:rPr>
                <w:rFonts w:ascii="Calibri" w:hAnsi="Calibri"/>
                <w:sz w:val="20"/>
                <w:vertAlign w:val="superscript"/>
                <w:lang w:val="en-US"/>
              </w:rPr>
              <w:t>13</w:t>
            </w:r>
            <w:r w:rsidRPr="009A0A0F">
              <w:rPr>
                <w:rFonts w:ascii="Calibri" w:hAnsi="Calibri"/>
                <w:sz w:val="20"/>
                <w:lang w:val="en-US"/>
              </w:rPr>
              <w:t>C</w:t>
            </w:r>
            <w:r w:rsidRPr="009A0A0F">
              <w:rPr>
                <w:rFonts w:ascii="Calibri" w:hAnsi="Calibri"/>
                <w:sz w:val="20"/>
                <w:vertAlign w:val="subscript"/>
                <w:lang w:val="en-US"/>
              </w:rPr>
              <w:t>V-PDB</w:t>
            </w:r>
            <w:r w:rsidRPr="009A0A0F">
              <w:rPr>
                <w:rFonts w:ascii="Calibri" w:hAnsi="Calibri"/>
                <w:sz w:val="20"/>
                <w:lang w:val="en-US"/>
              </w:rPr>
              <w:t>[‰]</w:t>
            </w:r>
          </w:p>
          <w:p w14:paraId="2F1A25B1" w14:textId="77777777" w:rsidR="00EA4B3C" w:rsidRPr="009A0A0F" w:rsidRDefault="00EA4B3C" w:rsidP="00F3279A">
            <w:pPr>
              <w:spacing w:line="240" w:lineRule="auto"/>
              <w:jc w:val="center"/>
              <w:rPr>
                <w:rFonts w:ascii="Calibri" w:hAnsi="Calibri"/>
                <w:sz w:val="20"/>
              </w:rPr>
            </w:pPr>
            <w:r w:rsidRPr="009A0A0F">
              <w:rPr>
                <w:rFonts w:ascii="Calibri" w:hAnsi="Calibri"/>
                <w:sz w:val="20"/>
                <w:lang w:val="en-US"/>
              </w:rPr>
              <w:t>average ± STD</w:t>
            </w:r>
          </w:p>
        </w:tc>
        <w:tc>
          <w:tcPr>
            <w:tcW w:w="1463" w:type="dxa"/>
            <w:tcBorders>
              <w:top w:val="nil"/>
              <w:left w:val="nil"/>
              <w:bottom w:val="nil"/>
              <w:right w:val="nil"/>
            </w:tcBorders>
            <w:shd w:val="clear" w:color="auto" w:fill="auto"/>
          </w:tcPr>
          <w:p w14:paraId="1924C168" w14:textId="77777777" w:rsidR="00EA4B3C" w:rsidRPr="009A0A0F" w:rsidRDefault="00EA4B3C" w:rsidP="00F3279A">
            <w:pPr>
              <w:spacing w:line="240" w:lineRule="auto"/>
              <w:jc w:val="center"/>
              <w:rPr>
                <w:rFonts w:ascii="Calibri" w:hAnsi="Calibri"/>
                <w:sz w:val="20"/>
                <w:lang w:val="en-US"/>
              </w:rPr>
            </w:pPr>
            <w:r w:rsidRPr="009A0A0F">
              <w:rPr>
                <w:rFonts w:ascii="Calibri" w:hAnsi="Calibri"/>
                <w:sz w:val="20"/>
              </w:rPr>
              <w:t>δ</w:t>
            </w:r>
            <w:r w:rsidRPr="009A0A0F">
              <w:rPr>
                <w:rFonts w:ascii="Calibri" w:hAnsi="Calibri"/>
                <w:sz w:val="20"/>
                <w:vertAlign w:val="superscript"/>
                <w:lang w:val="en-US"/>
              </w:rPr>
              <w:t>15</w:t>
            </w:r>
            <w:r w:rsidRPr="009A0A0F">
              <w:rPr>
                <w:rFonts w:ascii="Calibri" w:hAnsi="Calibri"/>
                <w:sz w:val="20"/>
                <w:lang w:val="en-US"/>
              </w:rPr>
              <w:t>N</w:t>
            </w:r>
            <w:r w:rsidRPr="009A0A0F">
              <w:rPr>
                <w:rFonts w:ascii="Calibri" w:hAnsi="Calibri"/>
                <w:sz w:val="20"/>
                <w:vertAlign w:val="subscript"/>
                <w:lang w:val="en-US"/>
              </w:rPr>
              <w:t>AIR</w:t>
            </w:r>
            <w:r w:rsidRPr="009A0A0F">
              <w:rPr>
                <w:rFonts w:ascii="Calibri" w:hAnsi="Calibri"/>
                <w:sz w:val="20"/>
                <w:lang w:val="en-US"/>
              </w:rPr>
              <w:t>[‰]</w:t>
            </w:r>
          </w:p>
          <w:p w14:paraId="321C7EE9" w14:textId="77777777" w:rsidR="00EA4B3C" w:rsidRPr="009A0A0F" w:rsidRDefault="00EA4B3C" w:rsidP="00F3279A">
            <w:pPr>
              <w:spacing w:line="240" w:lineRule="auto"/>
              <w:jc w:val="center"/>
              <w:rPr>
                <w:rFonts w:ascii="Calibri" w:hAnsi="Calibri"/>
                <w:sz w:val="20"/>
              </w:rPr>
            </w:pPr>
            <w:r w:rsidRPr="009A0A0F">
              <w:rPr>
                <w:rFonts w:ascii="Calibri" w:hAnsi="Calibri"/>
                <w:sz w:val="20"/>
                <w:lang w:val="en-US"/>
              </w:rPr>
              <w:t>average ± STD</w:t>
            </w:r>
          </w:p>
        </w:tc>
        <w:tc>
          <w:tcPr>
            <w:tcW w:w="782" w:type="dxa"/>
            <w:tcBorders>
              <w:top w:val="nil"/>
              <w:left w:val="nil"/>
              <w:bottom w:val="nil"/>
              <w:right w:val="nil"/>
            </w:tcBorders>
          </w:tcPr>
          <w:p w14:paraId="0A3D791B" w14:textId="77777777" w:rsidR="00EA4B3C" w:rsidRPr="009A0A0F" w:rsidRDefault="00EA4B3C" w:rsidP="00F3279A">
            <w:pPr>
              <w:spacing w:line="240" w:lineRule="auto"/>
              <w:jc w:val="center"/>
              <w:rPr>
                <w:rFonts w:ascii="Calibri" w:hAnsi="Calibri"/>
                <w:sz w:val="20"/>
              </w:rPr>
            </w:pPr>
          </w:p>
        </w:tc>
        <w:tc>
          <w:tcPr>
            <w:tcW w:w="1172" w:type="dxa"/>
            <w:tcBorders>
              <w:top w:val="nil"/>
              <w:left w:val="nil"/>
              <w:bottom w:val="nil"/>
              <w:right w:val="nil"/>
            </w:tcBorders>
          </w:tcPr>
          <w:p w14:paraId="735BA6B8" w14:textId="77777777" w:rsidR="00EA4B3C" w:rsidRPr="009A0A0F" w:rsidRDefault="00EA4B3C" w:rsidP="00F3279A">
            <w:pPr>
              <w:spacing w:line="240" w:lineRule="auto"/>
              <w:jc w:val="center"/>
              <w:rPr>
                <w:rFonts w:ascii="Calibri" w:hAnsi="Calibri"/>
                <w:sz w:val="20"/>
              </w:rPr>
            </w:pPr>
          </w:p>
        </w:tc>
        <w:tc>
          <w:tcPr>
            <w:tcW w:w="1463" w:type="dxa"/>
            <w:tcBorders>
              <w:top w:val="nil"/>
              <w:left w:val="nil"/>
              <w:bottom w:val="nil"/>
              <w:right w:val="nil"/>
            </w:tcBorders>
          </w:tcPr>
          <w:p w14:paraId="1E17DD9A" w14:textId="77777777" w:rsidR="00EA4B3C" w:rsidRPr="009A0A0F" w:rsidRDefault="00EA4B3C" w:rsidP="00F3279A">
            <w:pPr>
              <w:spacing w:line="240" w:lineRule="auto"/>
              <w:jc w:val="center"/>
              <w:rPr>
                <w:rFonts w:ascii="Calibri" w:hAnsi="Calibri"/>
                <w:sz w:val="20"/>
                <w:lang w:val="en-US"/>
              </w:rPr>
            </w:pPr>
            <w:r w:rsidRPr="009A0A0F">
              <w:rPr>
                <w:rFonts w:ascii="Calibri" w:hAnsi="Calibri"/>
                <w:sz w:val="20"/>
              </w:rPr>
              <w:t>δ</w:t>
            </w:r>
            <w:r w:rsidRPr="009A0A0F">
              <w:rPr>
                <w:rFonts w:ascii="Calibri" w:hAnsi="Calibri"/>
                <w:sz w:val="20"/>
                <w:vertAlign w:val="superscript"/>
                <w:lang w:val="en-US"/>
              </w:rPr>
              <w:t>13</w:t>
            </w:r>
            <w:r w:rsidRPr="009A0A0F">
              <w:rPr>
                <w:rFonts w:ascii="Calibri" w:hAnsi="Calibri"/>
                <w:sz w:val="20"/>
                <w:lang w:val="en-US"/>
              </w:rPr>
              <w:t>C</w:t>
            </w:r>
            <w:r w:rsidRPr="009A0A0F">
              <w:rPr>
                <w:rFonts w:ascii="Calibri" w:hAnsi="Calibri"/>
                <w:sz w:val="20"/>
                <w:vertAlign w:val="subscript"/>
                <w:lang w:val="en-US"/>
              </w:rPr>
              <w:t>V-PDB</w:t>
            </w:r>
            <w:r w:rsidRPr="009A0A0F">
              <w:rPr>
                <w:rFonts w:ascii="Calibri" w:hAnsi="Calibri"/>
                <w:sz w:val="20"/>
                <w:lang w:val="en-US"/>
              </w:rPr>
              <w:t>[‰]</w:t>
            </w:r>
          </w:p>
          <w:p w14:paraId="149D210F" w14:textId="77777777" w:rsidR="00EA4B3C" w:rsidRPr="009A0A0F" w:rsidRDefault="00EA4B3C" w:rsidP="00F3279A">
            <w:pPr>
              <w:spacing w:line="240" w:lineRule="auto"/>
              <w:jc w:val="center"/>
              <w:rPr>
                <w:rFonts w:ascii="Calibri" w:hAnsi="Calibri"/>
                <w:sz w:val="20"/>
              </w:rPr>
            </w:pPr>
            <w:r w:rsidRPr="009A0A0F">
              <w:rPr>
                <w:rFonts w:ascii="Calibri" w:hAnsi="Calibri"/>
                <w:sz w:val="20"/>
                <w:lang w:val="en-US"/>
              </w:rPr>
              <w:t>average ± STD</w:t>
            </w:r>
          </w:p>
        </w:tc>
        <w:tc>
          <w:tcPr>
            <w:tcW w:w="1463" w:type="dxa"/>
            <w:tcBorders>
              <w:top w:val="nil"/>
              <w:left w:val="nil"/>
              <w:bottom w:val="nil"/>
              <w:right w:val="nil"/>
            </w:tcBorders>
          </w:tcPr>
          <w:p w14:paraId="6B09F432" w14:textId="77777777" w:rsidR="00EA4B3C" w:rsidRPr="009A0A0F" w:rsidRDefault="00EA4B3C" w:rsidP="00F3279A">
            <w:pPr>
              <w:spacing w:line="240" w:lineRule="auto"/>
              <w:jc w:val="center"/>
              <w:rPr>
                <w:rFonts w:ascii="Calibri" w:hAnsi="Calibri"/>
                <w:sz w:val="20"/>
                <w:lang w:val="en-US"/>
              </w:rPr>
            </w:pPr>
            <w:r w:rsidRPr="009A0A0F">
              <w:rPr>
                <w:rFonts w:ascii="Calibri" w:hAnsi="Calibri"/>
                <w:sz w:val="20"/>
              </w:rPr>
              <w:t>δ</w:t>
            </w:r>
            <w:r w:rsidRPr="009A0A0F">
              <w:rPr>
                <w:rFonts w:ascii="Calibri" w:hAnsi="Calibri"/>
                <w:sz w:val="20"/>
                <w:vertAlign w:val="superscript"/>
                <w:lang w:val="en-US"/>
              </w:rPr>
              <w:t>15</w:t>
            </w:r>
            <w:r w:rsidRPr="009A0A0F">
              <w:rPr>
                <w:rFonts w:ascii="Calibri" w:hAnsi="Calibri"/>
                <w:sz w:val="20"/>
                <w:lang w:val="en-US"/>
              </w:rPr>
              <w:t>N</w:t>
            </w:r>
            <w:r w:rsidRPr="009A0A0F">
              <w:rPr>
                <w:rFonts w:ascii="Calibri" w:hAnsi="Calibri"/>
                <w:sz w:val="20"/>
                <w:vertAlign w:val="subscript"/>
                <w:lang w:val="en-US"/>
              </w:rPr>
              <w:t>AIR</w:t>
            </w:r>
            <w:r w:rsidRPr="009A0A0F">
              <w:rPr>
                <w:rFonts w:ascii="Calibri" w:hAnsi="Calibri"/>
                <w:sz w:val="20"/>
                <w:lang w:val="en-US"/>
              </w:rPr>
              <w:t>[‰]</w:t>
            </w:r>
          </w:p>
          <w:p w14:paraId="77EA0165" w14:textId="77777777" w:rsidR="00EA4B3C" w:rsidRPr="009A0A0F" w:rsidRDefault="00EA4B3C" w:rsidP="00F3279A">
            <w:pPr>
              <w:spacing w:line="240" w:lineRule="auto"/>
              <w:jc w:val="center"/>
              <w:rPr>
                <w:rFonts w:ascii="Calibri" w:hAnsi="Calibri"/>
                <w:sz w:val="20"/>
              </w:rPr>
            </w:pPr>
            <w:r w:rsidRPr="009A0A0F">
              <w:rPr>
                <w:rFonts w:ascii="Calibri" w:hAnsi="Calibri"/>
                <w:sz w:val="20"/>
                <w:lang w:val="en-US"/>
              </w:rPr>
              <w:t>average ± STD</w:t>
            </w:r>
          </w:p>
        </w:tc>
      </w:tr>
      <w:tr w:rsidR="00EA4B3C" w:rsidRPr="009A0A0F" w14:paraId="30080E31" w14:textId="77777777" w:rsidTr="00EA4B3C">
        <w:trPr>
          <w:trHeight w:val="227"/>
        </w:trPr>
        <w:tc>
          <w:tcPr>
            <w:tcW w:w="1172" w:type="dxa"/>
            <w:tcBorders>
              <w:top w:val="nil"/>
              <w:left w:val="nil"/>
              <w:bottom w:val="nil"/>
              <w:right w:val="nil"/>
            </w:tcBorders>
            <w:shd w:val="clear" w:color="auto" w:fill="auto"/>
            <w:vAlign w:val="bottom"/>
          </w:tcPr>
          <w:p w14:paraId="4927CEBB" w14:textId="77777777" w:rsidR="00EA4B3C" w:rsidRPr="009A0A0F" w:rsidRDefault="00EA4B3C" w:rsidP="00F3279A">
            <w:pPr>
              <w:spacing w:line="240" w:lineRule="auto"/>
              <w:jc w:val="center"/>
              <w:rPr>
                <w:rFonts w:ascii="Calibri" w:hAnsi="Calibri"/>
                <w:sz w:val="20"/>
              </w:rPr>
            </w:pPr>
            <w:r w:rsidRPr="009A0A0F">
              <w:rPr>
                <w:rFonts w:ascii="Calibri" w:hAnsi="Calibri"/>
                <w:color w:val="000000"/>
                <w:sz w:val="20"/>
              </w:rPr>
              <w:t>MDMB-01</w:t>
            </w:r>
          </w:p>
        </w:tc>
        <w:tc>
          <w:tcPr>
            <w:tcW w:w="1463" w:type="dxa"/>
            <w:tcBorders>
              <w:top w:val="nil"/>
              <w:left w:val="nil"/>
              <w:bottom w:val="nil"/>
              <w:right w:val="nil"/>
            </w:tcBorders>
            <w:shd w:val="clear" w:color="auto" w:fill="auto"/>
            <w:vAlign w:val="bottom"/>
          </w:tcPr>
          <w:p w14:paraId="1732C7FC" w14:textId="77777777" w:rsidR="00EA4B3C" w:rsidRPr="009A0A0F" w:rsidRDefault="00EA4B3C" w:rsidP="00F3279A">
            <w:pPr>
              <w:spacing w:line="240" w:lineRule="auto"/>
              <w:jc w:val="center"/>
              <w:rPr>
                <w:rFonts w:ascii="Calibri" w:hAnsi="Calibri"/>
                <w:color w:val="000000"/>
                <w:sz w:val="20"/>
              </w:rPr>
            </w:pPr>
            <w:r w:rsidRPr="009A0A0F">
              <w:rPr>
                <w:rFonts w:ascii="Calibri" w:hAnsi="Calibri"/>
                <w:color w:val="000000"/>
                <w:sz w:val="20"/>
              </w:rPr>
              <w:t>-27.76 ± 0.01</w:t>
            </w:r>
          </w:p>
        </w:tc>
        <w:tc>
          <w:tcPr>
            <w:tcW w:w="1463" w:type="dxa"/>
            <w:tcBorders>
              <w:top w:val="nil"/>
              <w:left w:val="nil"/>
              <w:bottom w:val="nil"/>
              <w:right w:val="nil"/>
            </w:tcBorders>
            <w:shd w:val="clear" w:color="auto" w:fill="auto"/>
            <w:vAlign w:val="bottom"/>
          </w:tcPr>
          <w:p w14:paraId="122EBF2E" w14:textId="77777777" w:rsidR="00EA4B3C" w:rsidRPr="009A0A0F" w:rsidRDefault="00EA4B3C" w:rsidP="00F3279A">
            <w:pPr>
              <w:spacing w:line="240" w:lineRule="auto"/>
              <w:jc w:val="center"/>
              <w:rPr>
                <w:rFonts w:ascii="Calibri" w:hAnsi="Calibri"/>
                <w:color w:val="000000"/>
                <w:sz w:val="20"/>
              </w:rPr>
            </w:pPr>
            <w:r w:rsidRPr="009A0A0F">
              <w:rPr>
                <w:rFonts w:ascii="Calibri" w:hAnsi="Calibri"/>
                <w:color w:val="000000"/>
                <w:sz w:val="20"/>
              </w:rPr>
              <w:t>3.64 ± 0.08</w:t>
            </w:r>
          </w:p>
        </w:tc>
        <w:tc>
          <w:tcPr>
            <w:tcW w:w="782" w:type="dxa"/>
            <w:tcBorders>
              <w:top w:val="nil"/>
              <w:left w:val="nil"/>
              <w:bottom w:val="nil"/>
              <w:right w:val="nil"/>
            </w:tcBorders>
          </w:tcPr>
          <w:p w14:paraId="2668F6C5" w14:textId="77777777" w:rsidR="00EA4B3C" w:rsidRPr="009A0A0F" w:rsidRDefault="00EA4B3C" w:rsidP="00F3279A">
            <w:pPr>
              <w:spacing w:line="240" w:lineRule="auto"/>
              <w:jc w:val="center"/>
              <w:rPr>
                <w:rFonts w:ascii="Calibri" w:hAnsi="Calibri" w:cs="Calibri"/>
                <w:color w:val="000000"/>
                <w:sz w:val="20"/>
              </w:rPr>
            </w:pPr>
          </w:p>
        </w:tc>
        <w:tc>
          <w:tcPr>
            <w:tcW w:w="1172" w:type="dxa"/>
            <w:tcBorders>
              <w:top w:val="nil"/>
              <w:left w:val="nil"/>
              <w:bottom w:val="nil"/>
              <w:right w:val="nil"/>
            </w:tcBorders>
            <w:vAlign w:val="bottom"/>
          </w:tcPr>
          <w:p w14:paraId="23CF99BE" w14:textId="77777777" w:rsidR="00EA4B3C" w:rsidRPr="009A0A0F" w:rsidRDefault="00EA4B3C" w:rsidP="00F3279A">
            <w:pPr>
              <w:spacing w:line="240" w:lineRule="auto"/>
              <w:jc w:val="center"/>
              <w:rPr>
                <w:rFonts w:ascii="Calibri" w:hAnsi="Calibri" w:cs="Calibri"/>
                <w:color w:val="000000"/>
                <w:sz w:val="20"/>
              </w:rPr>
            </w:pPr>
            <w:r w:rsidRPr="009A0A0F">
              <w:rPr>
                <w:rFonts w:ascii="Calibri" w:hAnsi="Calibri"/>
                <w:color w:val="000000"/>
                <w:sz w:val="20"/>
              </w:rPr>
              <w:t>MDMB-32</w:t>
            </w:r>
          </w:p>
        </w:tc>
        <w:tc>
          <w:tcPr>
            <w:tcW w:w="1463" w:type="dxa"/>
            <w:tcBorders>
              <w:top w:val="nil"/>
              <w:left w:val="nil"/>
              <w:bottom w:val="nil"/>
              <w:right w:val="nil"/>
            </w:tcBorders>
            <w:vAlign w:val="bottom"/>
          </w:tcPr>
          <w:p w14:paraId="6E49CE02" w14:textId="77777777" w:rsidR="00EA4B3C" w:rsidRPr="009A0A0F" w:rsidRDefault="00EA4B3C" w:rsidP="00F3279A">
            <w:pPr>
              <w:spacing w:line="240" w:lineRule="auto"/>
              <w:jc w:val="center"/>
              <w:rPr>
                <w:rFonts w:ascii="Calibri" w:hAnsi="Calibri" w:cs="Calibri"/>
                <w:color w:val="000000"/>
                <w:sz w:val="20"/>
              </w:rPr>
            </w:pPr>
            <w:r w:rsidRPr="009A0A0F">
              <w:rPr>
                <w:rFonts w:ascii="Calibri" w:hAnsi="Calibri"/>
                <w:color w:val="000000"/>
                <w:sz w:val="20"/>
              </w:rPr>
              <w:t>-27.76 ± 0.03</w:t>
            </w:r>
          </w:p>
        </w:tc>
        <w:tc>
          <w:tcPr>
            <w:tcW w:w="1463" w:type="dxa"/>
            <w:tcBorders>
              <w:top w:val="nil"/>
              <w:left w:val="nil"/>
              <w:bottom w:val="nil"/>
              <w:right w:val="nil"/>
            </w:tcBorders>
            <w:vAlign w:val="bottom"/>
          </w:tcPr>
          <w:p w14:paraId="20712794" w14:textId="77777777" w:rsidR="00EA4B3C" w:rsidRPr="009A0A0F" w:rsidRDefault="00EA4B3C" w:rsidP="00F3279A">
            <w:pPr>
              <w:spacing w:line="240" w:lineRule="auto"/>
              <w:jc w:val="center"/>
              <w:rPr>
                <w:rFonts w:ascii="Calibri" w:hAnsi="Calibri" w:cs="Calibri"/>
                <w:color w:val="000000"/>
                <w:sz w:val="20"/>
              </w:rPr>
            </w:pPr>
            <w:r w:rsidRPr="009A0A0F">
              <w:rPr>
                <w:rFonts w:ascii="Calibri" w:hAnsi="Calibri"/>
                <w:color w:val="000000"/>
                <w:sz w:val="20"/>
              </w:rPr>
              <w:t>3.32 ± 0.08</w:t>
            </w:r>
          </w:p>
        </w:tc>
      </w:tr>
      <w:tr w:rsidR="00EA4B3C" w:rsidRPr="009A0A0F" w14:paraId="2A6C1E29" w14:textId="77777777" w:rsidTr="00EA4B3C">
        <w:trPr>
          <w:trHeight w:val="227"/>
        </w:trPr>
        <w:tc>
          <w:tcPr>
            <w:tcW w:w="1172" w:type="dxa"/>
            <w:tcBorders>
              <w:top w:val="nil"/>
              <w:left w:val="nil"/>
              <w:bottom w:val="nil"/>
              <w:right w:val="nil"/>
            </w:tcBorders>
            <w:shd w:val="clear" w:color="auto" w:fill="auto"/>
            <w:vAlign w:val="bottom"/>
          </w:tcPr>
          <w:p w14:paraId="401534D5" w14:textId="77777777" w:rsidR="00EA4B3C" w:rsidRPr="009A0A0F" w:rsidRDefault="00EA4B3C" w:rsidP="00F3279A">
            <w:pPr>
              <w:spacing w:line="240" w:lineRule="auto"/>
              <w:jc w:val="center"/>
              <w:rPr>
                <w:rFonts w:ascii="Calibri" w:hAnsi="Calibri" w:cs="Calibri"/>
                <w:color w:val="000000"/>
                <w:sz w:val="20"/>
              </w:rPr>
            </w:pPr>
            <w:r w:rsidRPr="009A0A0F">
              <w:rPr>
                <w:rFonts w:ascii="Calibri" w:hAnsi="Calibri"/>
                <w:color w:val="000000"/>
                <w:sz w:val="20"/>
              </w:rPr>
              <w:t>MDMB-02</w:t>
            </w:r>
          </w:p>
        </w:tc>
        <w:tc>
          <w:tcPr>
            <w:tcW w:w="1463" w:type="dxa"/>
            <w:tcBorders>
              <w:top w:val="nil"/>
              <w:left w:val="nil"/>
              <w:bottom w:val="nil"/>
              <w:right w:val="nil"/>
            </w:tcBorders>
            <w:shd w:val="clear" w:color="auto" w:fill="auto"/>
            <w:vAlign w:val="bottom"/>
          </w:tcPr>
          <w:p w14:paraId="0898B0B7" w14:textId="77777777" w:rsidR="00EA4B3C" w:rsidRPr="009A0A0F" w:rsidRDefault="00EA4B3C" w:rsidP="00F3279A">
            <w:pPr>
              <w:spacing w:line="240" w:lineRule="auto"/>
              <w:jc w:val="center"/>
              <w:rPr>
                <w:rFonts w:ascii="Calibri" w:hAnsi="Calibri" w:cs="Calibri"/>
                <w:color w:val="000000"/>
                <w:sz w:val="20"/>
              </w:rPr>
            </w:pPr>
            <w:r w:rsidRPr="009A0A0F">
              <w:rPr>
                <w:rFonts w:ascii="Calibri" w:hAnsi="Calibri"/>
                <w:color w:val="000000"/>
                <w:sz w:val="20"/>
              </w:rPr>
              <w:t>-27.51 ± 0.01</w:t>
            </w:r>
          </w:p>
        </w:tc>
        <w:tc>
          <w:tcPr>
            <w:tcW w:w="1463" w:type="dxa"/>
            <w:tcBorders>
              <w:top w:val="nil"/>
              <w:left w:val="nil"/>
              <w:bottom w:val="nil"/>
              <w:right w:val="nil"/>
            </w:tcBorders>
            <w:shd w:val="clear" w:color="auto" w:fill="auto"/>
            <w:vAlign w:val="bottom"/>
          </w:tcPr>
          <w:p w14:paraId="64C00E15" w14:textId="77777777" w:rsidR="00EA4B3C" w:rsidRPr="009A0A0F" w:rsidRDefault="00EA4B3C" w:rsidP="00F3279A">
            <w:pPr>
              <w:spacing w:line="240" w:lineRule="auto"/>
              <w:jc w:val="center"/>
              <w:rPr>
                <w:rFonts w:ascii="Calibri" w:hAnsi="Calibri" w:cs="Calibri"/>
                <w:color w:val="000000"/>
                <w:sz w:val="20"/>
              </w:rPr>
            </w:pPr>
            <w:r w:rsidRPr="009A0A0F">
              <w:rPr>
                <w:rFonts w:ascii="Calibri" w:hAnsi="Calibri"/>
                <w:color w:val="000000"/>
                <w:sz w:val="20"/>
              </w:rPr>
              <w:t>3.60 ± 0.10</w:t>
            </w:r>
          </w:p>
        </w:tc>
        <w:tc>
          <w:tcPr>
            <w:tcW w:w="782" w:type="dxa"/>
            <w:tcBorders>
              <w:top w:val="nil"/>
              <w:left w:val="nil"/>
              <w:bottom w:val="nil"/>
              <w:right w:val="nil"/>
            </w:tcBorders>
          </w:tcPr>
          <w:p w14:paraId="36E91EE9" w14:textId="77777777" w:rsidR="00EA4B3C" w:rsidRPr="009A0A0F" w:rsidRDefault="00EA4B3C" w:rsidP="00F3279A">
            <w:pPr>
              <w:spacing w:line="240" w:lineRule="auto"/>
              <w:jc w:val="center"/>
              <w:rPr>
                <w:rFonts w:ascii="Calibri" w:hAnsi="Calibri" w:cs="Calibri"/>
                <w:color w:val="000000"/>
                <w:sz w:val="20"/>
              </w:rPr>
            </w:pPr>
          </w:p>
        </w:tc>
        <w:tc>
          <w:tcPr>
            <w:tcW w:w="1172" w:type="dxa"/>
            <w:tcBorders>
              <w:top w:val="nil"/>
              <w:left w:val="nil"/>
              <w:bottom w:val="nil"/>
              <w:right w:val="nil"/>
            </w:tcBorders>
            <w:vAlign w:val="bottom"/>
          </w:tcPr>
          <w:p w14:paraId="28539DF9" w14:textId="77777777" w:rsidR="00EA4B3C" w:rsidRPr="009A0A0F" w:rsidRDefault="00EA4B3C" w:rsidP="00F3279A">
            <w:pPr>
              <w:spacing w:line="240" w:lineRule="auto"/>
              <w:jc w:val="center"/>
              <w:rPr>
                <w:rFonts w:ascii="Calibri" w:hAnsi="Calibri" w:cs="Calibri"/>
                <w:color w:val="000000"/>
                <w:sz w:val="20"/>
              </w:rPr>
            </w:pPr>
            <w:r w:rsidRPr="009A0A0F">
              <w:rPr>
                <w:rFonts w:ascii="Calibri" w:hAnsi="Calibri"/>
                <w:color w:val="000000"/>
                <w:sz w:val="20"/>
              </w:rPr>
              <w:t>MDMB-33</w:t>
            </w:r>
          </w:p>
        </w:tc>
        <w:tc>
          <w:tcPr>
            <w:tcW w:w="1463" w:type="dxa"/>
            <w:tcBorders>
              <w:top w:val="nil"/>
              <w:left w:val="nil"/>
              <w:bottom w:val="nil"/>
              <w:right w:val="nil"/>
            </w:tcBorders>
            <w:vAlign w:val="bottom"/>
          </w:tcPr>
          <w:p w14:paraId="2AE01E51" w14:textId="77777777" w:rsidR="00EA4B3C" w:rsidRPr="009A0A0F" w:rsidRDefault="00EA4B3C" w:rsidP="00F3279A">
            <w:pPr>
              <w:spacing w:line="240" w:lineRule="auto"/>
              <w:jc w:val="center"/>
              <w:rPr>
                <w:rFonts w:ascii="Calibri" w:hAnsi="Calibri" w:cs="Calibri"/>
                <w:color w:val="000000"/>
                <w:sz w:val="20"/>
              </w:rPr>
            </w:pPr>
            <w:r w:rsidRPr="009A0A0F">
              <w:rPr>
                <w:rFonts w:ascii="Calibri" w:hAnsi="Calibri"/>
                <w:color w:val="000000"/>
                <w:sz w:val="20"/>
              </w:rPr>
              <w:t>-27.55 ± 0.03</w:t>
            </w:r>
          </w:p>
        </w:tc>
        <w:tc>
          <w:tcPr>
            <w:tcW w:w="1463" w:type="dxa"/>
            <w:tcBorders>
              <w:top w:val="nil"/>
              <w:left w:val="nil"/>
              <w:bottom w:val="nil"/>
              <w:right w:val="nil"/>
            </w:tcBorders>
            <w:vAlign w:val="bottom"/>
          </w:tcPr>
          <w:p w14:paraId="72F7E07D" w14:textId="77777777" w:rsidR="00EA4B3C" w:rsidRPr="009A0A0F" w:rsidRDefault="00EA4B3C" w:rsidP="00F3279A">
            <w:pPr>
              <w:spacing w:line="240" w:lineRule="auto"/>
              <w:jc w:val="center"/>
              <w:rPr>
                <w:rFonts w:ascii="Calibri" w:hAnsi="Calibri" w:cs="Calibri"/>
                <w:color w:val="000000"/>
                <w:sz w:val="20"/>
              </w:rPr>
            </w:pPr>
            <w:r w:rsidRPr="009A0A0F">
              <w:rPr>
                <w:rFonts w:ascii="Calibri" w:hAnsi="Calibri"/>
                <w:color w:val="000000"/>
                <w:sz w:val="20"/>
              </w:rPr>
              <w:t>3.55 ± 0.07</w:t>
            </w:r>
          </w:p>
        </w:tc>
      </w:tr>
      <w:tr w:rsidR="00EA4B3C" w:rsidRPr="009A0A0F" w14:paraId="774FCC35"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hideMark/>
          </w:tcPr>
          <w:p w14:paraId="10CDE363"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03</w:t>
            </w:r>
          </w:p>
        </w:tc>
        <w:tc>
          <w:tcPr>
            <w:tcW w:w="1463" w:type="dxa"/>
            <w:shd w:val="clear" w:color="auto" w:fill="auto"/>
            <w:noWrap/>
            <w:vAlign w:val="bottom"/>
            <w:hideMark/>
          </w:tcPr>
          <w:p w14:paraId="4599144C"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75 ± 0.05</w:t>
            </w:r>
          </w:p>
        </w:tc>
        <w:tc>
          <w:tcPr>
            <w:tcW w:w="1463" w:type="dxa"/>
            <w:shd w:val="clear" w:color="auto" w:fill="auto"/>
            <w:noWrap/>
            <w:vAlign w:val="bottom"/>
            <w:hideMark/>
          </w:tcPr>
          <w:p w14:paraId="1CAC7E74"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56 ± 0.14</w:t>
            </w:r>
          </w:p>
        </w:tc>
        <w:tc>
          <w:tcPr>
            <w:tcW w:w="782" w:type="dxa"/>
          </w:tcPr>
          <w:p w14:paraId="207BEFA0"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4DA48B8A"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34</w:t>
            </w:r>
          </w:p>
        </w:tc>
        <w:tc>
          <w:tcPr>
            <w:tcW w:w="1463" w:type="dxa"/>
            <w:vAlign w:val="bottom"/>
          </w:tcPr>
          <w:p w14:paraId="3C8A12BC"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82 ± 0.02</w:t>
            </w:r>
          </w:p>
        </w:tc>
        <w:tc>
          <w:tcPr>
            <w:tcW w:w="1463" w:type="dxa"/>
            <w:vAlign w:val="bottom"/>
          </w:tcPr>
          <w:p w14:paraId="17FD9BD4"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57 ± 0.04</w:t>
            </w:r>
          </w:p>
        </w:tc>
      </w:tr>
      <w:tr w:rsidR="00EA4B3C" w:rsidRPr="009A0A0F" w14:paraId="5E48D816"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hideMark/>
          </w:tcPr>
          <w:p w14:paraId="4B5A164C"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04</w:t>
            </w:r>
          </w:p>
        </w:tc>
        <w:tc>
          <w:tcPr>
            <w:tcW w:w="1463" w:type="dxa"/>
            <w:shd w:val="clear" w:color="auto" w:fill="auto"/>
            <w:noWrap/>
            <w:vAlign w:val="bottom"/>
            <w:hideMark/>
          </w:tcPr>
          <w:p w14:paraId="5A1643FD"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61 ± 0.02</w:t>
            </w:r>
          </w:p>
        </w:tc>
        <w:tc>
          <w:tcPr>
            <w:tcW w:w="1463" w:type="dxa"/>
            <w:shd w:val="clear" w:color="auto" w:fill="auto"/>
            <w:noWrap/>
            <w:vAlign w:val="bottom"/>
            <w:hideMark/>
          </w:tcPr>
          <w:p w14:paraId="233B2DB5"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71 ± 0.03</w:t>
            </w:r>
          </w:p>
        </w:tc>
        <w:tc>
          <w:tcPr>
            <w:tcW w:w="782" w:type="dxa"/>
          </w:tcPr>
          <w:p w14:paraId="305548B4"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52D2F3F6"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35</w:t>
            </w:r>
          </w:p>
        </w:tc>
        <w:tc>
          <w:tcPr>
            <w:tcW w:w="1463" w:type="dxa"/>
            <w:vAlign w:val="bottom"/>
          </w:tcPr>
          <w:p w14:paraId="01E604A7"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69 ± 0.05</w:t>
            </w:r>
          </w:p>
        </w:tc>
        <w:tc>
          <w:tcPr>
            <w:tcW w:w="1463" w:type="dxa"/>
            <w:vAlign w:val="bottom"/>
          </w:tcPr>
          <w:p w14:paraId="704D3DCD"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58 ± 0.13</w:t>
            </w:r>
          </w:p>
        </w:tc>
      </w:tr>
      <w:tr w:rsidR="00EA4B3C" w:rsidRPr="009A0A0F" w14:paraId="75C92391"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hideMark/>
          </w:tcPr>
          <w:p w14:paraId="2B96A314"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05</w:t>
            </w:r>
          </w:p>
        </w:tc>
        <w:tc>
          <w:tcPr>
            <w:tcW w:w="1463" w:type="dxa"/>
            <w:shd w:val="clear" w:color="auto" w:fill="auto"/>
            <w:noWrap/>
            <w:vAlign w:val="bottom"/>
            <w:hideMark/>
          </w:tcPr>
          <w:p w14:paraId="4CFAFCFF"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77 ± 0.02</w:t>
            </w:r>
          </w:p>
        </w:tc>
        <w:tc>
          <w:tcPr>
            <w:tcW w:w="1463" w:type="dxa"/>
            <w:shd w:val="clear" w:color="auto" w:fill="auto"/>
            <w:noWrap/>
            <w:vAlign w:val="bottom"/>
            <w:hideMark/>
          </w:tcPr>
          <w:p w14:paraId="53C8AE75"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71 ± 0.08</w:t>
            </w:r>
          </w:p>
        </w:tc>
        <w:tc>
          <w:tcPr>
            <w:tcW w:w="782" w:type="dxa"/>
          </w:tcPr>
          <w:p w14:paraId="54D9A6F4"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3CE6C06C"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36</w:t>
            </w:r>
          </w:p>
        </w:tc>
        <w:tc>
          <w:tcPr>
            <w:tcW w:w="1463" w:type="dxa"/>
            <w:vAlign w:val="bottom"/>
          </w:tcPr>
          <w:p w14:paraId="7B70CAA5"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67 ± 0.01</w:t>
            </w:r>
          </w:p>
        </w:tc>
        <w:tc>
          <w:tcPr>
            <w:tcW w:w="1463" w:type="dxa"/>
            <w:vAlign w:val="bottom"/>
          </w:tcPr>
          <w:p w14:paraId="311B0CDC"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51 ± 0.00</w:t>
            </w:r>
          </w:p>
        </w:tc>
      </w:tr>
      <w:tr w:rsidR="00EA4B3C" w:rsidRPr="009A0A0F" w14:paraId="4AC78004"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hideMark/>
          </w:tcPr>
          <w:p w14:paraId="4066751A"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06</w:t>
            </w:r>
          </w:p>
        </w:tc>
        <w:tc>
          <w:tcPr>
            <w:tcW w:w="1463" w:type="dxa"/>
            <w:shd w:val="clear" w:color="auto" w:fill="auto"/>
            <w:noWrap/>
            <w:vAlign w:val="bottom"/>
            <w:hideMark/>
          </w:tcPr>
          <w:p w14:paraId="35A73100"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77 ± 0.03</w:t>
            </w:r>
          </w:p>
        </w:tc>
        <w:tc>
          <w:tcPr>
            <w:tcW w:w="1463" w:type="dxa"/>
            <w:shd w:val="clear" w:color="auto" w:fill="auto"/>
            <w:noWrap/>
            <w:vAlign w:val="bottom"/>
            <w:hideMark/>
          </w:tcPr>
          <w:p w14:paraId="6A0F9C92"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71 ± 0.08</w:t>
            </w:r>
          </w:p>
        </w:tc>
        <w:tc>
          <w:tcPr>
            <w:tcW w:w="782" w:type="dxa"/>
          </w:tcPr>
          <w:p w14:paraId="73F6897E"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54059BA9"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37</w:t>
            </w:r>
          </w:p>
        </w:tc>
        <w:tc>
          <w:tcPr>
            <w:tcW w:w="1463" w:type="dxa"/>
            <w:vAlign w:val="bottom"/>
          </w:tcPr>
          <w:p w14:paraId="76318A04"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6.90 ± 0.02</w:t>
            </w:r>
          </w:p>
        </w:tc>
        <w:tc>
          <w:tcPr>
            <w:tcW w:w="1463" w:type="dxa"/>
            <w:vAlign w:val="bottom"/>
          </w:tcPr>
          <w:p w14:paraId="6588C3AC"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5.02 ± 0.09</w:t>
            </w:r>
          </w:p>
        </w:tc>
      </w:tr>
      <w:tr w:rsidR="00EA4B3C" w:rsidRPr="009A0A0F" w14:paraId="551DF82C"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hideMark/>
          </w:tcPr>
          <w:p w14:paraId="6286EDD2"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07</w:t>
            </w:r>
          </w:p>
        </w:tc>
        <w:tc>
          <w:tcPr>
            <w:tcW w:w="1463" w:type="dxa"/>
            <w:shd w:val="clear" w:color="auto" w:fill="auto"/>
            <w:noWrap/>
            <w:vAlign w:val="bottom"/>
            <w:hideMark/>
          </w:tcPr>
          <w:p w14:paraId="6D5E7F5B"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64 ± 0.01</w:t>
            </w:r>
          </w:p>
        </w:tc>
        <w:tc>
          <w:tcPr>
            <w:tcW w:w="1463" w:type="dxa"/>
            <w:shd w:val="clear" w:color="auto" w:fill="auto"/>
            <w:noWrap/>
            <w:vAlign w:val="bottom"/>
            <w:hideMark/>
          </w:tcPr>
          <w:p w14:paraId="5D48BFBE"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45 ± 0.05</w:t>
            </w:r>
          </w:p>
        </w:tc>
        <w:tc>
          <w:tcPr>
            <w:tcW w:w="782" w:type="dxa"/>
          </w:tcPr>
          <w:p w14:paraId="4AF0B543"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0F66B1FF"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38</w:t>
            </w:r>
          </w:p>
        </w:tc>
        <w:tc>
          <w:tcPr>
            <w:tcW w:w="1463" w:type="dxa"/>
            <w:vAlign w:val="bottom"/>
          </w:tcPr>
          <w:p w14:paraId="71C73144"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56 ± 0.03</w:t>
            </w:r>
          </w:p>
        </w:tc>
        <w:tc>
          <w:tcPr>
            <w:tcW w:w="1463" w:type="dxa"/>
            <w:vAlign w:val="bottom"/>
          </w:tcPr>
          <w:p w14:paraId="01B9EF4C"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48 ± 0.10</w:t>
            </w:r>
          </w:p>
        </w:tc>
      </w:tr>
      <w:tr w:rsidR="00EA4B3C" w:rsidRPr="009A0A0F" w14:paraId="3D1EBDAC"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hideMark/>
          </w:tcPr>
          <w:p w14:paraId="79C6875A"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08</w:t>
            </w:r>
          </w:p>
        </w:tc>
        <w:tc>
          <w:tcPr>
            <w:tcW w:w="1463" w:type="dxa"/>
            <w:shd w:val="clear" w:color="auto" w:fill="auto"/>
            <w:noWrap/>
            <w:vAlign w:val="bottom"/>
            <w:hideMark/>
          </w:tcPr>
          <w:p w14:paraId="50437098"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68 ± 0.02</w:t>
            </w:r>
          </w:p>
        </w:tc>
        <w:tc>
          <w:tcPr>
            <w:tcW w:w="1463" w:type="dxa"/>
            <w:shd w:val="clear" w:color="auto" w:fill="auto"/>
            <w:noWrap/>
            <w:vAlign w:val="bottom"/>
            <w:hideMark/>
          </w:tcPr>
          <w:p w14:paraId="46435C72"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47 ± 0.09</w:t>
            </w:r>
          </w:p>
        </w:tc>
        <w:tc>
          <w:tcPr>
            <w:tcW w:w="782" w:type="dxa"/>
          </w:tcPr>
          <w:p w14:paraId="213E6A77"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72872407"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39</w:t>
            </w:r>
          </w:p>
        </w:tc>
        <w:tc>
          <w:tcPr>
            <w:tcW w:w="1463" w:type="dxa"/>
            <w:vAlign w:val="bottom"/>
          </w:tcPr>
          <w:p w14:paraId="457E27B7"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74 ± 0.03</w:t>
            </w:r>
          </w:p>
        </w:tc>
        <w:tc>
          <w:tcPr>
            <w:tcW w:w="1463" w:type="dxa"/>
            <w:vAlign w:val="bottom"/>
          </w:tcPr>
          <w:p w14:paraId="13C66509"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25 ± 0.04</w:t>
            </w:r>
          </w:p>
        </w:tc>
      </w:tr>
      <w:tr w:rsidR="00EA4B3C" w:rsidRPr="009A0A0F" w14:paraId="4E835BD2"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hideMark/>
          </w:tcPr>
          <w:p w14:paraId="5F5F3A30"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09</w:t>
            </w:r>
          </w:p>
        </w:tc>
        <w:tc>
          <w:tcPr>
            <w:tcW w:w="1463" w:type="dxa"/>
            <w:shd w:val="clear" w:color="auto" w:fill="auto"/>
            <w:noWrap/>
            <w:vAlign w:val="bottom"/>
            <w:hideMark/>
          </w:tcPr>
          <w:p w14:paraId="634820F2"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53 ± 0.03</w:t>
            </w:r>
          </w:p>
        </w:tc>
        <w:tc>
          <w:tcPr>
            <w:tcW w:w="1463" w:type="dxa"/>
            <w:shd w:val="clear" w:color="auto" w:fill="auto"/>
            <w:noWrap/>
            <w:vAlign w:val="bottom"/>
            <w:hideMark/>
          </w:tcPr>
          <w:p w14:paraId="6124D820"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64 ± 0.09</w:t>
            </w:r>
          </w:p>
        </w:tc>
        <w:tc>
          <w:tcPr>
            <w:tcW w:w="782" w:type="dxa"/>
          </w:tcPr>
          <w:p w14:paraId="5D843943"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34959FEC"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40</w:t>
            </w:r>
          </w:p>
        </w:tc>
        <w:tc>
          <w:tcPr>
            <w:tcW w:w="1463" w:type="dxa"/>
            <w:vAlign w:val="bottom"/>
          </w:tcPr>
          <w:p w14:paraId="6B24FFBE"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66 ± 0.03</w:t>
            </w:r>
          </w:p>
        </w:tc>
        <w:tc>
          <w:tcPr>
            <w:tcW w:w="1463" w:type="dxa"/>
            <w:vAlign w:val="bottom"/>
          </w:tcPr>
          <w:p w14:paraId="05740228"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44 ± 0.09</w:t>
            </w:r>
          </w:p>
        </w:tc>
      </w:tr>
      <w:tr w:rsidR="00EA4B3C" w:rsidRPr="009A0A0F" w14:paraId="6E237D59"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hideMark/>
          </w:tcPr>
          <w:p w14:paraId="20667656"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10</w:t>
            </w:r>
          </w:p>
        </w:tc>
        <w:tc>
          <w:tcPr>
            <w:tcW w:w="1463" w:type="dxa"/>
            <w:shd w:val="clear" w:color="auto" w:fill="auto"/>
            <w:noWrap/>
            <w:vAlign w:val="bottom"/>
            <w:hideMark/>
          </w:tcPr>
          <w:p w14:paraId="15D67C10"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71 ± 0.03</w:t>
            </w:r>
          </w:p>
        </w:tc>
        <w:tc>
          <w:tcPr>
            <w:tcW w:w="1463" w:type="dxa"/>
            <w:shd w:val="clear" w:color="auto" w:fill="auto"/>
            <w:noWrap/>
            <w:vAlign w:val="bottom"/>
            <w:hideMark/>
          </w:tcPr>
          <w:p w14:paraId="60623BD7"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41 ± 0.04</w:t>
            </w:r>
          </w:p>
        </w:tc>
        <w:tc>
          <w:tcPr>
            <w:tcW w:w="782" w:type="dxa"/>
          </w:tcPr>
          <w:p w14:paraId="339E92A1"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656BF710"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41</w:t>
            </w:r>
          </w:p>
        </w:tc>
        <w:tc>
          <w:tcPr>
            <w:tcW w:w="1463" w:type="dxa"/>
            <w:vAlign w:val="bottom"/>
          </w:tcPr>
          <w:p w14:paraId="79F21313"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6.65 ± 0.12</w:t>
            </w:r>
          </w:p>
        </w:tc>
        <w:tc>
          <w:tcPr>
            <w:tcW w:w="1463" w:type="dxa"/>
            <w:vAlign w:val="bottom"/>
          </w:tcPr>
          <w:p w14:paraId="56D2C02E"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39 ± 0.30</w:t>
            </w:r>
          </w:p>
        </w:tc>
      </w:tr>
      <w:tr w:rsidR="00EA4B3C" w:rsidRPr="009A0A0F" w14:paraId="2AD0C6D9"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hideMark/>
          </w:tcPr>
          <w:p w14:paraId="628CBAF6"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11</w:t>
            </w:r>
          </w:p>
        </w:tc>
        <w:tc>
          <w:tcPr>
            <w:tcW w:w="1463" w:type="dxa"/>
            <w:shd w:val="clear" w:color="auto" w:fill="auto"/>
            <w:noWrap/>
            <w:vAlign w:val="bottom"/>
            <w:hideMark/>
          </w:tcPr>
          <w:p w14:paraId="4BED647B"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64 ± 0.04</w:t>
            </w:r>
          </w:p>
        </w:tc>
        <w:tc>
          <w:tcPr>
            <w:tcW w:w="1463" w:type="dxa"/>
            <w:shd w:val="clear" w:color="auto" w:fill="auto"/>
            <w:noWrap/>
            <w:vAlign w:val="bottom"/>
            <w:hideMark/>
          </w:tcPr>
          <w:p w14:paraId="6D3498D9"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64 ± 0.10</w:t>
            </w:r>
          </w:p>
        </w:tc>
        <w:tc>
          <w:tcPr>
            <w:tcW w:w="782" w:type="dxa"/>
          </w:tcPr>
          <w:p w14:paraId="15D8B8B1"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36321B85"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42</w:t>
            </w:r>
          </w:p>
        </w:tc>
        <w:tc>
          <w:tcPr>
            <w:tcW w:w="1463" w:type="dxa"/>
            <w:vAlign w:val="bottom"/>
          </w:tcPr>
          <w:p w14:paraId="3B568027"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69 ± 0.03</w:t>
            </w:r>
          </w:p>
        </w:tc>
        <w:tc>
          <w:tcPr>
            <w:tcW w:w="1463" w:type="dxa"/>
            <w:vAlign w:val="bottom"/>
          </w:tcPr>
          <w:p w14:paraId="007F32E9"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5.02 ± 0.06</w:t>
            </w:r>
          </w:p>
        </w:tc>
      </w:tr>
      <w:tr w:rsidR="00EA4B3C" w:rsidRPr="009A0A0F" w14:paraId="4865E53E"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hideMark/>
          </w:tcPr>
          <w:p w14:paraId="26694123"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12</w:t>
            </w:r>
          </w:p>
        </w:tc>
        <w:tc>
          <w:tcPr>
            <w:tcW w:w="1463" w:type="dxa"/>
            <w:shd w:val="clear" w:color="auto" w:fill="auto"/>
            <w:noWrap/>
            <w:vAlign w:val="bottom"/>
            <w:hideMark/>
          </w:tcPr>
          <w:p w14:paraId="2EF49393"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59 ± 0.01</w:t>
            </w:r>
          </w:p>
        </w:tc>
        <w:tc>
          <w:tcPr>
            <w:tcW w:w="1463" w:type="dxa"/>
            <w:shd w:val="clear" w:color="auto" w:fill="auto"/>
            <w:noWrap/>
            <w:vAlign w:val="bottom"/>
            <w:hideMark/>
          </w:tcPr>
          <w:p w14:paraId="77CE44E7"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60 ± 0.03</w:t>
            </w:r>
          </w:p>
        </w:tc>
        <w:tc>
          <w:tcPr>
            <w:tcW w:w="782" w:type="dxa"/>
          </w:tcPr>
          <w:p w14:paraId="3F3659F3"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2325A375"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43</w:t>
            </w:r>
          </w:p>
        </w:tc>
        <w:tc>
          <w:tcPr>
            <w:tcW w:w="1463" w:type="dxa"/>
            <w:vAlign w:val="bottom"/>
          </w:tcPr>
          <w:p w14:paraId="75FC93B8"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45 ± 0.01</w:t>
            </w:r>
          </w:p>
        </w:tc>
        <w:tc>
          <w:tcPr>
            <w:tcW w:w="1463" w:type="dxa"/>
            <w:vAlign w:val="bottom"/>
          </w:tcPr>
          <w:p w14:paraId="75BC0056"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5.23 ± 0.08</w:t>
            </w:r>
          </w:p>
        </w:tc>
      </w:tr>
      <w:tr w:rsidR="00EA4B3C" w:rsidRPr="009A0A0F" w14:paraId="626E3730"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hideMark/>
          </w:tcPr>
          <w:p w14:paraId="08185B10"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13</w:t>
            </w:r>
          </w:p>
        </w:tc>
        <w:tc>
          <w:tcPr>
            <w:tcW w:w="1463" w:type="dxa"/>
            <w:shd w:val="clear" w:color="auto" w:fill="auto"/>
            <w:noWrap/>
            <w:vAlign w:val="bottom"/>
            <w:hideMark/>
          </w:tcPr>
          <w:p w14:paraId="296A18A1"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55 ± 0.01</w:t>
            </w:r>
          </w:p>
        </w:tc>
        <w:tc>
          <w:tcPr>
            <w:tcW w:w="1463" w:type="dxa"/>
            <w:shd w:val="clear" w:color="auto" w:fill="auto"/>
            <w:noWrap/>
            <w:vAlign w:val="bottom"/>
            <w:hideMark/>
          </w:tcPr>
          <w:p w14:paraId="663FAB95"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59 ± 0.02</w:t>
            </w:r>
          </w:p>
        </w:tc>
        <w:tc>
          <w:tcPr>
            <w:tcW w:w="782" w:type="dxa"/>
          </w:tcPr>
          <w:p w14:paraId="33A65DD4"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106A5AAC"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44</w:t>
            </w:r>
          </w:p>
        </w:tc>
        <w:tc>
          <w:tcPr>
            <w:tcW w:w="1463" w:type="dxa"/>
            <w:vAlign w:val="bottom"/>
          </w:tcPr>
          <w:p w14:paraId="5B2524FE"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56 ± 0.04</w:t>
            </w:r>
          </w:p>
        </w:tc>
        <w:tc>
          <w:tcPr>
            <w:tcW w:w="1463" w:type="dxa"/>
            <w:vAlign w:val="bottom"/>
          </w:tcPr>
          <w:p w14:paraId="3B08FA11"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4.72 ± 0.07</w:t>
            </w:r>
          </w:p>
        </w:tc>
      </w:tr>
      <w:tr w:rsidR="00EA4B3C" w:rsidRPr="009A0A0F" w14:paraId="2C4BE90E"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hideMark/>
          </w:tcPr>
          <w:p w14:paraId="3948248C"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14</w:t>
            </w:r>
          </w:p>
        </w:tc>
        <w:tc>
          <w:tcPr>
            <w:tcW w:w="1463" w:type="dxa"/>
            <w:shd w:val="clear" w:color="auto" w:fill="auto"/>
            <w:noWrap/>
            <w:vAlign w:val="bottom"/>
            <w:hideMark/>
          </w:tcPr>
          <w:p w14:paraId="1FAEEF38"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43 ± 0.21</w:t>
            </w:r>
          </w:p>
        </w:tc>
        <w:tc>
          <w:tcPr>
            <w:tcW w:w="1463" w:type="dxa"/>
            <w:shd w:val="clear" w:color="auto" w:fill="auto"/>
            <w:noWrap/>
            <w:vAlign w:val="bottom"/>
            <w:hideMark/>
          </w:tcPr>
          <w:p w14:paraId="151C0173"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4.08 ± 0.27</w:t>
            </w:r>
          </w:p>
        </w:tc>
        <w:tc>
          <w:tcPr>
            <w:tcW w:w="782" w:type="dxa"/>
          </w:tcPr>
          <w:p w14:paraId="6E7064E7"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68DBE0BC"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45</w:t>
            </w:r>
          </w:p>
        </w:tc>
        <w:tc>
          <w:tcPr>
            <w:tcW w:w="1463" w:type="dxa"/>
            <w:vAlign w:val="bottom"/>
          </w:tcPr>
          <w:p w14:paraId="56497F03"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56 ± 0.04</w:t>
            </w:r>
          </w:p>
        </w:tc>
        <w:tc>
          <w:tcPr>
            <w:tcW w:w="1463" w:type="dxa"/>
            <w:vAlign w:val="bottom"/>
          </w:tcPr>
          <w:p w14:paraId="5C9A7373"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4.72 ± 0.04</w:t>
            </w:r>
          </w:p>
        </w:tc>
      </w:tr>
      <w:tr w:rsidR="00EA4B3C" w:rsidRPr="009A0A0F" w14:paraId="35771937"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hideMark/>
          </w:tcPr>
          <w:p w14:paraId="77389599"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15</w:t>
            </w:r>
          </w:p>
        </w:tc>
        <w:tc>
          <w:tcPr>
            <w:tcW w:w="1463" w:type="dxa"/>
            <w:shd w:val="clear" w:color="auto" w:fill="auto"/>
            <w:noWrap/>
            <w:vAlign w:val="bottom"/>
            <w:hideMark/>
          </w:tcPr>
          <w:p w14:paraId="50D014C7"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65 ± 0.01</w:t>
            </w:r>
          </w:p>
        </w:tc>
        <w:tc>
          <w:tcPr>
            <w:tcW w:w="1463" w:type="dxa"/>
            <w:shd w:val="clear" w:color="auto" w:fill="auto"/>
            <w:noWrap/>
            <w:vAlign w:val="bottom"/>
            <w:hideMark/>
          </w:tcPr>
          <w:p w14:paraId="59B9FC6B"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62 ± 0.10</w:t>
            </w:r>
          </w:p>
        </w:tc>
        <w:tc>
          <w:tcPr>
            <w:tcW w:w="782" w:type="dxa"/>
          </w:tcPr>
          <w:p w14:paraId="4F1584D0"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079507A4"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46</w:t>
            </w:r>
          </w:p>
        </w:tc>
        <w:tc>
          <w:tcPr>
            <w:tcW w:w="1463" w:type="dxa"/>
            <w:vAlign w:val="bottom"/>
          </w:tcPr>
          <w:p w14:paraId="7B52DD84"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53 ± 0.03</w:t>
            </w:r>
          </w:p>
        </w:tc>
        <w:tc>
          <w:tcPr>
            <w:tcW w:w="1463" w:type="dxa"/>
            <w:vAlign w:val="bottom"/>
          </w:tcPr>
          <w:p w14:paraId="350900F9"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4.82 ± 0.07</w:t>
            </w:r>
          </w:p>
        </w:tc>
      </w:tr>
      <w:tr w:rsidR="00EA4B3C" w:rsidRPr="009A0A0F" w14:paraId="52ADE442"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hideMark/>
          </w:tcPr>
          <w:p w14:paraId="350F14C5"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16</w:t>
            </w:r>
          </w:p>
        </w:tc>
        <w:tc>
          <w:tcPr>
            <w:tcW w:w="1463" w:type="dxa"/>
            <w:shd w:val="clear" w:color="auto" w:fill="auto"/>
            <w:noWrap/>
            <w:vAlign w:val="bottom"/>
            <w:hideMark/>
          </w:tcPr>
          <w:p w14:paraId="1E9C8F7A"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71 ± 0.03</w:t>
            </w:r>
          </w:p>
        </w:tc>
        <w:tc>
          <w:tcPr>
            <w:tcW w:w="1463" w:type="dxa"/>
            <w:shd w:val="clear" w:color="auto" w:fill="auto"/>
            <w:noWrap/>
            <w:vAlign w:val="bottom"/>
            <w:hideMark/>
          </w:tcPr>
          <w:p w14:paraId="773900DA"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42 ± 0.07</w:t>
            </w:r>
          </w:p>
        </w:tc>
        <w:tc>
          <w:tcPr>
            <w:tcW w:w="782" w:type="dxa"/>
          </w:tcPr>
          <w:p w14:paraId="60E29A9D"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705256C5"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47</w:t>
            </w:r>
          </w:p>
        </w:tc>
        <w:tc>
          <w:tcPr>
            <w:tcW w:w="1463" w:type="dxa"/>
            <w:vAlign w:val="bottom"/>
          </w:tcPr>
          <w:p w14:paraId="21D7A653"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55 ± 0.02</w:t>
            </w:r>
          </w:p>
        </w:tc>
        <w:tc>
          <w:tcPr>
            <w:tcW w:w="1463" w:type="dxa"/>
            <w:vAlign w:val="bottom"/>
          </w:tcPr>
          <w:p w14:paraId="69148136"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4.72 ± 0.16</w:t>
            </w:r>
          </w:p>
        </w:tc>
      </w:tr>
      <w:tr w:rsidR="00EA4B3C" w:rsidRPr="009A0A0F" w14:paraId="36D28B2D"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tcPr>
          <w:p w14:paraId="741AAA8A" w14:textId="77777777" w:rsidR="00EA4B3C" w:rsidRPr="009A0A0F" w:rsidRDefault="00EA4B3C" w:rsidP="00F3279A">
            <w:pPr>
              <w:spacing w:line="240" w:lineRule="auto"/>
              <w:jc w:val="center"/>
              <w:rPr>
                <w:rFonts w:ascii="Calibri" w:hAnsi="Calibri"/>
                <w:color w:val="000000"/>
                <w:sz w:val="20"/>
              </w:rPr>
            </w:pPr>
            <w:r w:rsidRPr="009A0A0F">
              <w:rPr>
                <w:rFonts w:ascii="Calibri" w:hAnsi="Calibri"/>
                <w:color w:val="000000"/>
                <w:sz w:val="20"/>
              </w:rPr>
              <w:t>MDMB-17</w:t>
            </w:r>
          </w:p>
        </w:tc>
        <w:tc>
          <w:tcPr>
            <w:tcW w:w="1463" w:type="dxa"/>
            <w:shd w:val="clear" w:color="auto" w:fill="auto"/>
            <w:noWrap/>
            <w:vAlign w:val="bottom"/>
          </w:tcPr>
          <w:p w14:paraId="3E0D65EC"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73 ± 0.01</w:t>
            </w:r>
          </w:p>
        </w:tc>
        <w:tc>
          <w:tcPr>
            <w:tcW w:w="1463" w:type="dxa"/>
            <w:shd w:val="clear" w:color="auto" w:fill="auto"/>
            <w:noWrap/>
            <w:vAlign w:val="bottom"/>
          </w:tcPr>
          <w:p w14:paraId="230BD6E4"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57 ± 0.04</w:t>
            </w:r>
          </w:p>
        </w:tc>
        <w:tc>
          <w:tcPr>
            <w:tcW w:w="782" w:type="dxa"/>
          </w:tcPr>
          <w:p w14:paraId="183FBF99"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60A61118"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48</w:t>
            </w:r>
          </w:p>
        </w:tc>
        <w:tc>
          <w:tcPr>
            <w:tcW w:w="1463" w:type="dxa"/>
            <w:vAlign w:val="bottom"/>
          </w:tcPr>
          <w:p w14:paraId="5DEAAE9E"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57 ± 0.04</w:t>
            </w:r>
          </w:p>
        </w:tc>
        <w:tc>
          <w:tcPr>
            <w:tcW w:w="1463" w:type="dxa"/>
            <w:vAlign w:val="bottom"/>
          </w:tcPr>
          <w:p w14:paraId="0F39C8A1"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4.82 ± 0.21</w:t>
            </w:r>
          </w:p>
        </w:tc>
      </w:tr>
      <w:tr w:rsidR="00EA4B3C" w:rsidRPr="009A0A0F" w14:paraId="42D2C59D"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tcPr>
          <w:p w14:paraId="46320A26" w14:textId="77777777" w:rsidR="00EA4B3C" w:rsidRPr="009A0A0F" w:rsidRDefault="00EA4B3C" w:rsidP="00F3279A">
            <w:pPr>
              <w:spacing w:line="240" w:lineRule="auto"/>
              <w:jc w:val="center"/>
              <w:rPr>
                <w:rFonts w:ascii="Calibri" w:hAnsi="Calibri"/>
                <w:color w:val="000000"/>
                <w:sz w:val="20"/>
              </w:rPr>
            </w:pPr>
            <w:r w:rsidRPr="009A0A0F">
              <w:rPr>
                <w:rFonts w:ascii="Calibri" w:hAnsi="Calibri"/>
                <w:color w:val="000000"/>
                <w:sz w:val="20"/>
              </w:rPr>
              <w:t>MDMB-18</w:t>
            </w:r>
          </w:p>
        </w:tc>
        <w:tc>
          <w:tcPr>
            <w:tcW w:w="1463" w:type="dxa"/>
            <w:shd w:val="clear" w:color="auto" w:fill="auto"/>
            <w:noWrap/>
            <w:vAlign w:val="bottom"/>
          </w:tcPr>
          <w:p w14:paraId="08BC349E"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52 ± 0.19</w:t>
            </w:r>
          </w:p>
        </w:tc>
        <w:tc>
          <w:tcPr>
            <w:tcW w:w="1463" w:type="dxa"/>
            <w:shd w:val="clear" w:color="auto" w:fill="auto"/>
            <w:noWrap/>
            <w:vAlign w:val="bottom"/>
          </w:tcPr>
          <w:p w14:paraId="373B3896"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79 ± 0.29</w:t>
            </w:r>
          </w:p>
        </w:tc>
        <w:tc>
          <w:tcPr>
            <w:tcW w:w="782" w:type="dxa"/>
          </w:tcPr>
          <w:p w14:paraId="75F6AC41"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133B2AAF"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49</w:t>
            </w:r>
          </w:p>
        </w:tc>
        <w:tc>
          <w:tcPr>
            <w:tcW w:w="1463" w:type="dxa"/>
            <w:vAlign w:val="bottom"/>
          </w:tcPr>
          <w:p w14:paraId="5FE132CB"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66 ± 0.01</w:t>
            </w:r>
          </w:p>
        </w:tc>
        <w:tc>
          <w:tcPr>
            <w:tcW w:w="1463" w:type="dxa"/>
            <w:vAlign w:val="bottom"/>
          </w:tcPr>
          <w:p w14:paraId="5D6690ED"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57 ± 0.10</w:t>
            </w:r>
          </w:p>
        </w:tc>
      </w:tr>
      <w:tr w:rsidR="00EA4B3C" w:rsidRPr="009A0A0F" w14:paraId="55BA607E"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tcPr>
          <w:p w14:paraId="2AF3F8FE" w14:textId="77777777" w:rsidR="00EA4B3C" w:rsidRPr="009A0A0F" w:rsidRDefault="00EA4B3C" w:rsidP="00F3279A">
            <w:pPr>
              <w:spacing w:line="240" w:lineRule="auto"/>
              <w:jc w:val="center"/>
              <w:rPr>
                <w:rFonts w:ascii="Calibri" w:hAnsi="Calibri"/>
                <w:color w:val="000000"/>
                <w:sz w:val="20"/>
              </w:rPr>
            </w:pPr>
            <w:r w:rsidRPr="009A0A0F">
              <w:rPr>
                <w:rFonts w:ascii="Calibri" w:hAnsi="Calibri"/>
                <w:color w:val="000000"/>
                <w:sz w:val="20"/>
              </w:rPr>
              <w:t>MDMB-19</w:t>
            </w:r>
          </w:p>
        </w:tc>
        <w:tc>
          <w:tcPr>
            <w:tcW w:w="1463" w:type="dxa"/>
            <w:shd w:val="clear" w:color="auto" w:fill="auto"/>
            <w:noWrap/>
            <w:vAlign w:val="bottom"/>
          </w:tcPr>
          <w:p w14:paraId="6CA403C2"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67 ± 0.01</w:t>
            </w:r>
          </w:p>
        </w:tc>
        <w:tc>
          <w:tcPr>
            <w:tcW w:w="1463" w:type="dxa"/>
            <w:shd w:val="clear" w:color="auto" w:fill="auto"/>
            <w:noWrap/>
            <w:vAlign w:val="bottom"/>
          </w:tcPr>
          <w:p w14:paraId="6B31215C"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74 ± 0.15</w:t>
            </w:r>
          </w:p>
        </w:tc>
        <w:tc>
          <w:tcPr>
            <w:tcW w:w="782" w:type="dxa"/>
          </w:tcPr>
          <w:p w14:paraId="56D9B83D"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797DD2B3"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50</w:t>
            </w:r>
          </w:p>
        </w:tc>
        <w:tc>
          <w:tcPr>
            <w:tcW w:w="1463" w:type="dxa"/>
            <w:vAlign w:val="bottom"/>
          </w:tcPr>
          <w:p w14:paraId="6B09155C"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61 ± 0.02</w:t>
            </w:r>
          </w:p>
        </w:tc>
        <w:tc>
          <w:tcPr>
            <w:tcW w:w="1463" w:type="dxa"/>
            <w:vAlign w:val="bottom"/>
          </w:tcPr>
          <w:p w14:paraId="56855FD5"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59 ± 0.02</w:t>
            </w:r>
          </w:p>
        </w:tc>
      </w:tr>
      <w:tr w:rsidR="00EA4B3C" w:rsidRPr="009A0A0F" w14:paraId="3E2F2603"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tcPr>
          <w:p w14:paraId="6A14B41D" w14:textId="77777777" w:rsidR="00EA4B3C" w:rsidRPr="009A0A0F" w:rsidRDefault="00EA4B3C" w:rsidP="00F3279A">
            <w:pPr>
              <w:spacing w:line="240" w:lineRule="auto"/>
              <w:jc w:val="center"/>
              <w:rPr>
                <w:rFonts w:ascii="Calibri" w:hAnsi="Calibri"/>
                <w:color w:val="000000"/>
                <w:sz w:val="20"/>
              </w:rPr>
            </w:pPr>
            <w:r w:rsidRPr="009A0A0F">
              <w:rPr>
                <w:rFonts w:ascii="Calibri" w:hAnsi="Calibri"/>
                <w:color w:val="000000"/>
                <w:sz w:val="20"/>
              </w:rPr>
              <w:t>MDMB-20</w:t>
            </w:r>
          </w:p>
        </w:tc>
        <w:tc>
          <w:tcPr>
            <w:tcW w:w="1463" w:type="dxa"/>
            <w:shd w:val="clear" w:color="auto" w:fill="auto"/>
            <w:noWrap/>
            <w:vAlign w:val="bottom"/>
          </w:tcPr>
          <w:p w14:paraId="374E9D6B"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65 ± 0.07</w:t>
            </w:r>
          </w:p>
        </w:tc>
        <w:tc>
          <w:tcPr>
            <w:tcW w:w="1463" w:type="dxa"/>
            <w:shd w:val="clear" w:color="auto" w:fill="auto"/>
            <w:noWrap/>
            <w:vAlign w:val="bottom"/>
          </w:tcPr>
          <w:p w14:paraId="5DF9E664"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65 ± 0.05</w:t>
            </w:r>
          </w:p>
        </w:tc>
        <w:tc>
          <w:tcPr>
            <w:tcW w:w="782" w:type="dxa"/>
          </w:tcPr>
          <w:p w14:paraId="57085FF8"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77569E88"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51</w:t>
            </w:r>
          </w:p>
        </w:tc>
        <w:tc>
          <w:tcPr>
            <w:tcW w:w="1463" w:type="dxa"/>
            <w:vAlign w:val="bottom"/>
          </w:tcPr>
          <w:p w14:paraId="510CC7C2"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6.95 ± 0.04</w:t>
            </w:r>
          </w:p>
        </w:tc>
        <w:tc>
          <w:tcPr>
            <w:tcW w:w="1463" w:type="dxa"/>
            <w:vAlign w:val="bottom"/>
          </w:tcPr>
          <w:p w14:paraId="72583D28"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6.22 ± 0.04</w:t>
            </w:r>
          </w:p>
        </w:tc>
      </w:tr>
      <w:tr w:rsidR="00EA4B3C" w:rsidRPr="009A0A0F" w14:paraId="373CBC62"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tcPr>
          <w:p w14:paraId="31D20BF2" w14:textId="77777777" w:rsidR="00EA4B3C" w:rsidRPr="009A0A0F" w:rsidRDefault="00EA4B3C" w:rsidP="00F3279A">
            <w:pPr>
              <w:spacing w:line="240" w:lineRule="auto"/>
              <w:jc w:val="center"/>
              <w:rPr>
                <w:rFonts w:ascii="Calibri" w:hAnsi="Calibri"/>
                <w:color w:val="000000"/>
                <w:sz w:val="20"/>
              </w:rPr>
            </w:pPr>
            <w:r w:rsidRPr="009A0A0F">
              <w:rPr>
                <w:rFonts w:ascii="Calibri" w:hAnsi="Calibri"/>
                <w:color w:val="000000"/>
                <w:sz w:val="20"/>
              </w:rPr>
              <w:t>MDMB-21</w:t>
            </w:r>
          </w:p>
        </w:tc>
        <w:tc>
          <w:tcPr>
            <w:tcW w:w="1463" w:type="dxa"/>
            <w:shd w:val="clear" w:color="auto" w:fill="auto"/>
            <w:noWrap/>
            <w:vAlign w:val="bottom"/>
          </w:tcPr>
          <w:p w14:paraId="622107FF"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18 ± 0.07</w:t>
            </w:r>
          </w:p>
        </w:tc>
        <w:tc>
          <w:tcPr>
            <w:tcW w:w="1463" w:type="dxa"/>
            <w:shd w:val="clear" w:color="auto" w:fill="auto"/>
            <w:noWrap/>
            <w:vAlign w:val="bottom"/>
          </w:tcPr>
          <w:p w14:paraId="283CAD9C"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4.61 ± 0.22</w:t>
            </w:r>
          </w:p>
        </w:tc>
        <w:tc>
          <w:tcPr>
            <w:tcW w:w="782" w:type="dxa"/>
          </w:tcPr>
          <w:p w14:paraId="3ADD09B2"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4CC9CB34"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52</w:t>
            </w:r>
          </w:p>
        </w:tc>
        <w:tc>
          <w:tcPr>
            <w:tcW w:w="1463" w:type="dxa"/>
            <w:vAlign w:val="bottom"/>
          </w:tcPr>
          <w:p w14:paraId="7485660D"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6.98 ± 0.01</w:t>
            </w:r>
          </w:p>
        </w:tc>
        <w:tc>
          <w:tcPr>
            <w:tcW w:w="1463" w:type="dxa"/>
            <w:vAlign w:val="bottom"/>
          </w:tcPr>
          <w:p w14:paraId="3CA8EA99"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6.25 ± 0.05</w:t>
            </w:r>
          </w:p>
        </w:tc>
      </w:tr>
      <w:tr w:rsidR="00EA4B3C" w:rsidRPr="009A0A0F" w14:paraId="00A06088"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tcPr>
          <w:p w14:paraId="3013DC69" w14:textId="77777777" w:rsidR="00EA4B3C" w:rsidRPr="009A0A0F" w:rsidRDefault="00EA4B3C" w:rsidP="00F3279A">
            <w:pPr>
              <w:spacing w:line="240" w:lineRule="auto"/>
              <w:jc w:val="center"/>
              <w:rPr>
                <w:rFonts w:ascii="Calibri" w:hAnsi="Calibri"/>
                <w:color w:val="000000"/>
                <w:sz w:val="20"/>
              </w:rPr>
            </w:pPr>
            <w:r w:rsidRPr="009A0A0F">
              <w:rPr>
                <w:rFonts w:ascii="Calibri" w:hAnsi="Calibri"/>
                <w:color w:val="000000"/>
                <w:sz w:val="20"/>
              </w:rPr>
              <w:t>MDMB-22</w:t>
            </w:r>
          </w:p>
        </w:tc>
        <w:tc>
          <w:tcPr>
            <w:tcW w:w="1463" w:type="dxa"/>
            <w:shd w:val="clear" w:color="auto" w:fill="auto"/>
            <w:noWrap/>
            <w:vAlign w:val="bottom"/>
          </w:tcPr>
          <w:p w14:paraId="04FB75B3"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64 ± 0.00</w:t>
            </w:r>
          </w:p>
        </w:tc>
        <w:tc>
          <w:tcPr>
            <w:tcW w:w="1463" w:type="dxa"/>
            <w:shd w:val="clear" w:color="auto" w:fill="auto"/>
            <w:noWrap/>
            <w:vAlign w:val="bottom"/>
          </w:tcPr>
          <w:p w14:paraId="3DDF076E"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66 ± 0.05</w:t>
            </w:r>
          </w:p>
        </w:tc>
        <w:tc>
          <w:tcPr>
            <w:tcW w:w="782" w:type="dxa"/>
          </w:tcPr>
          <w:p w14:paraId="302CD1AA"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42744445"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53</w:t>
            </w:r>
          </w:p>
        </w:tc>
        <w:tc>
          <w:tcPr>
            <w:tcW w:w="1463" w:type="dxa"/>
            <w:vAlign w:val="bottom"/>
          </w:tcPr>
          <w:p w14:paraId="016BD8EC"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6.95 ± 0.02</w:t>
            </w:r>
          </w:p>
        </w:tc>
        <w:tc>
          <w:tcPr>
            <w:tcW w:w="1463" w:type="dxa"/>
            <w:vAlign w:val="bottom"/>
          </w:tcPr>
          <w:p w14:paraId="216D7EA6"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6.20 ± 0.06</w:t>
            </w:r>
          </w:p>
        </w:tc>
      </w:tr>
      <w:tr w:rsidR="00EA4B3C" w:rsidRPr="009A0A0F" w14:paraId="490C12EB"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tcPr>
          <w:p w14:paraId="23A3DF31" w14:textId="77777777" w:rsidR="00EA4B3C" w:rsidRPr="009A0A0F" w:rsidRDefault="00EA4B3C" w:rsidP="00F3279A">
            <w:pPr>
              <w:spacing w:line="240" w:lineRule="auto"/>
              <w:jc w:val="center"/>
              <w:rPr>
                <w:rFonts w:ascii="Calibri" w:hAnsi="Calibri"/>
                <w:color w:val="000000"/>
                <w:sz w:val="20"/>
              </w:rPr>
            </w:pPr>
            <w:r w:rsidRPr="009A0A0F">
              <w:rPr>
                <w:rFonts w:ascii="Calibri" w:hAnsi="Calibri"/>
                <w:color w:val="000000"/>
                <w:sz w:val="20"/>
              </w:rPr>
              <w:t>MDMB-23</w:t>
            </w:r>
          </w:p>
        </w:tc>
        <w:tc>
          <w:tcPr>
            <w:tcW w:w="1463" w:type="dxa"/>
            <w:shd w:val="clear" w:color="auto" w:fill="auto"/>
            <w:noWrap/>
            <w:vAlign w:val="bottom"/>
          </w:tcPr>
          <w:p w14:paraId="60B62936"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83 ± 0.04</w:t>
            </w:r>
          </w:p>
        </w:tc>
        <w:tc>
          <w:tcPr>
            <w:tcW w:w="1463" w:type="dxa"/>
            <w:shd w:val="clear" w:color="auto" w:fill="auto"/>
            <w:noWrap/>
            <w:vAlign w:val="bottom"/>
          </w:tcPr>
          <w:p w14:paraId="4757F879"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51 ± 0.08</w:t>
            </w:r>
          </w:p>
        </w:tc>
        <w:tc>
          <w:tcPr>
            <w:tcW w:w="782" w:type="dxa"/>
          </w:tcPr>
          <w:p w14:paraId="14E41D77"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0E4B1A1A"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54</w:t>
            </w:r>
          </w:p>
        </w:tc>
        <w:tc>
          <w:tcPr>
            <w:tcW w:w="1463" w:type="dxa"/>
            <w:vAlign w:val="bottom"/>
          </w:tcPr>
          <w:p w14:paraId="72350FF0"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48 ± 0.01</w:t>
            </w:r>
          </w:p>
        </w:tc>
        <w:tc>
          <w:tcPr>
            <w:tcW w:w="1463" w:type="dxa"/>
            <w:vAlign w:val="bottom"/>
          </w:tcPr>
          <w:p w14:paraId="78B168BD"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4.90 ± 0.05</w:t>
            </w:r>
          </w:p>
        </w:tc>
      </w:tr>
      <w:tr w:rsidR="00EA4B3C" w:rsidRPr="009A0A0F" w14:paraId="63BFA7C4"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tcPr>
          <w:p w14:paraId="6F3EAFBD" w14:textId="77777777" w:rsidR="00EA4B3C" w:rsidRPr="009A0A0F" w:rsidRDefault="00EA4B3C" w:rsidP="00F3279A">
            <w:pPr>
              <w:spacing w:line="240" w:lineRule="auto"/>
              <w:jc w:val="center"/>
              <w:rPr>
                <w:rFonts w:ascii="Calibri" w:hAnsi="Calibri"/>
                <w:color w:val="000000"/>
                <w:sz w:val="20"/>
              </w:rPr>
            </w:pPr>
            <w:r w:rsidRPr="009A0A0F">
              <w:rPr>
                <w:rFonts w:ascii="Calibri" w:hAnsi="Calibri"/>
                <w:color w:val="000000"/>
                <w:sz w:val="20"/>
              </w:rPr>
              <w:t>MDMB-24</w:t>
            </w:r>
          </w:p>
        </w:tc>
        <w:tc>
          <w:tcPr>
            <w:tcW w:w="1463" w:type="dxa"/>
            <w:shd w:val="clear" w:color="auto" w:fill="auto"/>
            <w:noWrap/>
            <w:vAlign w:val="bottom"/>
          </w:tcPr>
          <w:p w14:paraId="52E8D4DA"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70 ± 0.03</w:t>
            </w:r>
          </w:p>
        </w:tc>
        <w:tc>
          <w:tcPr>
            <w:tcW w:w="1463" w:type="dxa"/>
            <w:shd w:val="clear" w:color="auto" w:fill="auto"/>
            <w:noWrap/>
            <w:vAlign w:val="bottom"/>
          </w:tcPr>
          <w:p w14:paraId="493A9E50"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51 ± 0.03</w:t>
            </w:r>
          </w:p>
        </w:tc>
        <w:tc>
          <w:tcPr>
            <w:tcW w:w="782" w:type="dxa"/>
          </w:tcPr>
          <w:p w14:paraId="68D84B36"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4CCA42E3"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55</w:t>
            </w:r>
          </w:p>
        </w:tc>
        <w:tc>
          <w:tcPr>
            <w:tcW w:w="1463" w:type="dxa"/>
            <w:vAlign w:val="bottom"/>
          </w:tcPr>
          <w:p w14:paraId="0674EA5E"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47 ± 0.01</w:t>
            </w:r>
          </w:p>
        </w:tc>
        <w:tc>
          <w:tcPr>
            <w:tcW w:w="1463" w:type="dxa"/>
            <w:vAlign w:val="bottom"/>
          </w:tcPr>
          <w:p w14:paraId="4E4FBAD7"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5.01 ± 0.09</w:t>
            </w:r>
          </w:p>
        </w:tc>
      </w:tr>
      <w:tr w:rsidR="00EA4B3C" w:rsidRPr="009A0A0F" w14:paraId="0388D750"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tcPr>
          <w:p w14:paraId="4A93E5FD" w14:textId="77777777" w:rsidR="00EA4B3C" w:rsidRPr="009A0A0F" w:rsidRDefault="00EA4B3C" w:rsidP="00F3279A">
            <w:pPr>
              <w:spacing w:line="240" w:lineRule="auto"/>
              <w:jc w:val="center"/>
              <w:rPr>
                <w:rFonts w:ascii="Calibri" w:hAnsi="Calibri"/>
                <w:color w:val="000000"/>
                <w:sz w:val="20"/>
              </w:rPr>
            </w:pPr>
            <w:r w:rsidRPr="009A0A0F">
              <w:rPr>
                <w:rFonts w:ascii="Calibri" w:hAnsi="Calibri"/>
                <w:color w:val="000000"/>
                <w:sz w:val="20"/>
              </w:rPr>
              <w:t>MDMB-25</w:t>
            </w:r>
          </w:p>
        </w:tc>
        <w:tc>
          <w:tcPr>
            <w:tcW w:w="1463" w:type="dxa"/>
            <w:shd w:val="clear" w:color="auto" w:fill="auto"/>
            <w:noWrap/>
            <w:vAlign w:val="bottom"/>
          </w:tcPr>
          <w:p w14:paraId="26EB084F"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71 ± 0.04</w:t>
            </w:r>
          </w:p>
        </w:tc>
        <w:tc>
          <w:tcPr>
            <w:tcW w:w="1463" w:type="dxa"/>
            <w:shd w:val="clear" w:color="auto" w:fill="auto"/>
            <w:noWrap/>
            <w:vAlign w:val="bottom"/>
          </w:tcPr>
          <w:p w14:paraId="21AA79AC"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61 ± 0.05</w:t>
            </w:r>
          </w:p>
        </w:tc>
        <w:tc>
          <w:tcPr>
            <w:tcW w:w="782" w:type="dxa"/>
          </w:tcPr>
          <w:p w14:paraId="240A6D17"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3F07C846"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56</w:t>
            </w:r>
          </w:p>
        </w:tc>
        <w:tc>
          <w:tcPr>
            <w:tcW w:w="1463" w:type="dxa"/>
            <w:vAlign w:val="bottom"/>
          </w:tcPr>
          <w:p w14:paraId="289AF2C2"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65 ± 0.02</w:t>
            </w:r>
          </w:p>
        </w:tc>
        <w:tc>
          <w:tcPr>
            <w:tcW w:w="1463" w:type="dxa"/>
            <w:vAlign w:val="bottom"/>
          </w:tcPr>
          <w:p w14:paraId="5B5FC156"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5.36 ± 0.00</w:t>
            </w:r>
          </w:p>
        </w:tc>
      </w:tr>
      <w:tr w:rsidR="00EA4B3C" w:rsidRPr="009A0A0F" w14:paraId="75FD6D2F"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tcPr>
          <w:p w14:paraId="33B8CE16" w14:textId="77777777" w:rsidR="00EA4B3C" w:rsidRPr="009A0A0F" w:rsidRDefault="00EA4B3C" w:rsidP="00F3279A">
            <w:pPr>
              <w:spacing w:line="240" w:lineRule="auto"/>
              <w:jc w:val="center"/>
              <w:rPr>
                <w:rFonts w:ascii="Calibri" w:hAnsi="Calibri"/>
                <w:color w:val="000000"/>
                <w:sz w:val="20"/>
              </w:rPr>
            </w:pPr>
            <w:r w:rsidRPr="009A0A0F">
              <w:rPr>
                <w:rFonts w:ascii="Calibri" w:hAnsi="Calibri"/>
                <w:color w:val="000000"/>
                <w:sz w:val="20"/>
              </w:rPr>
              <w:t>MDMB-26</w:t>
            </w:r>
          </w:p>
        </w:tc>
        <w:tc>
          <w:tcPr>
            <w:tcW w:w="1463" w:type="dxa"/>
            <w:shd w:val="clear" w:color="auto" w:fill="auto"/>
            <w:noWrap/>
            <w:vAlign w:val="bottom"/>
          </w:tcPr>
          <w:p w14:paraId="53C6FA68"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87 ± 0.04</w:t>
            </w:r>
          </w:p>
        </w:tc>
        <w:tc>
          <w:tcPr>
            <w:tcW w:w="1463" w:type="dxa"/>
            <w:shd w:val="clear" w:color="auto" w:fill="auto"/>
            <w:noWrap/>
            <w:vAlign w:val="bottom"/>
          </w:tcPr>
          <w:p w14:paraId="13814E83"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61 ± 0.02</w:t>
            </w:r>
          </w:p>
        </w:tc>
        <w:tc>
          <w:tcPr>
            <w:tcW w:w="782" w:type="dxa"/>
          </w:tcPr>
          <w:p w14:paraId="62ADAC30"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3BB39AE9"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57</w:t>
            </w:r>
          </w:p>
        </w:tc>
        <w:tc>
          <w:tcPr>
            <w:tcW w:w="1463" w:type="dxa"/>
            <w:vAlign w:val="bottom"/>
          </w:tcPr>
          <w:p w14:paraId="744A9E94"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5.94 ± 0.01</w:t>
            </w:r>
          </w:p>
        </w:tc>
        <w:tc>
          <w:tcPr>
            <w:tcW w:w="1463" w:type="dxa"/>
            <w:vAlign w:val="bottom"/>
          </w:tcPr>
          <w:p w14:paraId="6DB28DF9"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6.35 ± 0.01</w:t>
            </w:r>
          </w:p>
        </w:tc>
      </w:tr>
      <w:tr w:rsidR="00EA4B3C" w:rsidRPr="009A0A0F" w14:paraId="6773C421"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tcPr>
          <w:p w14:paraId="16529B4A" w14:textId="77777777" w:rsidR="00EA4B3C" w:rsidRPr="009A0A0F" w:rsidRDefault="00EA4B3C" w:rsidP="00F3279A">
            <w:pPr>
              <w:spacing w:line="240" w:lineRule="auto"/>
              <w:jc w:val="center"/>
              <w:rPr>
                <w:rFonts w:ascii="Calibri" w:hAnsi="Calibri"/>
                <w:color w:val="000000"/>
                <w:sz w:val="20"/>
              </w:rPr>
            </w:pPr>
            <w:r w:rsidRPr="009A0A0F">
              <w:rPr>
                <w:rFonts w:ascii="Calibri" w:hAnsi="Calibri"/>
                <w:color w:val="000000"/>
                <w:sz w:val="20"/>
              </w:rPr>
              <w:t>MDMB-27</w:t>
            </w:r>
          </w:p>
        </w:tc>
        <w:tc>
          <w:tcPr>
            <w:tcW w:w="1463" w:type="dxa"/>
            <w:shd w:val="clear" w:color="auto" w:fill="auto"/>
            <w:noWrap/>
            <w:vAlign w:val="bottom"/>
          </w:tcPr>
          <w:p w14:paraId="7A1C190E"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59 ± 0.00</w:t>
            </w:r>
          </w:p>
        </w:tc>
        <w:tc>
          <w:tcPr>
            <w:tcW w:w="1463" w:type="dxa"/>
            <w:shd w:val="clear" w:color="auto" w:fill="auto"/>
            <w:noWrap/>
            <w:vAlign w:val="bottom"/>
          </w:tcPr>
          <w:p w14:paraId="22FA309D"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52 ± 0.06</w:t>
            </w:r>
          </w:p>
        </w:tc>
        <w:tc>
          <w:tcPr>
            <w:tcW w:w="782" w:type="dxa"/>
          </w:tcPr>
          <w:p w14:paraId="7327BAB1"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56321954"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58</w:t>
            </w:r>
          </w:p>
        </w:tc>
        <w:tc>
          <w:tcPr>
            <w:tcW w:w="1463" w:type="dxa"/>
            <w:vAlign w:val="bottom"/>
          </w:tcPr>
          <w:p w14:paraId="5B027D43"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71 ± 0.01</w:t>
            </w:r>
          </w:p>
        </w:tc>
        <w:tc>
          <w:tcPr>
            <w:tcW w:w="1463" w:type="dxa"/>
            <w:vAlign w:val="bottom"/>
          </w:tcPr>
          <w:p w14:paraId="098C53B4"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63 ± 0.18</w:t>
            </w:r>
          </w:p>
        </w:tc>
      </w:tr>
      <w:tr w:rsidR="00EA4B3C" w:rsidRPr="009A0A0F" w14:paraId="469FD17F"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tcPr>
          <w:p w14:paraId="5F38187A" w14:textId="77777777" w:rsidR="00EA4B3C" w:rsidRPr="009A0A0F" w:rsidRDefault="00EA4B3C" w:rsidP="00F3279A">
            <w:pPr>
              <w:spacing w:line="240" w:lineRule="auto"/>
              <w:jc w:val="center"/>
              <w:rPr>
                <w:rFonts w:ascii="Calibri" w:hAnsi="Calibri"/>
                <w:color w:val="000000"/>
                <w:sz w:val="20"/>
              </w:rPr>
            </w:pPr>
            <w:r w:rsidRPr="009A0A0F">
              <w:rPr>
                <w:rFonts w:ascii="Calibri" w:hAnsi="Calibri"/>
                <w:color w:val="000000"/>
                <w:sz w:val="20"/>
              </w:rPr>
              <w:t>MDMB-28</w:t>
            </w:r>
          </w:p>
        </w:tc>
        <w:tc>
          <w:tcPr>
            <w:tcW w:w="1463" w:type="dxa"/>
            <w:shd w:val="clear" w:color="auto" w:fill="auto"/>
            <w:noWrap/>
            <w:vAlign w:val="bottom"/>
          </w:tcPr>
          <w:p w14:paraId="060FEF25"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86 ± 0.01</w:t>
            </w:r>
          </w:p>
        </w:tc>
        <w:tc>
          <w:tcPr>
            <w:tcW w:w="1463" w:type="dxa"/>
            <w:shd w:val="clear" w:color="auto" w:fill="auto"/>
            <w:noWrap/>
            <w:vAlign w:val="bottom"/>
          </w:tcPr>
          <w:p w14:paraId="2C56045B"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58 ± 0.07</w:t>
            </w:r>
          </w:p>
        </w:tc>
        <w:tc>
          <w:tcPr>
            <w:tcW w:w="782" w:type="dxa"/>
          </w:tcPr>
          <w:p w14:paraId="7AF1ED73"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2E2F3F2D"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59</w:t>
            </w:r>
          </w:p>
        </w:tc>
        <w:tc>
          <w:tcPr>
            <w:tcW w:w="1463" w:type="dxa"/>
            <w:vAlign w:val="bottom"/>
          </w:tcPr>
          <w:p w14:paraId="6597787D"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67 ± 0.04</w:t>
            </w:r>
          </w:p>
        </w:tc>
        <w:tc>
          <w:tcPr>
            <w:tcW w:w="1463" w:type="dxa"/>
            <w:vAlign w:val="bottom"/>
          </w:tcPr>
          <w:p w14:paraId="7EF636C3"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66 ± 0.04</w:t>
            </w:r>
          </w:p>
        </w:tc>
      </w:tr>
      <w:tr w:rsidR="00EA4B3C" w:rsidRPr="009A0A0F" w14:paraId="0E0A8A3B"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tcPr>
          <w:p w14:paraId="7C34DC4F" w14:textId="77777777" w:rsidR="00EA4B3C" w:rsidRPr="009A0A0F" w:rsidRDefault="00EA4B3C" w:rsidP="00F3279A">
            <w:pPr>
              <w:spacing w:line="240" w:lineRule="auto"/>
              <w:jc w:val="center"/>
              <w:rPr>
                <w:rFonts w:ascii="Calibri" w:hAnsi="Calibri"/>
                <w:color w:val="000000"/>
                <w:sz w:val="20"/>
              </w:rPr>
            </w:pPr>
            <w:r w:rsidRPr="009A0A0F">
              <w:rPr>
                <w:rFonts w:ascii="Calibri" w:hAnsi="Calibri"/>
                <w:color w:val="000000"/>
                <w:sz w:val="20"/>
              </w:rPr>
              <w:t>MDMB-29</w:t>
            </w:r>
          </w:p>
        </w:tc>
        <w:tc>
          <w:tcPr>
            <w:tcW w:w="1463" w:type="dxa"/>
            <w:shd w:val="clear" w:color="auto" w:fill="auto"/>
            <w:noWrap/>
            <w:vAlign w:val="bottom"/>
          </w:tcPr>
          <w:p w14:paraId="12F4C77A"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86 ± 0.02</w:t>
            </w:r>
          </w:p>
        </w:tc>
        <w:tc>
          <w:tcPr>
            <w:tcW w:w="1463" w:type="dxa"/>
            <w:shd w:val="clear" w:color="auto" w:fill="auto"/>
            <w:noWrap/>
            <w:vAlign w:val="bottom"/>
          </w:tcPr>
          <w:p w14:paraId="539541B3"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62 ± 0.06</w:t>
            </w:r>
          </w:p>
        </w:tc>
        <w:tc>
          <w:tcPr>
            <w:tcW w:w="782" w:type="dxa"/>
          </w:tcPr>
          <w:p w14:paraId="20065A94"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2ECD9E7B"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60</w:t>
            </w:r>
          </w:p>
        </w:tc>
        <w:tc>
          <w:tcPr>
            <w:tcW w:w="1463" w:type="dxa"/>
            <w:vAlign w:val="bottom"/>
          </w:tcPr>
          <w:p w14:paraId="2145AFCC"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46 ± 0.03</w:t>
            </w:r>
          </w:p>
        </w:tc>
        <w:tc>
          <w:tcPr>
            <w:tcW w:w="1463" w:type="dxa"/>
            <w:vAlign w:val="bottom"/>
          </w:tcPr>
          <w:p w14:paraId="0975FA28"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4.88 ± 0.08</w:t>
            </w:r>
          </w:p>
        </w:tc>
      </w:tr>
      <w:tr w:rsidR="00EA4B3C" w:rsidRPr="009A0A0F" w14:paraId="2AD9FAE7"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tcPr>
          <w:p w14:paraId="4565A7AA" w14:textId="77777777" w:rsidR="00EA4B3C" w:rsidRPr="009A0A0F" w:rsidRDefault="00EA4B3C" w:rsidP="00F3279A">
            <w:pPr>
              <w:spacing w:line="240" w:lineRule="auto"/>
              <w:jc w:val="center"/>
              <w:rPr>
                <w:rFonts w:ascii="Calibri" w:hAnsi="Calibri"/>
                <w:color w:val="000000"/>
                <w:sz w:val="20"/>
              </w:rPr>
            </w:pPr>
            <w:r w:rsidRPr="009A0A0F">
              <w:rPr>
                <w:rFonts w:ascii="Calibri" w:hAnsi="Calibri"/>
                <w:color w:val="000000"/>
                <w:sz w:val="20"/>
              </w:rPr>
              <w:t>MDMB-30</w:t>
            </w:r>
          </w:p>
        </w:tc>
        <w:tc>
          <w:tcPr>
            <w:tcW w:w="1463" w:type="dxa"/>
            <w:shd w:val="clear" w:color="auto" w:fill="auto"/>
            <w:noWrap/>
            <w:vAlign w:val="bottom"/>
          </w:tcPr>
          <w:p w14:paraId="67DE015E"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70 ± 0.01</w:t>
            </w:r>
          </w:p>
        </w:tc>
        <w:tc>
          <w:tcPr>
            <w:tcW w:w="1463" w:type="dxa"/>
            <w:shd w:val="clear" w:color="auto" w:fill="auto"/>
            <w:noWrap/>
            <w:vAlign w:val="bottom"/>
          </w:tcPr>
          <w:p w14:paraId="4AE76078"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49 ± 0.02</w:t>
            </w:r>
          </w:p>
        </w:tc>
        <w:tc>
          <w:tcPr>
            <w:tcW w:w="782" w:type="dxa"/>
          </w:tcPr>
          <w:p w14:paraId="296CB5F5"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vAlign w:val="bottom"/>
          </w:tcPr>
          <w:p w14:paraId="4A8D5417"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MDMB-61</w:t>
            </w:r>
          </w:p>
        </w:tc>
        <w:tc>
          <w:tcPr>
            <w:tcW w:w="1463" w:type="dxa"/>
            <w:vAlign w:val="bottom"/>
          </w:tcPr>
          <w:p w14:paraId="2ADFD943"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04 ± 0.01</w:t>
            </w:r>
          </w:p>
        </w:tc>
        <w:tc>
          <w:tcPr>
            <w:tcW w:w="1463" w:type="dxa"/>
            <w:vAlign w:val="bottom"/>
          </w:tcPr>
          <w:p w14:paraId="689EB02F"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4.62 ± 0.04</w:t>
            </w:r>
          </w:p>
        </w:tc>
      </w:tr>
      <w:tr w:rsidR="00EA4B3C" w:rsidRPr="009A0A0F" w14:paraId="48043716" w14:textId="77777777" w:rsidTr="00EA4B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bottom"/>
          </w:tcPr>
          <w:p w14:paraId="077B451D" w14:textId="77777777" w:rsidR="00EA4B3C" w:rsidRPr="009A0A0F" w:rsidRDefault="00EA4B3C" w:rsidP="00F3279A">
            <w:pPr>
              <w:spacing w:line="240" w:lineRule="auto"/>
              <w:jc w:val="center"/>
              <w:rPr>
                <w:rFonts w:ascii="Calibri" w:hAnsi="Calibri"/>
                <w:color w:val="000000"/>
                <w:sz w:val="20"/>
              </w:rPr>
            </w:pPr>
            <w:r w:rsidRPr="009A0A0F">
              <w:rPr>
                <w:rFonts w:ascii="Calibri" w:hAnsi="Calibri"/>
                <w:color w:val="000000"/>
                <w:sz w:val="20"/>
              </w:rPr>
              <w:t>MDMB-31</w:t>
            </w:r>
          </w:p>
        </w:tc>
        <w:tc>
          <w:tcPr>
            <w:tcW w:w="1463" w:type="dxa"/>
            <w:shd w:val="clear" w:color="auto" w:fill="auto"/>
            <w:noWrap/>
            <w:vAlign w:val="bottom"/>
          </w:tcPr>
          <w:p w14:paraId="1F17312B"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27.65 ± 0.03</w:t>
            </w:r>
          </w:p>
        </w:tc>
        <w:tc>
          <w:tcPr>
            <w:tcW w:w="1463" w:type="dxa"/>
            <w:shd w:val="clear" w:color="auto" w:fill="auto"/>
            <w:noWrap/>
            <w:vAlign w:val="bottom"/>
          </w:tcPr>
          <w:p w14:paraId="57C60AF9" w14:textId="77777777" w:rsidR="00EA4B3C" w:rsidRPr="009A0A0F" w:rsidRDefault="00EA4B3C" w:rsidP="00F3279A">
            <w:pPr>
              <w:spacing w:line="240" w:lineRule="auto"/>
              <w:jc w:val="center"/>
              <w:rPr>
                <w:rFonts w:ascii="Calibri" w:hAnsi="Calibri" w:cs="Calibri"/>
                <w:color w:val="000000"/>
                <w:sz w:val="20"/>
                <w:lang w:eastAsia="en-GB"/>
              </w:rPr>
            </w:pPr>
            <w:r w:rsidRPr="009A0A0F">
              <w:rPr>
                <w:rFonts w:ascii="Calibri" w:hAnsi="Calibri"/>
                <w:color w:val="000000"/>
                <w:sz w:val="20"/>
              </w:rPr>
              <w:t>3.49 ± 0.05</w:t>
            </w:r>
          </w:p>
        </w:tc>
        <w:tc>
          <w:tcPr>
            <w:tcW w:w="782" w:type="dxa"/>
          </w:tcPr>
          <w:p w14:paraId="639FCFD1" w14:textId="77777777" w:rsidR="00EA4B3C" w:rsidRPr="009A0A0F" w:rsidRDefault="00EA4B3C" w:rsidP="00F3279A">
            <w:pPr>
              <w:spacing w:line="240" w:lineRule="auto"/>
              <w:jc w:val="center"/>
              <w:rPr>
                <w:rFonts w:ascii="Calibri" w:hAnsi="Calibri" w:cs="Calibri"/>
                <w:color w:val="000000"/>
                <w:sz w:val="20"/>
                <w:lang w:eastAsia="en-GB"/>
              </w:rPr>
            </w:pPr>
          </w:p>
        </w:tc>
        <w:tc>
          <w:tcPr>
            <w:tcW w:w="1172" w:type="dxa"/>
          </w:tcPr>
          <w:p w14:paraId="04F46B35" w14:textId="77777777" w:rsidR="00EA4B3C" w:rsidRPr="009A0A0F" w:rsidRDefault="00EA4B3C" w:rsidP="00F3279A">
            <w:pPr>
              <w:spacing w:line="240" w:lineRule="auto"/>
              <w:jc w:val="center"/>
              <w:rPr>
                <w:rFonts w:ascii="Calibri" w:hAnsi="Calibri" w:cs="Calibri"/>
                <w:color w:val="000000"/>
                <w:sz w:val="20"/>
                <w:lang w:eastAsia="en-GB"/>
              </w:rPr>
            </w:pPr>
          </w:p>
        </w:tc>
        <w:tc>
          <w:tcPr>
            <w:tcW w:w="1463" w:type="dxa"/>
          </w:tcPr>
          <w:p w14:paraId="2FC18168" w14:textId="77777777" w:rsidR="00EA4B3C" w:rsidRPr="009A0A0F" w:rsidRDefault="00EA4B3C" w:rsidP="00F3279A">
            <w:pPr>
              <w:spacing w:line="240" w:lineRule="auto"/>
              <w:jc w:val="center"/>
              <w:rPr>
                <w:rFonts w:ascii="Calibri" w:hAnsi="Calibri" w:cs="Calibri"/>
                <w:color w:val="000000"/>
                <w:sz w:val="20"/>
                <w:lang w:eastAsia="en-GB"/>
              </w:rPr>
            </w:pPr>
          </w:p>
        </w:tc>
        <w:tc>
          <w:tcPr>
            <w:tcW w:w="1463" w:type="dxa"/>
          </w:tcPr>
          <w:p w14:paraId="2D8E529E" w14:textId="77777777" w:rsidR="00EA4B3C" w:rsidRPr="009A0A0F" w:rsidRDefault="00EA4B3C" w:rsidP="00F3279A">
            <w:pPr>
              <w:spacing w:line="240" w:lineRule="auto"/>
              <w:jc w:val="center"/>
              <w:rPr>
                <w:rFonts w:ascii="Calibri" w:hAnsi="Calibri" w:cs="Calibri"/>
                <w:color w:val="000000"/>
                <w:sz w:val="20"/>
                <w:lang w:eastAsia="en-GB"/>
              </w:rPr>
            </w:pPr>
          </w:p>
        </w:tc>
      </w:tr>
    </w:tbl>
    <w:p w14:paraId="6165B9A1" w14:textId="605BA95B" w:rsidR="00EA4B3C" w:rsidRPr="009A0A0F" w:rsidRDefault="00EA4B3C" w:rsidP="00F3279A">
      <w:pPr>
        <w:spacing w:line="240" w:lineRule="auto"/>
      </w:pPr>
    </w:p>
    <w:p w14:paraId="324254D7" w14:textId="77777777" w:rsidR="00F3279A" w:rsidRDefault="00F3279A">
      <w:pPr>
        <w:spacing w:line="240" w:lineRule="auto"/>
        <w:jc w:val="left"/>
        <w:rPr>
          <w:b/>
          <w:bCs/>
          <w:sz w:val="18"/>
        </w:rPr>
      </w:pPr>
      <w:r>
        <w:br w:type="page"/>
      </w:r>
    </w:p>
    <w:p w14:paraId="377CF9E0" w14:textId="25686DA0" w:rsidR="009B17E7" w:rsidRPr="009A0A0F" w:rsidRDefault="009B17E7" w:rsidP="00F3279A">
      <w:pPr>
        <w:pStyle w:val="Beschriftung"/>
      </w:pPr>
      <w:r w:rsidRPr="009A0A0F">
        <w:lastRenderedPageBreak/>
        <w:t xml:space="preserve">Table </w:t>
      </w:r>
      <w:r w:rsidR="00316646" w:rsidRPr="009A0A0F">
        <w:t>A.</w:t>
      </w:r>
      <w:r w:rsidR="009A0A0F" w:rsidRPr="009A0A0F">
        <w:t>2</w:t>
      </w:r>
      <w:r w:rsidRPr="009A0A0F">
        <w:t xml:space="preserve"> δ</w:t>
      </w:r>
      <w:r w:rsidRPr="009A0A0F">
        <w:rPr>
          <w:vertAlign w:val="superscript"/>
        </w:rPr>
        <w:t>13</w:t>
      </w:r>
      <w:r w:rsidRPr="009A0A0F">
        <w:t>C and δ</w:t>
      </w:r>
      <w:r w:rsidRPr="009A0A0F">
        <w:rPr>
          <w:vertAlign w:val="superscript"/>
        </w:rPr>
        <w:t>15</w:t>
      </w:r>
      <w:r w:rsidRPr="009A0A0F">
        <w:t>N values including standard deviation of triplicate measurements for one pure sample and all “Spice-Products” of Cumyl-PeGaClone</w:t>
      </w:r>
    </w:p>
    <w:tbl>
      <w:tblPr>
        <w:tblW w:w="89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2"/>
        <w:gridCol w:w="1463"/>
        <w:gridCol w:w="1463"/>
        <w:gridCol w:w="782"/>
        <w:gridCol w:w="1172"/>
        <w:gridCol w:w="1463"/>
        <w:gridCol w:w="1463"/>
      </w:tblGrid>
      <w:tr w:rsidR="00EA4B3C" w:rsidRPr="009A0A0F" w14:paraId="540B81FE" w14:textId="5FCA3104" w:rsidTr="009B17E7">
        <w:trPr>
          <w:trHeight w:val="521"/>
        </w:trPr>
        <w:tc>
          <w:tcPr>
            <w:tcW w:w="1172" w:type="dxa"/>
            <w:tcBorders>
              <w:top w:val="nil"/>
              <w:left w:val="nil"/>
              <w:bottom w:val="nil"/>
              <w:right w:val="nil"/>
            </w:tcBorders>
            <w:shd w:val="clear" w:color="auto" w:fill="auto"/>
            <w:vAlign w:val="bottom"/>
          </w:tcPr>
          <w:p w14:paraId="14CACD3A" w14:textId="77777777" w:rsidR="00EA4B3C" w:rsidRPr="009A0A0F" w:rsidRDefault="00EA4B3C" w:rsidP="00F3279A">
            <w:pPr>
              <w:spacing w:line="240" w:lineRule="auto"/>
              <w:rPr>
                <w:sz w:val="20"/>
                <w:szCs w:val="18"/>
              </w:rPr>
            </w:pPr>
          </w:p>
        </w:tc>
        <w:tc>
          <w:tcPr>
            <w:tcW w:w="1463" w:type="dxa"/>
            <w:tcBorders>
              <w:top w:val="nil"/>
              <w:left w:val="nil"/>
              <w:bottom w:val="nil"/>
              <w:right w:val="nil"/>
            </w:tcBorders>
            <w:shd w:val="clear" w:color="auto" w:fill="auto"/>
          </w:tcPr>
          <w:p w14:paraId="432FDD8C" w14:textId="77777777" w:rsidR="00EA4B3C" w:rsidRPr="009A0A0F" w:rsidRDefault="00EA4B3C" w:rsidP="00F3279A">
            <w:pPr>
              <w:spacing w:line="240" w:lineRule="auto"/>
              <w:jc w:val="center"/>
              <w:rPr>
                <w:sz w:val="20"/>
                <w:szCs w:val="18"/>
                <w:lang w:val="en-US"/>
              </w:rPr>
            </w:pPr>
            <w:r w:rsidRPr="009A0A0F">
              <w:rPr>
                <w:sz w:val="20"/>
                <w:szCs w:val="18"/>
              </w:rPr>
              <w:t>δ</w:t>
            </w:r>
            <w:r w:rsidRPr="009A0A0F">
              <w:rPr>
                <w:sz w:val="20"/>
                <w:szCs w:val="18"/>
                <w:vertAlign w:val="superscript"/>
                <w:lang w:val="en-US"/>
              </w:rPr>
              <w:t>13</w:t>
            </w:r>
            <w:r w:rsidRPr="009A0A0F">
              <w:rPr>
                <w:sz w:val="20"/>
                <w:szCs w:val="18"/>
                <w:lang w:val="en-US"/>
              </w:rPr>
              <w:t>C</w:t>
            </w:r>
            <w:r w:rsidRPr="009A0A0F">
              <w:rPr>
                <w:sz w:val="20"/>
                <w:szCs w:val="18"/>
                <w:vertAlign w:val="subscript"/>
                <w:lang w:val="en-US"/>
              </w:rPr>
              <w:t>V-PDB</w:t>
            </w:r>
            <w:r w:rsidRPr="009A0A0F">
              <w:rPr>
                <w:sz w:val="20"/>
                <w:szCs w:val="18"/>
                <w:lang w:val="en-US"/>
              </w:rPr>
              <w:t>[‰]</w:t>
            </w:r>
          </w:p>
          <w:p w14:paraId="1E531589" w14:textId="77777777" w:rsidR="00EA4B3C" w:rsidRPr="009A0A0F" w:rsidRDefault="00EA4B3C" w:rsidP="00F3279A">
            <w:pPr>
              <w:spacing w:line="240" w:lineRule="auto"/>
              <w:jc w:val="center"/>
              <w:rPr>
                <w:sz w:val="20"/>
                <w:szCs w:val="18"/>
              </w:rPr>
            </w:pPr>
            <w:r w:rsidRPr="009A0A0F">
              <w:rPr>
                <w:sz w:val="20"/>
                <w:szCs w:val="18"/>
                <w:lang w:val="en-US"/>
              </w:rPr>
              <w:t>average ± STD</w:t>
            </w:r>
          </w:p>
        </w:tc>
        <w:tc>
          <w:tcPr>
            <w:tcW w:w="1463" w:type="dxa"/>
            <w:tcBorders>
              <w:top w:val="nil"/>
              <w:left w:val="nil"/>
              <w:bottom w:val="nil"/>
              <w:right w:val="nil"/>
            </w:tcBorders>
            <w:shd w:val="clear" w:color="auto" w:fill="auto"/>
          </w:tcPr>
          <w:p w14:paraId="746DDBCB" w14:textId="77777777" w:rsidR="00EA4B3C" w:rsidRPr="009A0A0F" w:rsidRDefault="00EA4B3C" w:rsidP="00F3279A">
            <w:pPr>
              <w:spacing w:line="240" w:lineRule="auto"/>
              <w:jc w:val="center"/>
              <w:rPr>
                <w:sz w:val="20"/>
                <w:szCs w:val="18"/>
                <w:lang w:val="en-US"/>
              </w:rPr>
            </w:pPr>
            <w:r w:rsidRPr="009A0A0F">
              <w:rPr>
                <w:sz w:val="20"/>
                <w:szCs w:val="18"/>
              </w:rPr>
              <w:t>δ</w:t>
            </w:r>
            <w:r w:rsidRPr="009A0A0F">
              <w:rPr>
                <w:sz w:val="20"/>
                <w:szCs w:val="18"/>
                <w:vertAlign w:val="superscript"/>
                <w:lang w:val="en-US"/>
              </w:rPr>
              <w:t>15</w:t>
            </w:r>
            <w:r w:rsidRPr="009A0A0F">
              <w:rPr>
                <w:sz w:val="20"/>
                <w:szCs w:val="18"/>
                <w:lang w:val="en-US"/>
              </w:rPr>
              <w:t>N</w:t>
            </w:r>
            <w:r w:rsidRPr="009A0A0F">
              <w:rPr>
                <w:sz w:val="20"/>
                <w:szCs w:val="18"/>
                <w:vertAlign w:val="subscript"/>
                <w:lang w:val="en-US"/>
              </w:rPr>
              <w:t>AIR</w:t>
            </w:r>
            <w:r w:rsidRPr="009A0A0F">
              <w:rPr>
                <w:sz w:val="20"/>
                <w:szCs w:val="18"/>
                <w:lang w:val="en-US"/>
              </w:rPr>
              <w:t>[‰]</w:t>
            </w:r>
          </w:p>
          <w:p w14:paraId="3595EF56" w14:textId="77777777" w:rsidR="00EA4B3C" w:rsidRPr="009A0A0F" w:rsidRDefault="00EA4B3C" w:rsidP="00F3279A">
            <w:pPr>
              <w:spacing w:line="240" w:lineRule="auto"/>
              <w:jc w:val="center"/>
              <w:rPr>
                <w:sz w:val="20"/>
                <w:szCs w:val="18"/>
              </w:rPr>
            </w:pPr>
            <w:r w:rsidRPr="009A0A0F">
              <w:rPr>
                <w:sz w:val="20"/>
                <w:szCs w:val="18"/>
                <w:lang w:val="en-US"/>
              </w:rPr>
              <w:t>average ± STD</w:t>
            </w:r>
          </w:p>
        </w:tc>
        <w:tc>
          <w:tcPr>
            <w:tcW w:w="782" w:type="dxa"/>
            <w:tcBorders>
              <w:top w:val="nil"/>
              <w:left w:val="nil"/>
              <w:bottom w:val="nil"/>
              <w:right w:val="nil"/>
            </w:tcBorders>
          </w:tcPr>
          <w:p w14:paraId="5D58D602" w14:textId="77777777" w:rsidR="00EA4B3C" w:rsidRPr="009A0A0F" w:rsidRDefault="00EA4B3C" w:rsidP="00F3279A">
            <w:pPr>
              <w:spacing w:line="240" w:lineRule="auto"/>
              <w:jc w:val="center"/>
              <w:rPr>
                <w:sz w:val="20"/>
                <w:szCs w:val="18"/>
              </w:rPr>
            </w:pPr>
          </w:p>
        </w:tc>
        <w:tc>
          <w:tcPr>
            <w:tcW w:w="1172" w:type="dxa"/>
            <w:tcBorders>
              <w:top w:val="nil"/>
              <w:left w:val="nil"/>
              <w:bottom w:val="nil"/>
              <w:right w:val="nil"/>
            </w:tcBorders>
          </w:tcPr>
          <w:p w14:paraId="36D7F04F" w14:textId="77777777" w:rsidR="00EA4B3C" w:rsidRPr="009A0A0F" w:rsidRDefault="00EA4B3C" w:rsidP="00F3279A">
            <w:pPr>
              <w:spacing w:line="240" w:lineRule="auto"/>
              <w:jc w:val="center"/>
              <w:rPr>
                <w:sz w:val="20"/>
                <w:szCs w:val="18"/>
              </w:rPr>
            </w:pPr>
          </w:p>
        </w:tc>
        <w:tc>
          <w:tcPr>
            <w:tcW w:w="1463" w:type="dxa"/>
            <w:tcBorders>
              <w:top w:val="nil"/>
              <w:left w:val="nil"/>
              <w:bottom w:val="nil"/>
              <w:right w:val="nil"/>
            </w:tcBorders>
          </w:tcPr>
          <w:p w14:paraId="0097B7DC" w14:textId="77777777" w:rsidR="00EA4B3C" w:rsidRPr="009A0A0F" w:rsidRDefault="00EA4B3C" w:rsidP="00F3279A">
            <w:pPr>
              <w:spacing w:line="240" w:lineRule="auto"/>
              <w:jc w:val="center"/>
              <w:rPr>
                <w:sz w:val="20"/>
                <w:szCs w:val="18"/>
                <w:lang w:val="en-US"/>
              </w:rPr>
            </w:pPr>
            <w:r w:rsidRPr="009A0A0F">
              <w:rPr>
                <w:sz w:val="20"/>
                <w:szCs w:val="18"/>
              </w:rPr>
              <w:t>δ</w:t>
            </w:r>
            <w:r w:rsidRPr="009A0A0F">
              <w:rPr>
                <w:sz w:val="20"/>
                <w:szCs w:val="18"/>
                <w:vertAlign w:val="superscript"/>
                <w:lang w:val="en-US"/>
              </w:rPr>
              <w:t>13</w:t>
            </w:r>
            <w:r w:rsidRPr="009A0A0F">
              <w:rPr>
                <w:sz w:val="20"/>
                <w:szCs w:val="18"/>
                <w:lang w:val="en-US"/>
              </w:rPr>
              <w:t>C</w:t>
            </w:r>
            <w:r w:rsidRPr="009A0A0F">
              <w:rPr>
                <w:sz w:val="20"/>
                <w:szCs w:val="18"/>
                <w:vertAlign w:val="subscript"/>
                <w:lang w:val="en-US"/>
              </w:rPr>
              <w:t>V-PDB</w:t>
            </w:r>
            <w:r w:rsidRPr="009A0A0F">
              <w:rPr>
                <w:sz w:val="20"/>
                <w:szCs w:val="18"/>
                <w:lang w:val="en-US"/>
              </w:rPr>
              <w:t>[‰]</w:t>
            </w:r>
          </w:p>
          <w:p w14:paraId="36D8435E" w14:textId="57752C51" w:rsidR="00EA4B3C" w:rsidRPr="009A0A0F" w:rsidRDefault="00EA4B3C" w:rsidP="00F3279A">
            <w:pPr>
              <w:spacing w:line="240" w:lineRule="auto"/>
              <w:jc w:val="center"/>
              <w:rPr>
                <w:sz w:val="20"/>
                <w:szCs w:val="18"/>
              </w:rPr>
            </w:pPr>
            <w:r w:rsidRPr="009A0A0F">
              <w:rPr>
                <w:sz w:val="20"/>
                <w:szCs w:val="18"/>
                <w:lang w:val="en-US"/>
              </w:rPr>
              <w:t>average ± STD</w:t>
            </w:r>
          </w:p>
        </w:tc>
        <w:tc>
          <w:tcPr>
            <w:tcW w:w="1463" w:type="dxa"/>
            <w:tcBorders>
              <w:top w:val="nil"/>
              <w:left w:val="nil"/>
              <w:bottom w:val="nil"/>
              <w:right w:val="nil"/>
            </w:tcBorders>
          </w:tcPr>
          <w:p w14:paraId="4531FE83" w14:textId="77777777" w:rsidR="00EA4B3C" w:rsidRPr="009A0A0F" w:rsidRDefault="00EA4B3C" w:rsidP="00F3279A">
            <w:pPr>
              <w:spacing w:line="240" w:lineRule="auto"/>
              <w:jc w:val="center"/>
              <w:rPr>
                <w:sz w:val="20"/>
                <w:szCs w:val="18"/>
                <w:lang w:val="en-US"/>
              </w:rPr>
            </w:pPr>
            <w:r w:rsidRPr="009A0A0F">
              <w:rPr>
                <w:sz w:val="20"/>
                <w:szCs w:val="18"/>
              </w:rPr>
              <w:t>δ</w:t>
            </w:r>
            <w:r w:rsidRPr="009A0A0F">
              <w:rPr>
                <w:sz w:val="20"/>
                <w:szCs w:val="18"/>
                <w:vertAlign w:val="superscript"/>
                <w:lang w:val="en-US"/>
              </w:rPr>
              <w:t>15</w:t>
            </w:r>
            <w:r w:rsidRPr="009A0A0F">
              <w:rPr>
                <w:sz w:val="20"/>
                <w:szCs w:val="18"/>
                <w:lang w:val="en-US"/>
              </w:rPr>
              <w:t>N</w:t>
            </w:r>
            <w:r w:rsidRPr="009A0A0F">
              <w:rPr>
                <w:sz w:val="20"/>
                <w:szCs w:val="18"/>
                <w:vertAlign w:val="subscript"/>
                <w:lang w:val="en-US"/>
              </w:rPr>
              <w:t>AIR</w:t>
            </w:r>
            <w:r w:rsidRPr="009A0A0F">
              <w:rPr>
                <w:sz w:val="20"/>
                <w:szCs w:val="18"/>
                <w:lang w:val="en-US"/>
              </w:rPr>
              <w:t>[‰]</w:t>
            </w:r>
          </w:p>
          <w:p w14:paraId="6AC7532C" w14:textId="29FDB9CA" w:rsidR="00EA4B3C" w:rsidRPr="009A0A0F" w:rsidRDefault="00EA4B3C" w:rsidP="00F3279A">
            <w:pPr>
              <w:spacing w:line="240" w:lineRule="auto"/>
              <w:jc w:val="center"/>
              <w:rPr>
                <w:sz w:val="20"/>
                <w:szCs w:val="18"/>
              </w:rPr>
            </w:pPr>
            <w:r w:rsidRPr="009A0A0F">
              <w:rPr>
                <w:sz w:val="20"/>
                <w:szCs w:val="18"/>
                <w:lang w:val="en-US"/>
              </w:rPr>
              <w:t>average ± STD</w:t>
            </w:r>
          </w:p>
        </w:tc>
      </w:tr>
      <w:tr w:rsidR="00EA4B3C" w:rsidRPr="009A0A0F" w14:paraId="0BBF397A" w14:textId="7BCEAE53" w:rsidTr="009B17E7">
        <w:trPr>
          <w:trHeight w:val="108"/>
        </w:trPr>
        <w:tc>
          <w:tcPr>
            <w:tcW w:w="1172" w:type="dxa"/>
            <w:tcBorders>
              <w:top w:val="nil"/>
              <w:left w:val="nil"/>
              <w:bottom w:val="nil"/>
              <w:right w:val="nil"/>
            </w:tcBorders>
            <w:shd w:val="clear" w:color="auto" w:fill="auto"/>
            <w:vAlign w:val="center"/>
          </w:tcPr>
          <w:p w14:paraId="5886DF9D" w14:textId="77777777" w:rsidR="00EA4B3C" w:rsidRPr="009A0A0F" w:rsidRDefault="00EA4B3C" w:rsidP="00F3279A">
            <w:pPr>
              <w:spacing w:line="240" w:lineRule="auto"/>
              <w:jc w:val="center"/>
              <w:rPr>
                <w:sz w:val="20"/>
                <w:szCs w:val="18"/>
              </w:rPr>
            </w:pPr>
            <w:r w:rsidRPr="009A0A0F">
              <w:rPr>
                <w:rFonts w:ascii="Calibri" w:hAnsi="Calibri" w:cs="Calibri"/>
                <w:color w:val="000000"/>
                <w:sz w:val="20"/>
                <w:szCs w:val="18"/>
              </w:rPr>
              <w:t>Peg-01</w:t>
            </w:r>
          </w:p>
        </w:tc>
        <w:tc>
          <w:tcPr>
            <w:tcW w:w="1463" w:type="dxa"/>
            <w:tcBorders>
              <w:top w:val="nil"/>
              <w:left w:val="nil"/>
              <w:bottom w:val="nil"/>
              <w:right w:val="nil"/>
            </w:tcBorders>
            <w:shd w:val="clear" w:color="auto" w:fill="auto"/>
            <w:vAlign w:val="center"/>
          </w:tcPr>
          <w:p w14:paraId="493D6AEB" w14:textId="77777777" w:rsidR="00EA4B3C" w:rsidRPr="009A0A0F" w:rsidRDefault="00EA4B3C" w:rsidP="00F3279A">
            <w:pPr>
              <w:spacing w:line="240" w:lineRule="auto"/>
              <w:jc w:val="center"/>
              <w:rPr>
                <w:color w:val="000000"/>
                <w:sz w:val="20"/>
                <w:szCs w:val="18"/>
              </w:rPr>
            </w:pPr>
            <w:r w:rsidRPr="009A0A0F">
              <w:rPr>
                <w:rFonts w:ascii="Calibri" w:hAnsi="Calibri" w:cs="Calibri"/>
                <w:color w:val="000000"/>
                <w:sz w:val="20"/>
                <w:szCs w:val="18"/>
              </w:rPr>
              <w:t>-34.65 ± 0.09</w:t>
            </w:r>
          </w:p>
        </w:tc>
        <w:tc>
          <w:tcPr>
            <w:tcW w:w="1463" w:type="dxa"/>
            <w:tcBorders>
              <w:top w:val="nil"/>
              <w:left w:val="nil"/>
              <w:bottom w:val="nil"/>
              <w:right w:val="nil"/>
            </w:tcBorders>
            <w:shd w:val="clear" w:color="auto" w:fill="auto"/>
            <w:vAlign w:val="center"/>
          </w:tcPr>
          <w:p w14:paraId="543B8DE4" w14:textId="77777777" w:rsidR="00EA4B3C" w:rsidRPr="009A0A0F" w:rsidRDefault="00EA4B3C" w:rsidP="00F3279A">
            <w:pPr>
              <w:spacing w:line="240" w:lineRule="auto"/>
              <w:jc w:val="center"/>
              <w:rPr>
                <w:color w:val="000000"/>
                <w:sz w:val="20"/>
                <w:szCs w:val="18"/>
              </w:rPr>
            </w:pPr>
            <w:r w:rsidRPr="009A0A0F">
              <w:rPr>
                <w:rFonts w:ascii="Calibri" w:hAnsi="Calibri" w:cs="Calibri"/>
                <w:color w:val="000000"/>
                <w:sz w:val="20"/>
                <w:szCs w:val="18"/>
              </w:rPr>
              <w:t>-11.83 ± 0.05</w:t>
            </w:r>
          </w:p>
        </w:tc>
        <w:tc>
          <w:tcPr>
            <w:tcW w:w="782" w:type="dxa"/>
            <w:tcBorders>
              <w:top w:val="nil"/>
              <w:left w:val="nil"/>
              <w:bottom w:val="nil"/>
              <w:right w:val="nil"/>
            </w:tcBorders>
          </w:tcPr>
          <w:p w14:paraId="70E616D5" w14:textId="77777777" w:rsidR="00EA4B3C" w:rsidRPr="009A0A0F" w:rsidRDefault="00EA4B3C" w:rsidP="00F3279A">
            <w:pPr>
              <w:spacing w:line="240" w:lineRule="auto"/>
              <w:jc w:val="center"/>
              <w:rPr>
                <w:rFonts w:ascii="Calibri" w:hAnsi="Calibri" w:cs="Calibri"/>
                <w:color w:val="000000"/>
                <w:sz w:val="20"/>
                <w:szCs w:val="18"/>
              </w:rPr>
            </w:pPr>
          </w:p>
        </w:tc>
        <w:tc>
          <w:tcPr>
            <w:tcW w:w="1172" w:type="dxa"/>
            <w:tcBorders>
              <w:top w:val="nil"/>
              <w:left w:val="nil"/>
              <w:bottom w:val="nil"/>
              <w:right w:val="nil"/>
            </w:tcBorders>
            <w:vAlign w:val="center"/>
          </w:tcPr>
          <w:p w14:paraId="29CC761B" w14:textId="15BF248D" w:rsidR="00EA4B3C" w:rsidRPr="009A0A0F" w:rsidRDefault="00EA4B3C" w:rsidP="00F3279A">
            <w:pPr>
              <w:spacing w:line="240" w:lineRule="auto"/>
              <w:jc w:val="center"/>
              <w:rPr>
                <w:rFonts w:ascii="Calibri" w:hAnsi="Calibri" w:cs="Calibri"/>
                <w:color w:val="000000"/>
                <w:sz w:val="20"/>
                <w:szCs w:val="18"/>
              </w:rPr>
            </w:pPr>
            <w:r w:rsidRPr="009A0A0F">
              <w:rPr>
                <w:rFonts w:ascii="Calibri" w:hAnsi="Calibri" w:cs="Calibri"/>
                <w:color w:val="000000"/>
                <w:sz w:val="20"/>
                <w:szCs w:val="18"/>
                <w:lang w:eastAsia="en-GB"/>
              </w:rPr>
              <w:t>SP_Peg-16</w:t>
            </w:r>
          </w:p>
        </w:tc>
        <w:tc>
          <w:tcPr>
            <w:tcW w:w="1463" w:type="dxa"/>
            <w:tcBorders>
              <w:top w:val="nil"/>
              <w:left w:val="nil"/>
              <w:bottom w:val="nil"/>
              <w:right w:val="nil"/>
            </w:tcBorders>
            <w:vAlign w:val="center"/>
          </w:tcPr>
          <w:p w14:paraId="2B291908" w14:textId="60EA02D9" w:rsidR="00EA4B3C" w:rsidRPr="009A0A0F" w:rsidRDefault="00EA4B3C" w:rsidP="00F3279A">
            <w:pPr>
              <w:spacing w:line="240" w:lineRule="auto"/>
              <w:jc w:val="center"/>
              <w:rPr>
                <w:rFonts w:ascii="Calibri" w:hAnsi="Calibri" w:cs="Calibri"/>
                <w:color w:val="000000"/>
                <w:sz w:val="20"/>
                <w:szCs w:val="18"/>
              </w:rPr>
            </w:pPr>
            <w:r w:rsidRPr="009A0A0F">
              <w:rPr>
                <w:rFonts w:ascii="Calibri" w:hAnsi="Calibri" w:cs="Calibri"/>
                <w:color w:val="000000"/>
                <w:sz w:val="20"/>
                <w:szCs w:val="18"/>
                <w:lang w:eastAsia="en-GB"/>
              </w:rPr>
              <w:t>-34.73 ± 0.19</w:t>
            </w:r>
          </w:p>
        </w:tc>
        <w:tc>
          <w:tcPr>
            <w:tcW w:w="1463" w:type="dxa"/>
            <w:tcBorders>
              <w:top w:val="nil"/>
              <w:left w:val="nil"/>
              <w:bottom w:val="nil"/>
              <w:right w:val="nil"/>
            </w:tcBorders>
            <w:vAlign w:val="center"/>
          </w:tcPr>
          <w:p w14:paraId="4302A35C" w14:textId="0C7C1F91" w:rsidR="00EA4B3C" w:rsidRPr="009A0A0F" w:rsidRDefault="00EA4B3C" w:rsidP="00F3279A">
            <w:pPr>
              <w:spacing w:line="240" w:lineRule="auto"/>
              <w:jc w:val="center"/>
              <w:rPr>
                <w:rFonts w:ascii="Calibri" w:hAnsi="Calibri" w:cs="Calibri"/>
                <w:color w:val="000000"/>
                <w:sz w:val="20"/>
                <w:szCs w:val="18"/>
              </w:rPr>
            </w:pPr>
            <w:r w:rsidRPr="009A0A0F">
              <w:rPr>
                <w:rFonts w:ascii="Calibri" w:hAnsi="Calibri" w:cs="Calibri"/>
                <w:color w:val="000000"/>
                <w:sz w:val="20"/>
                <w:szCs w:val="18"/>
                <w:lang w:eastAsia="en-GB"/>
              </w:rPr>
              <w:t>-10.80 ± 0.12</w:t>
            </w:r>
          </w:p>
        </w:tc>
      </w:tr>
      <w:tr w:rsidR="00EA4B3C" w:rsidRPr="009A0A0F" w14:paraId="48F657A4" w14:textId="5741C7FA" w:rsidTr="009B17E7">
        <w:trPr>
          <w:trHeight w:val="227"/>
        </w:trPr>
        <w:tc>
          <w:tcPr>
            <w:tcW w:w="1172" w:type="dxa"/>
            <w:tcBorders>
              <w:top w:val="nil"/>
              <w:left w:val="nil"/>
              <w:bottom w:val="nil"/>
              <w:right w:val="nil"/>
            </w:tcBorders>
            <w:shd w:val="clear" w:color="auto" w:fill="auto"/>
            <w:vAlign w:val="center"/>
          </w:tcPr>
          <w:p w14:paraId="420CA209" w14:textId="77777777" w:rsidR="00EA4B3C" w:rsidRPr="009A0A0F" w:rsidRDefault="00EA4B3C" w:rsidP="00F3279A">
            <w:pPr>
              <w:spacing w:line="240" w:lineRule="auto"/>
              <w:jc w:val="center"/>
              <w:rPr>
                <w:rFonts w:ascii="Calibri" w:hAnsi="Calibri" w:cs="Calibri"/>
                <w:color w:val="000000"/>
                <w:sz w:val="20"/>
                <w:szCs w:val="18"/>
              </w:rPr>
            </w:pPr>
            <w:r w:rsidRPr="009A0A0F">
              <w:rPr>
                <w:rFonts w:ascii="Calibri" w:hAnsi="Calibri" w:cs="Calibri"/>
                <w:color w:val="000000"/>
                <w:sz w:val="20"/>
                <w:szCs w:val="18"/>
              </w:rPr>
              <w:t>SP_Peg-01</w:t>
            </w:r>
          </w:p>
        </w:tc>
        <w:tc>
          <w:tcPr>
            <w:tcW w:w="1463" w:type="dxa"/>
            <w:tcBorders>
              <w:top w:val="nil"/>
              <w:left w:val="nil"/>
              <w:bottom w:val="nil"/>
              <w:right w:val="nil"/>
            </w:tcBorders>
            <w:shd w:val="clear" w:color="auto" w:fill="auto"/>
            <w:vAlign w:val="center"/>
          </w:tcPr>
          <w:p w14:paraId="79B10D41" w14:textId="77777777" w:rsidR="00EA4B3C" w:rsidRPr="009A0A0F" w:rsidRDefault="00EA4B3C" w:rsidP="00F3279A">
            <w:pPr>
              <w:spacing w:line="240" w:lineRule="auto"/>
              <w:jc w:val="center"/>
              <w:rPr>
                <w:rFonts w:ascii="Calibri" w:hAnsi="Calibri" w:cs="Calibri"/>
                <w:color w:val="000000"/>
                <w:sz w:val="20"/>
                <w:szCs w:val="18"/>
              </w:rPr>
            </w:pPr>
            <w:r w:rsidRPr="009A0A0F">
              <w:rPr>
                <w:rFonts w:ascii="Calibri" w:hAnsi="Calibri" w:cs="Calibri"/>
                <w:color w:val="000000"/>
                <w:sz w:val="20"/>
                <w:szCs w:val="18"/>
              </w:rPr>
              <w:t>-34.21 ± 0.01</w:t>
            </w:r>
          </w:p>
        </w:tc>
        <w:tc>
          <w:tcPr>
            <w:tcW w:w="1463" w:type="dxa"/>
            <w:tcBorders>
              <w:top w:val="nil"/>
              <w:left w:val="nil"/>
              <w:bottom w:val="nil"/>
              <w:right w:val="nil"/>
            </w:tcBorders>
            <w:shd w:val="clear" w:color="auto" w:fill="auto"/>
            <w:vAlign w:val="center"/>
          </w:tcPr>
          <w:p w14:paraId="18567C96" w14:textId="77777777" w:rsidR="00EA4B3C" w:rsidRPr="009A0A0F" w:rsidRDefault="00EA4B3C" w:rsidP="00F3279A">
            <w:pPr>
              <w:spacing w:line="240" w:lineRule="auto"/>
              <w:jc w:val="center"/>
              <w:rPr>
                <w:rFonts w:ascii="Calibri" w:hAnsi="Calibri" w:cs="Calibri"/>
                <w:color w:val="000000"/>
                <w:sz w:val="20"/>
                <w:szCs w:val="18"/>
              </w:rPr>
            </w:pPr>
            <w:r w:rsidRPr="009A0A0F">
              <w:rPr>
                <w:rFonts w:ascii="Calibri" w:hAnsi="Calibri" w:cs="Calibri"/>
                <w:color w:val="000000"/>
                <w:sz w:val="20"/>
                <w:szCs w:val="18"/>
              </w:rPr>
              <w:t>-12.69 ± 0.07</w:t>
            </w:r>
          </w:p>
        </w:tc>
        <w:tc>
          <w:tcPr>
            <w:tcW w:w="782" w:type="dxa"/>
            <w:tcBorders>
              <w:top w:val="nil"/>
              <w:left w:val="nil"/>
              <w:bottom w:val="nil"/>
              <w:right w:val="nil"/>
            </w:tcBorders>
          </w:tcPr>
          <w:p w14:paraId="0F648BAC" w14:textId="77777777" w:rsidR="00EA4B3C" w:rsidRPr="009A0A0F" w:rsidRDefault="00EA4B3C" w:rsidP="00F3279A">
            <w:pPr>
              <w:spacing w:line="240" w:lineRule="auto"/>
              <w:jc w:val="center"/>
              <w:rPr>
                <w:rFonts w:ascii="Calibri" w:hAnsi="Calibri" w:cs="Calibri"/>
                <w:color w:val="000000"/>
                <w:sz w:val="20"/>
                <w:szCs w:val="18"/>
              </w:rPr>
            </w:pPr>
          </w:p>
        </w:tc>
        <w:tc>
          <w:tcPr>
            <w:tcW w:w="1172" w:type="dxa"/>
            <w:tcBorders>
              <w:top w:val="nil"/>
              <w:left w:val="nil"/>
              <w:bottom w:val="nil"/>
              <w:right w:val="nil"/>
            </w:tcBorders>
            <w:vAlign w:val="center"/>
          </w:tcPr>
          <w:p w14:paraId="4088ED81" w14:textId="10D3C443" w:rsidR="00EA4B3C" w:rsidRPr="009A0A0F" w:rsidRDefault="00EA4B3C" w:rsidP="00F3279A">
            <w:pPr>
              <w:spacing w:line="240" w:lineRule="auto"/>
              <w:jc w:val="center"/>
              <w:rPr>
                <w:rFonts w:ascii="Calibri" w:hAnsi="Calibri" w:cs="Calibri"/>
                <w:color w:val="000000"/>
                <w:sz w:val="20"/>
                <w:szCs w:val="18"/>
              </w:rPr>
            </w:pPr>
            <w:r w:rsidRPr="009A0A0F">
              <w:rPr>
                <w:rFonts w:ascii="Calibri" w:hAnsi="Calibri" w:cs="Calibri"/>
                <w:color w:val="000000"/>
                <w:sz w:val="20"/>
                <w:szCs w:val="18"/>
                <w:lang w:eastAsia="en-GB"/>
              </w:rPr>
              <w:t>SP_Peg-17</w:t>
            </w:r>
          </w:p>
        </w:tc>
        <w:tc>
          <w:tcPr>
            <w:tcW w:w="1463" w:type="dxa"/>
            <w:tcBorders>
              <w:top w:val="nil"/>
              <w:left w:val="nil"/>
              <w:bottom w:val="nil"/>
              <w:right w:val="nil"/>
            </w:tcBorders>
            <w:vAlign w:val="center"/>
          </w:tcPr>
          <w:p w14:paraId="6264607E" w14:textId="271CF5DD" w:rsidR="00EA4B3C" w:rsidRPr="009A0A0F" w:rsidRDefault="00EA4B3C" w:rsidP="00F3279A">
            <w:pPr>
              <w:spacing w:line="240" w:lineRule="auto"/>
              <w:jc w:val="center"/>
              <w:rPr>
                <w:rFonts w:ascii="Calibri" w:hAnsi="Calibri" w:cs="Calibri"/>
                <w:color w:val="000000"/>
                <w:sz w:val="20"/>
                <w:szCs w:val="18"/>
              </w:rPr>
            </w:pPr>
            <w:r w:rsidRPr="009A0A0F">
              <w:rPr>
                <w:rFonts w:ascii="Calibri" w:hAnsi="Calibri" w:cs="Calibri"/>
                <w:color w:val="000000"/>
                <w:sz w:val="20"/>
                <w:szCs w:val="18"/>
                <w:lang w:eastAsia="en-GB"/>
              </w:rPr>
              <w:t>-34.74 ± 0.03</w:t>
            </w:r>
          </w:p>
        </w:tc>
        <w:tc>
          <w:tcPr>
            <w:tcW w:w="1463" w:type="dxa"/>
            <w:tcBorders>
              <w:top w:val="nil"/>
              <w:left w:val="nil"/>
              <w:bottom w:val="nil"/>
              <w:right w:val="nil"/>
            </w:tcBorders>
            <w:vAlign w:val="center"/>
          </w:tcPr>
          <w:p w14:paraId="11A1AD92" w14:textId="1D10E99E" w:rsidR="00EA4B3C" w:rsidRPr="009A0A0F" w:rsidRDefault="00EA4B3C" w:rsidP="00F3279A">
            <w:pPr>
              <w:spacing w:line="240" w:lineRule="auto"/>
              <w:jc w:val="center"/>
              <w:rPr>
                <w:rFonts w:ascii="Calibri" w:hAnsi="Calibri" w:cs="Calibri"/>
                <w:color w:val="000000"/>
                <w:sz w:val="20"/>
                <w:szCs w:val="18"/>
              </w:rPr>
            </w:pPr>
            <w:r w:rsidRPr="009A0A0F">
              <w:rPr>
                <w:rFonts w:ascii="Calibri" w:hAnsi="Calibri" w:cs="Calibri"/>
                <w:color w:val="000000"/>
                <w:sz w:val="20"/>
                <w:szCs w:val="18"/>
                <w:lang w:eastAsia="en-GB"/>
              </w:rPr>
              <w:t>-10.91 ± 0.01</w:t>
            </w:r>
          </w:p>
        </w:tc>
      </w:tr>
      <w:tr w:rsidR="00EA4B3C" w:rsidRPr="009A0A0F" w14:paraId="7E799049" w14:textId="028C7529"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center"/>
            <w:hideMark/>
          </w:tcPr>
          <w:p w14:paraId="2D8CFD8E"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02</w:t>
            </w:r>
          </w:p>
        </w:tc>
        <w:tc>
          <w:tcPr>
            <w:tcW w:w="1463" w:type="dxa"/>
            <w:shd w:val="clear" w:color="auto" w:fill="auto"/>
            <w:noWrap/>
            <w:vAlign w:val="center"/>
            <w:hideMark/>
          </w:tcPr>
          <w:p w14:paraId="14E7F54C"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23 ± 0.27</w:t>
            </w:r>
          </w:p>
        </w:tc>
        <w:tc>
          <w:tcPr>
            <w:tcW w:w="1463" w:type="dxa"/>
            <w:shd w:val="clear" w:color="auto" w:fill="auto"/>
            <w:noWrap/>
            <w:vAlign w:val="center"/>
            <w:hideMark/>
          </w:tcPr>
          <w:p w14:paraId="21BA2DBE"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2.70 ± 0.22</w:t>
            </w:r>
          </w:p>
        </w:tc>
        <w:tc>
          <w:tcPr>
            <w:tcW w:w="782" w:type="dxa"/>
          </w:tcPr>
          <w:p w14:paraId="36BCC3FE" w14:textId="77777777" w:rsidR="00EA4B3C" w:rsidRPr="009A0A0F" w:rsidRDefault="00EA4B3C" w:rsidP="00F3279A">
            <w:pPr>
              <w:spacing w:line="240" w:lineRule="auto"/>
              <w:jc w:val="center"/>
              <w:rPr>
                <w:rFonts w:ascii="Calibri" w:hAnsi="Calibri" w:cs="Calibri"/>
                <w:color w:val="000000"/>
                <w:sz w:val="20"/>
                <w:szCs w:val="18"/>
                <w:lang w:eastAsia="en-GB"/>
              </w:rPr>
            </w:pPr>
          </w:p>
        </w:tc>
        <w:tc>
          <w:tcPr>
            <w:tcW w:w="1172" w:type="dxa"/>
            <w:vAlign w:val="center"/>
          </w:tcPr>
          <w:p w14:paraId="50B4C6BF" w14:textId="2CDF0D12"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18</w:t>
            </w:r>
          </w:p>
        </w:tc>
        <w:tc>
          <w:tcPr>
            <w:tcW w:w="1463" w:type="dxa"/>
            <w:vAlign w:val="center"/>
          </w:tcPr>
          <w:p w14:paraId="2C2FED41" w14:textId="040527A3"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98 ± 0.21</w:t>
            </w:r>
          </w:p>
        </w:tc>
        <w:tc>
          <w:tcPr>
            <w:tcW w:w="1463" w:type="dxa"/>
            <w:vAlign w:val="center"/>
          </w:tcPr>
          <w:p w14:paraId="6177656F" w14:textId="54CE3F40"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87 ± 0.11</w:t>
            </w:r>
          </w:p>
        </w:tc>
      </w:tr>
      <w:tr w:rsidR="00EA4B3C" w:rsidRPr="009A0A0F" w14:paraId="4D46C544" w14:textId="3C7B2E5D"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center"/>
            <w:hideMark/>
          </w:tcPr>
          <w:p w14:paraId="18A13E8D"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03</w:t>
            </w:r>
          </w:p>
        </w:tc>
        <w:tc>
          <w:tcPr>
            <w:tcW w:w="1463" w:type="dxa"/>
            <w:shd w:val="clear" w:color="auto" w:fill="auto"/>
            <w:noWrap/>
            <w:vAlign w:val="center"/>
            <w:hideMark/>
          </w:tcPr>
          <w:p w14:paraId="7CE96EC7"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69 ± 0.16</w:t>
            </w:r>
          </w:p>
        </w:tc>
        <w:tc>
          <w:tcPr>
            <w:tcW w:w="1463" w:type="dxa"/>
            <w:shd w:val="clear" w:color="auto" w:fill="auto"/>
            <w:noWrap/>
            <w:vAlign w:val="center"/>
            <w:hideMark/>
          </w:tcPr>
          <w:p w14:paraId="224BB40B"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54 ± 0.12</w:t>
            </w:r>
          </w:p>
        </w:tc>
        <w:tc>
          <w:tcPr>
            <w:tcW w:w="782" w:type="dxa"/>
          </w:tcPr>
          <w:p w14:paraId="5DC32F5A" w14:textId="77777777" w:rsidR="00EA4B3C" w:rsidRPr="009A0A0F" w:rsidRDefault="00EA4B3C" w:rsidP="00F3279A">
            <w:pPr>
              <w:spacing w:line="240" w:lineRule="auto"/>
              <w:jc w:val="center"/>
              <w:rPr>
                <w:rFonts w:ascii="Calibri" w:hAnsi="Calibri" w:cs="Calibri"/>
                <w:color w:val="000000"/>
                <w:sz w:val="20"/>
                <w:szCs w:val="18"/>
                <w:lang w:eastAsia="en-GB"/>
              </w:rPr>
            </w:pPr>
          </w:p>
        </w:tc>
        <w:tc>
          <w:tcPr>
            <w:tcW w:w="1172" w:type="dxa"/>
            <w:vAlign w:val="center"/>
          </w:tcPr>
          <w:p w14:paraId="2E56D7F6" w14:textId="075D6C72"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19</w:t>
            </w:r>
          </w:p>
        </w:tc>
        <w:tc>
          <w:tcPr>
            <w:tcW w:w="1463" w:type="dxa"/>
            <w:vAlign w:val="center"/>
          </w:tcPr>
          <w:p w14:paraId="30158951" w14:textId="2615FE00"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64 ± 0.01</w:t>
            </w:r>
          </w:p>
        </w:tc>
        <w:tc>
          <w:tcPr>
            <w:tcW w:w="1463" w:type="dxa"/>
            <w:vAlign w:val="center"/>
          </w:tcPr>
          <w:p w14:paraId="5CAE8ADD" w14:textId="34BDFC66"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56 ± 0.02</w:t>
            </w:r>
          </w:p>
        </w:tc>
      </w:tr>
      <w:tr w:rsidR="00EA4B3C" w:rsidRPr="009A0A0F" w14:paraId="22482BDC" w14:textId="2F121B66"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center"/>
            <w:hideMark/>
          </w:tcPr>
          <w:p w14:paraId="2F0A8F2E"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04</w:t>
            </w:r>
          </w:p>
        </w:tc>
        <w:tc>
          <w:tcPr>
            <w:tcW w:w="1463" w:type="dxa"/>
            <w:shd w:val="clear" w:color="auto" w:fill="auto"/>
            <w:noWrap/>
            <w:vAlign w:val="center"/>
            <w:hideMark/>
          </w:tcPr>
          <w:p w14:paraId="4323AA82"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43 ± 0.28</w:t>
            </w:r>
          </w:p>
        </w:tc>
        <w:tc>
          <w:tcPr>
            <w:tcW w:w="1463" w:type="dxa"/>
            <w:shd w:val="clear" w:color="auto" w:fill="auto"/>
            <w:noWrap/>
            <w:vAlign w:val="center"/>
            <w:hideMark/>
          </w:tcPr>
          <w:p w14:paraId="4A510C0D"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77 ± 0.10</w:t>
            </w:r>
          </w:p>
        </w:tc>
        <w:tc>
          <w:tcPr>
            <w:tcW w:w="782" w:type="dxa"/>
          </w:tcPr>
          <w:p w14:paraId="29C20366" w14:textId="77777777" w:rsidR="00EA4B3C" w:rsidRPr="009A0A0F" w:rsidRDefault="00EA4B3C" w:rsidP="00F3279A">
            <w:pPr>
              <w:spacing w:line="240" w:lineRule="auto"/>
              <w:jc w:val="center"/>
              <w:rPr>
                <w:rFonts w:ascii="Calibri" w:hAnsi="Calibri" w:cs="Calibri"/>
                <w:color w:val="000000"/>
                <w:sz w:val="20"/>
                <w:szCs w:val="18"/>
                <w:lang w:eastAsia="en-GB"/>
              </w:rPr>
            </w:pPr>
          </w:p>
        </w:tc>
        <w:tc>
          <w:tcPr>
            <w:tcW w:w="1172" w:type="dxa"/>
            <w:vAlign w:val="center"/>
          </w:tcPr>
          <w:p w14:paraId="4232CFB7" w14:textId="7788A9F2"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20</w:t>
            </w:r>
          </w:p>
        </w:tc>
        <w:tc>
          <w:tcPr>
            <w:tcW w:w="1463" w:type="dxa"/>
            <w:vAlign w:val="center"/>
          </w:tcPr>
          <w:p w14:paraId="07957311" w14:textId="50ECA166"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25 ± 0.03</w:t>
            </w:r>
          </w:p>
        </w:tc>
        <w:tc>
          <w:tcPr>
            <w:tcW w:w="1463" w:type="dxa"/>
            <w:vAlign w:val="center"/>
          </w:tcPr>
          <w:p w14:paraId="64B1ED19" w14:textId="20F8A2E5"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2.58 ± 0.04</w:t>
            </w:r>
          </w:p>
        </w:tc>
      </w:tr>
      <w:tr w:rsidR="00EA4B3C" w:rsidRPr="009A0A0F" w14:paraId="23346080" w14:textId="18E1B825"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center"/>
            <w:hideMark/>
          </w:tcPr>
          <w:p w14:paraId="45C7684B"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05</w:t>
            </w:r>
          </w:p>
        </w:tc>
        <w:tc>
          <w:tcPr>
            <w:tcW w:w="1463" w:type="dxa"/>
            <w:shd w:val="clear" w:color="auto" w:fill="auto"/>
            <w:noWrap/>
            <w:vAlign w:val="center"/>
            <w:hideMark/>
          </w:tcPr>
          <w:p w14:paraId="0DF8E921"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39 ± 0.15</w:t>
            </w:r>
          </w:p>
        </w:tc>
        <w:tc>
          <w:tcPr>
            <w:tcW w:w="1463" w:type="dxa"/>
            <w:shd w:val="clear" w:color="auto" w:fill="auto"/>
            <w:noWrap/>
            <w:vAlign w:val="center"/>
            <w:hideMark/>
          </w:tcPr>
          <w:p w14:paraId="21144F56"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34 ± 0.02</w:t>
            </w:r>
          </w:p>
        </w:tc>
        <w:tc>
          <w:tcPr>
            <w:tcW w:w="782" w:type="dxa"/>
          </w:tcPr>
          <w:p w14:paraId="5F478E2E" w14:textId="77777777" w:rsidR="00EA4B3C" w:rsidRPr="009A0A0F" w:rsidRDefault="00EA4B3C" w:rsidP="00F3279A">
            <w:pPr>
              <w:spacing w:line="240" w:lineRule="auto"/>
              <w:jc w:val="center"/>
              <w:rPr>
                <w:rFonts w:ascii="Calibri" w:hAnsi="Calibri" w:cs="Calibri"/>
                <w:color w:val="000000"/>
                <w:sz w:val="20"/>
                <w:szCs w:val="18"/>
                <w:lang w:eastAsia="en-GB"/>
              </w:rPr>
            </w:pPr>
          </w:p>
        </w:tc>
        <w:tc>
          <w:tcPr>
            <w:tcW w:w="1172" w:type="dxa"/>
            <w:vAlign w:val="center"/>
          </w:tcPr>
          <w:p w14:paraId="602C7817" w14:textId="7D8DE0B0"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21</w:t>
            </w:r>
          </w:p>
        </w:tc>
        <w:tc>
          <w:tcPr>
            <w:tcW w:w="1463" w:type="dxa"/>
            <w:vAlign w:val="center"/>
          </w:tcPr>
          <w:p w14:paraId="4BBDB587" w14:textId="46F1B44D"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89 ± 0.08</w:t>
            </w:r>
          </w:p>
        </w:tc>
        <w:tc>
          <w:tcPr>
            <w:tcW w:w="1463" w:type="dxa"/>
            <w:vAlign w:val="center"/>
          </w:tcPr>
          <w:p w14:paraId="266211AD" w14:textId="419ECB42"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91 ± 0.06</w:t>
            </w:r>
          </w:p>
        </w:tc>
      </w:tr>
      <w:tr w:rsidR="00EA4B3C" w:rsidRPr="009A0A0F" w14:paraId="19AD4618" w14:textId="1B4CD019"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center"/>
            <w:hideMark/>
          </w:tcPr>
          <w:p w14:paraId="2B66C234"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06</w:t>
            </w:r>
          </w:p>
        </w:tc>
        <w:tc>
          <w:tcPr>
            <w:tcW w:w="1463" w:type="dxa"/>
            <w:shd w:val="clear" w:color="auto" w:fill="auto"/>
            <w:noWrap/>
            <w:vAlign w:val="center"/>
            <w:hideMark/>
          </w:tcPr>
          <w:p w14:paraId="2035051B"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3.88 ± 0.01</w:t>
            </w:r>
          </w:p>
        </w:tc>
        <w:tc>
          <w:tcPr>
            <w:tcW w:w="1463" w:type="dxa"/>
            <w:shd w:val="clear" w:color="auto" w:fill="auto"/>
            <w:noWrap/>
            <w:vAlign w:val="center"/>
            <w:hideMark/>
          </w:tcPr>
          <w:p w14:paraId="2D11A9D6"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68 ± 0.01</w:t>
            </w:r>
          </w:p>
        </w:tc>
        <w:tc>
          <w:tcPr>
            <w:tcW w:w="782" w:type="dxa"/>
          </w:tcPr>
          <w:p w14:paraId="7521AFE8" w14:textId="77777777" w:rsidR="00EA4B3C" w:rsidRPr="009A0A0F" w:rsidRDefault="00EA4B3C" w:rsidP="00F3279A">
            <w:pPr>
              <w:spacing w:line="240" w:lineRule="auto"/>
              <w:jc w:val="center"/>
              <w:rPr>
                <w:rFonts w:ascii="Calibri" w:hAnsi="Calibri" w:cs="Calibri"/>
                <w:color w:val="000000"/>
                <w:sz w:val="20"/>
                <w:szCs w:val="18"/>
                <w:lang w:eastAsia="en-GB"/>
              </w:rPr>
            </w:pPr>
          </w:p>
        </w:tc>
        <w:tc>
          <w:tcPr>
            <w:tcW w:w="1172" w:type="dxa"/>
            <w:vAlign w:val="center"/>
          </w:tcPr>
          <w:p w14:paraId="3CAA2E3D" w14:textId="03E8824A"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22</w:t>
            </w:r>
          </w:p>
        </w:tc>
        <w:tc>
          <w:tcPr>
            <w:tcW w:w="1463" w:type="dxa"/>
            <w:vAlign w:val="center"/>
          </w:tcPr>
          <w:p w14:paraId="70E18F38" w14:textId="09DB0629"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5.21 ± 0.02</w:t>
            </w:r>
          </w:p>
        </w:tc>
        <w:tc>
          <w:tcPr>
            <w:tcW w:w="1463" w:type="dxa"/>
            <w:vAlign w:val="center"/>
          </w:tcPr>
          <w:p w14:paraId="6CD81609" w14:textId="32880BFE"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59 ± 0.02</w:t>
            </w:r>
          </w:p>
        </w:tc>
      </w:tr>
      <w:tr w:rsidR="00EA4B3C" w:rsidRPr="009A0A0F" w14:paraId="076943B0" w14:textId="38D257FF"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center"/>
            <w:hideMark/>
          </w:tcPr>
          <w:p w14:paraId="2766C7E8"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07</w:t>
            </w:r>
          </w:p>
        </w:tc>
        <w:tc>
          <w:tcPr>
            <w:tcW w:w="1463" w:type="dxa"/>
            <w:shd w:val="clear" w:color="auto" w:fill="auto"/>
            <w:noWrap/>
            <w:vAlign w:val="center"/>
            <w:hideMark/>
          </w:tcPr>
          <w:p w14:paraId="2D0FEA2C"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49 ± 0.13</w:t>
            </w:r>
          </w:p>
        </w:tc>
        <w:tc>
          <w:tcPr>
            <w:tcW w:w="1463" w:type="dxa"/>
            <w:shd w:val="clear" w:color="auto" w:fill="auto"/>
            <w:noWrap/>
            <w:vAlign w:val="center"/>
            <w:hideMark/>
          </w:tcPr>
          <w:p w14:paraId="56975A1F"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51 ± 0.13</w:t>
            </w:r>
          </w:p>
        </w:tc>
        <w:tc>
          <w:tcPr>
            <w:tcW w:w="782" w:type="dxa"/>
          </w:tcPr>
          <w:p w14:paraId="7A4AF560" w14:textId="77777777" w:rsidR="00EA4B3C" w:rsidRPr="009A0A0F" w:rsidRDefault="00EA4B3C" w:rsidP="00F3279A">
            <w:pPr>
              <w:spacing w:line="240" w:lineRule="auto"/>
              <w:jc w:val="center"/>
              <w:rPr>
                <w:rFonts w:ascii="Calibri" w:hAnsi="Calibri" w:cs="Calibri"/>
                <w:color w:val="000000"/>
                <w:sz w:val="20"/>
                <w:szCs w:val="18"/>
                <w:lang w:eastAsia="en-GB"/>
              </w:rPr>
            </w:pPr>
          </w:p>
        </w:tc>
        <w:tc>
          <w:tcPr>
            <w:tcW w:w="1172" w:type="dxa"/>
            <w:vAlign w:val="center"/>
          </w:tcPr>
          <w:p w14:paraId="4D9A1270" w14:textId="2840D27C"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23</w:t>
            </w:r>
          </w:p>
        </w:tc>
        <w:tc>
          <w:tcPr>
            <w:tcW w:w="1463" w:type="dxa"/>
            <w:vAlign w:val="center"/>
          </w:tcPr>
          <w:p w14:paraId="75B0BB85" w14:textId="59D7B643"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5.01 ± 0.10</w:t>
            </w:r>
          </w:p>
        </w:tc>
        <w:tc>
          <w:tcPr>
            <w:tcW w:w="1463" w:type="dxa"/>
            <w:vAlign w:val="center"/>
          </w:tcPr>
          <w:p w14:paraId="7886ADDF" w14:textId="437812AA"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58 ± 0.03</w:t>
            </w:r>
          </w:p>
        </w:tc>
      </w:tr>
      <w:tr w:rsidR="00EA4B3C" w:rsidRPr="009A0A0F" w14:paraId="0C0A5E4F" w14:textId="61C934DA"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center"/>
            <w:hideMark/>
          </w:tcPr>
          <w:p w14:paraId="6C56640B"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08</w:t>
            </w:r>
          </w:p>
        </w:tc>
        <w:tc>
          <w:tcPr>
            <w:tcW w:w="1463" w:type="dxa"/>
            <w:shd w:val="clear" w:color="auto" w:fill="auto"/>
            <w:noWrap/>
            <w:vAlign w:val="center"/>
            <w:hideMark/>
          </w:tcPr>
          <w:p w14:paraId="4948E12C"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77 ± 0.29</w:t>
            </w:r>
          </w:p>
        </w:tc>
        <w:tc>
          <w:tcPr>
            <w:tcW w:w="1463" w:type="dxa"/>
            <w:shd w:val="clear" w:color="auto" w:fill="auto"/>
            <w:noWrap/>
            <w:vAlign w:val="center"/>
            <w:hideMark/>
          </w:tcPr>
          <w:p w14:paraId="0BF33379"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85 ± 0.08</w:t>
            </w:r>
          </w:p>
        </w:tc>
        <w:tc>
          <w:tcPr>
            <w:tcW w:w="782" w:type="dxa"/>
          </w:tcPr>
          <w:p w14:paraId="2A9E4E88" w14:textId="77777777" w:rsidR="00EA4B3C" w:rsidRPr="009A0A0F" w:rsidRDefault="00EA4B3C" w:rsidP="00F3279A">
            <w:pPr>
              <w:spacing w:line="240" w:lineRule="auto"/>
              <w:jc w:val="center"/>
              <w:rPr>
                <w:rFonts w:ascii="Calibri" w:hAnsi="Calibri" w:cs="Calibri"/>
                <w:color w:val="000000"/>
                <w:sz w:val="20"/>
                <w:szCs w:val="18"/>
                <w:lang w:eastAsia="en-GB"/>
              </w:rPr>
            </w:pPr>
          </w:p>
        </w:tc>
        <w:tc>
          <w:tcPr>
            <w:tcW w:w="1172" w:type="dxa"/>
            <w:vAlign w:val="center"/>
          </w:tcPr>
          <w:p w14:paraId="77F094AB" w14:textId="7070D3EE"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24</w:t>
            </w:r>
          </w:p>
        </w:tc>
        <w:tc>
          <w:tcPr>
            <w:tcW w:w="1463" w:type="dxa"/>
            <w:vAlign w:val="center"/>
          </w:tcPr>
          <w:p w14:paraId="3E967C00" w14:textId="337F38F0"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98 ± 0.16</w:t>
            </w:r>
          </w:p>
        </w:tc>
        <w:tc>
          <w:tcPr>
            <w:tcW w:w="1463" w:type="dxa"/>
            <w:vAlign w:val="center"/>
          </w:tcPr>
          <w:p w14:paraId="7EFD7E4F" w14:textId="32B8232F"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98 ± 0.02</w:t>
            </w:r>
          </w:p>
        </w:tc>
      </w:tr>
      <w:tr w:rsidR="00EA4B3C" w:rsidRPr="009A0A0F" w14:paraId="730F768A" w14:textId="5DE3AB36"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center"/>
            <w:hideMark/>
          </w:tcPr>
          <w:p w14:paraId="04D0BCC4"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09</w:t>
            </w:r>
          </w:p>
        </w:tc>
        <w:tc>
          <w:tcPr>
            <w:tcW w:w="1463" w:type="dxa"/>
            <w:shd w:val="clear" w:color="auto" w:fill="auto"/>
            <w:noWrap/>
            <w:vAlign w:val="center"/>
            <w:hideMark/>
          </w:tcPr>
          <w:p w14:paraId="56E66A4B"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67 ± 0.22</w:t>
            </w:r>
          </w:p>
        </w:tc>
        <w:tc>
          <w:tcPr>
            <w:tcW w:w="1463" w:type="dxa"/>
            <w:shd w:val="clear" w:color="auto" w:fill="auto"/>
            <w:noWrap/>
            <w:vAlign w:val="center"/>
            <w:hideMark/>
          </w:tcPr>
          <w:p w14:paraId="608896D6"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97 ± 0.08</w:t>
            </w:r>
          </w:p>
        </w:tc>
        <w:tc>
          <w:tcPr>
            <w:tcW w:w="782" w:type="dxa"/>
          </w:tcPr>
          <w:p w14:paraId="6828C4F8" w14:textId="77777777" w:rsidR="00EA4B3C" w:rsidRPr="009A0A0F" w:rsidRDefault="00EA4B3C" w:rsidP="00F3279A">
            <w:pPr>
              <w:spacing w:line="240" w:lineRule="auto"/>
              <w:jc w:val="center"/>
              <w:rPr>
                <w:rFonts w:ascii="Calibri" w:hAnsi="Calibri" w:cs="Calibri"/>
                <w:color w:val="000000"/>
                <w:sz w:val="20"/>
                <w:szCs w:val="18"/>
                <w:lang w:eastAsia="en-GB"/>
              </w:rPr>
            </w:pPr>
          </w:p>
        </w:tc>
        <w:tc>
          <w:tcPr>
            <w:tcW w:w="1172" w:type="dxa"/>
            <w:vAlign w:val="center"/>
          </w:tcPr>
          <w:p w14:paraId="653B21AA" w14:textId="5D2A8D4D"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25</w:t>
            </w:r>
          </w:p>
        </w:tc>
        <w:tc>
          <w:tcPr>
            <w:tcW w:w="1463" w:type="dxa"/>
            <w:vAlign w:val="center"/>
          </w:tcPr>
          <w:p w14:paraId="177C6965" w14:textId="447BAAE6"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75 ± 0.12</w:t>
            </w:r>
          </w:p>
        </w:tc>
        <w:tc>
          <w:tcPr>
            <w:tcW w:w="1463" w:type="dxa"/>
            <w:vAlign w:val="center"/>
          </w:tcPr>
          <w:p w14:paraId="022C230B" w14:textId="575810EC"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46 ± 0.01</w:t>
            </w:r>
          </w:p>
        </w:tc>
      </w:tr>
      <w:tr w:rsidR="00EA4B3C" w:rsidRPr="009A0A0F" w14:paraId="217C6912" w14:textId="72490A1A"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center"/>
            <w:hideMark/>
          </w:tcPr>
          <w:p w14:paraId="3343946E"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10</w:t>
            </w:r>
          </w:p>
        </w:tc>
        <w:tc>
          <w:tcPr>
            <w:tcW w:w="1463" w:type="dxa"/>
            <w:shd w:val="clear" w:color="auto" w:fill="auto"/>
            <w:noWrap/>
            <w:vAlign w:val="center"/>
            <w:hideMark/>
          </w:tcPr>
          <w:p w14:paraId="42A20306"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57 ± 0.09</w:t>
            </w:r>
          </w:p>
        </w:tc>
        <w:tc>
          <w:tcPr>
            <w:tcW w:w="1463" w:type="dxa"/>
            <w:shd w:val="clear" w:color="auto" w:fill="auto"/>
            <w:noWrap/>
            <w:vAlign w:val="center"/>
            <w:hideMark/>
          </w:tcPr>
          <w:p w14:paraId="5C5AC675"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62 ± 0.08</w:t>
            </w:r>
          </w:p>
        </w:tc>
        <w:tc>
          <w:tcPr>
            <w:tcW w:w="782" w:type="dxa"/>
          </w:tcPr>
          <w:p w14:paraId="078BE618" w14:textId="77777777" w:rsidR="00EA4B3C" w:rsidRPr="009A0A0F" w:rsidRDefault="00EA4B3C" w:rsidP="00F3279A">
            <w:pPr>
              <w:spacing w:line="240" w:lineRule="auto"/>
              <w:jc w:val="center"/>
              <w:rPr>
                <w:rFonts w:ascii="Calibri" w:hAnsi="Calibri" w:cs="Calibri"/>
                <w:color w:val="000000"/>
                <w:sz w:val="20"/>
                <w:szCs w:val="18"/>
                <w:lang w:eastAsia="en-GB"/>
              </w:rPr>
            </w:pPr>
          </w:p>
        </w:tc>
        <w:tc>
          <w:tcPr>
            <w:tcW w:w="1172" w:type="dxa"/>
            <w:vAlign w:val="center"/>
          </w:tcPr>
          <w:p w14:paraId="6C7ED47B" w14:textId="688DFFA1"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26</w:t>
            </w:r>
          </w:p>
        </w:tc>
        <w:tc>
          <w:tcPr>
            <w:tcW w:w="1463" w:type="dxa"/>
            <w:vAlign w:val="center"/>
          </w:tcPr>
          <w:p w14:paraId="37E249E3" w14:textId="2A94B1C9"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86 ± 0.03</w:t>
            </w:r>
          </w:p>
        </w:tc>
        <w:tc>
          <w:tcPr>
            <w:tcW w:w="1463" w:type="dxa"/>
            <w:vAlign w:val="center"/>
          </w:tcPr>
          <w:p w14:paraId="77156E9F" w14:textId="25752DE2"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2.04 ± 0.11</w:t>
            </w:r>
          </w:p>
        </w:tc>
      </w:tr>
      <w:tr w:rsidR="00EA4B3C" w:rsidRPr="009A0A0F" w14:paraId="7D7AEE4F" w14:textId="0C41BF2E"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center"/>
            <w:hideMark/>
          </w:tcPr>
          <w:p w14:paraId="3CD7A6F7"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11</w:t>
            </w:r>
          </w:p>
        </w:tc>
        <w:tc>
          <w:tcPr>
            <w:tcW w:w="1463" w:type="dxa"/>
            <w:shd w:val="clear" w:color="auto" w:fill="auto"/>
            <w:noWrap/>
            <w:vAlign w:val="center"/>
            <w:hideMark/>
          </w:tcPr>
          <w:p w14:paraId="382D19E3"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34 ± 0.23</w:t>
            </w:r>
          </w:p>
        </w:tc>
        <w:tc>
          <w:tcPr>
            <w:tcW w:w="1463" w:type="dxa"/>
            <w:shd w:val="clear" w:color="auto" w:fill="auto"/>
            <w:noWrap/>
            <w:vAlign w:val="center"/>
            <w:hideMark/>
          </w:tcPr>
          <w:p w14:paraId="3546F03C"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38 ± 0.02</w:t>
            </w:r>
          </w:p>
        </w:tc>
        <w:tc>
          <w:tcPr>
            <w:tcW w:w="782" w:type="dxa"/>
          </w:tcPr>
          <w:p w14:paraId="28529FD7" w14:textId="77777777" w:rsidR="00EA4B3C" w:rsidRPr="009A0A0F" w:rsidRDefault="00EA4B3C" w:rsidP="00F3279A">
            <w:pPr>
              <w:spacing w:line="240" w:lineRule="auto"/>
              <w:jc w:val="center"/>
              <w:rPr>
                <w:rFonts w:ascii="Calibri" w:hAnsi="Calibri" w:cs="Calibri"/>
                <w:color w:val="000000"/>
                <w:sz w:val="20"/>
                <w:szCs w:val="18"/>
                <w:lang w:eastAsia="en-GB"/>
              </w:rPr>
            </w:pPr>
          </w:p>
        </w:tc>
        <w:tc>
          <w:tcPr>
            <w:tcW w:w="1172" w:type="dxa"/>
            <w:vAlign w:val="center"/>
          </w:tcPr>
          <w:p w14:paraId="1C993090" w14:textId="1B6E03FB"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27</w:t>
            </w:r>
          </w:p>
        </w:tc>
        <w:tc>
          <w:tcPr>
            <w:tcW w:w="1463" w:type="dxa"/>
            <w:vAlign w:val="center"/>
          </w:tcPr>
          <w:p w14:paraId="57AC189E" w14:textId="669B7598"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5.26 ± 0.02</w:t>
            </w:r>
          </w:p>
        </w:tc>
        <w:tc>
          <w:tcPr>
            <w:tcW w:w="1463" w:type="dxa"/>
            <w:vAlign w:val="center"/>
          </w:tcPr>
          <w:p w14:paraId="514FED19" w14:textId="74FB3802"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63 ± 0.02</w:t>
            </w:r>
          </w:p>
        </w:tc>
      </w:tr>
      <w:tr w:rsidR="00EA4B3C" w:rsidRPr="009A0A0F" w14:paraId="5F5EA4FF" w14:textId="0247CA6D"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center"/>
            <w:hideMark/>
          </w:tcPr>
          <w:p w14:paraId="70153599"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12</w:t>
            </w:r>
          </w:p>
        </w:tc>
        <w:tc>
          <w:tcPr>
            <w:tcW w:w="1463" w:type="dxa"/>
            <w:shd w:val="clear" w:color="auto" w:fill="auto"/>
            <w:noWrap/>
            <w:vAlign w:val="center"/>
            <w:hideMark/>
          </w:tcPr>
          <w:p w14:paraId="78B613CF"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43 ± 0.14</w:t>
            </w:r>
          </w:p>
        </w:tc>
        <w:tc>
          <w:tcPr>
            <w:tcW w:w="1463" w:type="dxa"/>
            <w:shd w:val="clear" w:color="auto" w:fill="auto"/>
            <w:noWrap/>
            <w:vAlign w:val="center"/>
            <w:hideMark/>
          </w:tcPr>
          <w:p w14:paraId="7C22D552"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46 ± 0.02</w:t>
            </w:r>
          </w:p>
        </w:tc>
        <w:tc>
          <w:tcPr>
            <w:tcW w:w="782" w:type="dxa"/>
          </w:tcPr>
          <w:p w14:paraId="73D3DF88" w14:textId="77777777" w:rsidR="00EA4B3C" w:rsidRPr="009A0A0F" w:rsidRDefault="00EA4B3C" w:rsidP="00F3279A">
            <w:pPr>
              <w:spacing w:line="240" w:lineRule="auto"/>
              <w:jc w:val="center"/>
              <w:rPr>
                <w:rFonts w:ascii="Calibri" w:hAnsi="Calibri" w:cs="Calibri"/>
                <w:color w:val="000000"/>
                <w:sz w:val="20"/>
                <w:szCs w:val="18"/>
                <w:lang w:eastAsia="en-GB"/>
              </w:rPr>
            </w:pPr>
          </w:p>
        </w:tc>
        <w:tc>
          <w:tcPr>
            <w:tcW w:w="1172" w:type="dxa"/>
            <w:vAlign w:val="center"/>
          </w:tcPr>
          <w:p w14:paraId="6D800848" w14:textId="64A0A53A"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28</w:t>
            </w:r>
          </w:p>
        </w:tc>
        <w:tc>
          <w:tcPr>
            <w:tcW w:w="1463" w:type="dxa"/>
            <w:vAlign w:val="center"/>
          </w:tcPr>
          <w:p w14:paraId="3312EC9B" w14:textId="01EF8FB2"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5.11 ± 0.13</w:t>
            </w:r>
          </w:p>
        </w:tc>
        <w:tc>
          <w:tcPr>
            <w:tcW w:w="1463" w:type="dxa"/>
            <w:vAlign w:val="center"/>
          </w:tcPr>
          <w:p w14:paraId="172D721F" w14:textId="5E68492C"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51 ± 0.16</w:t>
            </w:r>
          </w:p>
        </w:tc>
      </w:tr>
      <w:tr w:rsidR="00EA4B3C" w:rsidRPr="009A0A0F" w14:paraId="33331CC0" w14:textId="457FBD6B"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center"/>
            <w:hideMark/>
          </w:tcPr>
          <w:p w14:paraId="4CECAE5E"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13</w:t>
            </w:r>
          </w:p>
        </w:tc>
        <w:tc>
          <w:tcPr>
            <w:tcW w:w="1463" w:type="dxa"/>
            <w:shd w:val="clear" w:color="auto" w:fill="auto"/>
            <w:noWrap/>
            <w:vAlign w:val="center"/>
            <w:hideMark/>
          </w:tcPr>
          <w:p w14:paraId="2EEA1CEC"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54 ± 0.08</w:t>
            </w:r>
          </w:p>
        </w:tc>
        <w:tc>
          <w:tcPr>
            <w:tcW w:w="1463" w:type="dxa"/>
            <w:shd w:val="clear" w:color="auto" w:fill="auto"/>
            <w:noWrap/>
            <w:vAlign w:val="center"/>
            <w:hideMark/>
          </w:tcPr>
          <w:p w14:paraId="66645C3A"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49 ± 0.06</w:t>
            </w:r>
          </w:p>
        </w:tc>
        <w:tc>
          <w:tcPr>
            <w:tcW w:w="782" w:type="dxa"/>
          </w:tcPr>
          <w:p w14:paraId="28400B13" w14:textId="77777777" w:rsidR="00EA4B3C" w:rsidRPr="009A0A0F" w:rsidRDefault="00EA4B3C" w:rsidP="00F3279A">
            <w:pPr>
              <w:spacing w:line="240" w:lineRule="auto"/>
              <w:jc w:val="center"/>
              <w:rPr>
                <w:rFonts w:ascii="Calibri" w:hAnsi="Calibri" w:cs="Calibri"/>
                <w:color w:val="000000"/>
                <w:sz w:val="20"/>
                <w:szCs w:val="18"/>
                <w:lang w:eastAsia="en-GB"/>
              </w:rPr>
            </w:pPr>
          </w:p>
        </w:tc>
        <w:tc>
          <w:tcPr>
            <w:tcW w:w="1172" w:type="dxa"/>
            <w:vAlign w:val="center"/>
          </w:tcPr>
          <w:p w14:paraId="6E15D409" w14:textId="61CC0EF3"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29</w:t>
            </w:r>
          </w:p>
        </w:tc>
        <w:tc>
          <w:tcPr>
            <w:tcW w:w="1463" w:type="dxa"/>
            <w:vAlign w:val="center"/>
          </w:tcPr>
          <w:p w14:paraId="73ED5385" w14:textId="6C667BAF"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5.00 ± 0.03</w:t>
            </w:r>
          </w:p>
        </w:tc>
        <w:tc>
          <w:tcPr>
            <w:tcW w:w="1463" w:type="dxa"/>
            <w:vAlign w:val="center"/>
          </w:tcPr>
          <w:p w14:paraId="50929E84" w14:textId="32A3C8A2"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1.47 ± 0.07</w:t>
            </w:r>
          </w:p>
        </w:tc>
      </w:tr>
      <w:tr w:rsidR="00EA4B3C" w:rsidRPr="009A0A0F" w14:paraId="2B307B57" w14:textId="23D81655"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center"/>
            <w:hideMark/>
          </w:tcPr>
          <w:p w14:paraId="4AE2B902"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14</w:t>
            </w:r>
          </w:p>
        </w:tc>
        <w:tc>
          <w:tcPr>
            <w:tcW w:w="1463" w:type="dxa"/>
            <w:shd w:val="clear" w:color="auto" w:fill="auto"/>
            <w:noWrap/>
            <w:vAlign w:val="center"/>
            <w:hideMark/>
          </w:tcPr>
          <w:p w14:paraId="76E05199"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4.41 ± 0.13</w:t>
            </w:r>
          </w:p>
        </w:tc>
        <w:tc>
          <w:tcPr>
            <w:tcW w:w="1463" w:type="dxa"/>
            <w:shd w:val="clear" w:color="auto" w:fill="auto"/>
            <w:noWrap/>
            <w:vAlign w:val="center"/>
            <w:hideMark/>
          </w:tcPr>
          <w:p w14:paraId="16A74C8D"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87 ± 0.03</w:t>
            </w:r>
          </w:p>
        </w:tc>
        <w:tc>
          <w:tcPr>
            <w:tcW w:w="782" w:type="dxa"/>
          </w:tcPr>
          <w:p w14:paraId="5BE7353D" w14:textId="77777777" w:rsidR="00EA4B3C" w:rsidRPr="009A0A0F" w:rsidRDefault="00EA4B3C" w:rsidP="00F3279A">
            <w:pPr>
              <w:spacing w:line="240" w:lineRule="auto"/>
              <w:jc w:val="center"/>
              <w:rPr>
                <w:rFonts w:ascii="Calibri" w:hAnsi="Calibri" w:cs="Calibri"/>
                <w:color w:val="000000"/>
                <w:sz w:val="20"/>
                <w:szCs w:val="18"/>
                <w:lang w:eastAsia="en-GB"/>
              </w:rPr>
            </w:pPr>
          </w:p>
        </w:tc>
        <w:tc>
          <w:tcPr>
            <w:tcW w:w="1172" w:type="dxa"/>
            <w:vAlign w:val="center"/>
          </w:tcPr>
          <w:p w14:paraId="4918DDF1" w14:textId="5054C398"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30</w:t>
            </w:r>
          </w:p>
        </w:tc>
        <w:tc>
          <w:tcPr>
            <w:tcW w:w="1463" w:type="dxa"/>
            <w:vAlign w:val="center"/>
          </w:tcPr>
          <w:p w14:paraId="02B4D94F" w14:textId="5EE088C4"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5.26 ± 0.02</w:t>
            </w:r>
          </w:p>
        </w:tc>
        <w:tc>
          <w:tcPr>
            <w:tcW w:w="1463" w:type="dxa"/>
            <w:vAlign w:val="center"/>
          </w:tcPr>
          <w:p w14:paraId="33DD6F54" w14:textId="66EBAC48"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0.83 ± 0.05</w:t>
            </w:r>
          </w:p>
        </w:tc>
      </w:tr>
      <w:tr w:rsidR="00EA4B3C" w:rsidRPr="009A0A0F" w14:paraId="4552AC1A" w14:textId="5104C90C"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172" w:type="dxa"/>
            <w:shd w:val="clear" w:color="auto" w:fill="auto"/>
            <w:noWrap/>
            <w:vAlign w:val="center"/>
            <w:hideMark/>
          </w:tcPr>
          <w:p w14:paraId="7DF88255"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SP_Peg-15</w:t>
            </w:r>
          </w:p>
        </w:tc>
        <w:tc>
          <w:tcPr>
            <w:tcW w:w="1463" w:type="dxa"/>
            <w:shd w:val="clear" w:color="auto" w:fill="auto"/>
            <w:noWrap/>
            <w:vAlign w:val="center"/>
            <w:hideMark/>
          </w:tcPr>
          <w:p w14:paraId="41ACECE4"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33.83 ± 0.14</w:t>
            </w:r>
          </w:p>
        </w:tc>
        <w:tc>
          <w:tcPr>
            <w:tcW w:w="1463" w:type="dxa"/>
            <w:shd w:val="clear" w:color="auto" w:fill="auto"/>
            <w:noWrap/>
            <w:vAlign w:val="center"/>
            <w:hideMark/>
          </w:tcPr>
          <w:p w14:paraId="2208C3F7" w14:textId="77777777" w:rsidR="00EA4B3C" w:rsidRPr="009A0A0F" w:rsidRDefault="00EA4B3C" w:rsidP="00F3279A">
            <w:pPr>
              <w:spacing w:line="240" w:lineRule="auto"/>
              <w:jc w:val="center"/>
              <w:rPr>
                <w:rFonts w:ascii="Calibri" w:hAnsi="Calibri" w:cs="Calibri"/>
                <w:color w:val="000000"/>
                <w:sz w:val="20"/>
                <w:szCs w:val="18"/>
                <w:lang w:eastAsia="en-GB"/>
              </w:rPr>
            </w:pPr>
            <w:r w:rsidRPr="009A0A0F">
              <w:rPr>
                <w:rFonts w:ascii="Calibri" w:hAnsi="Calibri" w:cs="Calibri"/>
                <w:color w:val="000000"/>
                <w:sz w:val="20"/>
                <w:szCs w:val="18"/>
                <w:lang w:eastAsia="en-GB"/>
              </w:rPr>
              <w:t>-11.36 ± 0.11</w:t>
            </w:r>
          </w:p>
        </w:tc>
        <w:tc>
          <w:tcPr>
            <w:tcW w:w="782" w:type="dxa"/>
          </w:tcPr>
          <w:p w14:paraId="1B1A182B" w14:textId="77777777" w:rsidR="00EA4B3C" w:rsidRPr="009A0A0F" w:rsidRDefault="00EA4B3C" w:rsidP="00F3279A">
            <w:pPr>
              <w:spacing w:line="240" w:lineRule="auto"/>
              <w:jc w:val="center"/>
              <w:rPr>
                <w:rFonts w:ascii="Calibri" w:hAnsi="Calibri" w:cs="Calibri"/>
                <w:color w:val="000000"/>
                <w:sz w:val="20"/>
                <w:szCs w:val="18"/>
                <w:lang w:eastAsia="en-GB"/>
              </w:rPr>
            </w:pPr>
          </w:p>
        </w:tc>
        <w:tc>
          <w:tcPr>
            <w:tcW w:w="1172" w:type="dxa"/>
          </w:tcPr>
          <w:p w14:paraId="651298EB" w14:textId="77777777" w:rsidR="00EA4B3C" w:rsidRPr="009A0A0F" w:rsidRDefault="00EA4B3C" w:rsidP="00F3279A">
            <w:pPr>
              <w:spacing w:line="240" w:lineRule="auto"/>
              <w:jc w:val="center"/>
              <w:rPr>
                <w:rFonts w:ascii="Calibri" w:hAnsi="Calibri" w:cs="Calibri"/>
                <w:color w:val="000000"/>
                <w:sz w:val="20"/>
                <w:szCs w:val="18"/>
                <w:lang w:eastAsia="en-GB"/>
              </w:rPr>
            </w:pPr>
          </w:p>
        </w:tc>
        <w:tc>
          <w:tcPr>
            <w:tcW w:w="1463" w:type="dxa"/>
          </w:tcPr>
          <w:p w14:paraId="211AA521" w14:textId="5A074C9A" w:rsidR="00EA4B3C" w:rsidRPr="009A0A0F" w:rsidRDefault="00EA4B3C" w:rsidP="00F3279A">
            <w:pPr>
              <w:spacing w:line="240" w:lineRule="auto"/>
              <w:jc w:val="center"/>
              <w:rPr>
                <w:rFonts w:ascii="Calibri" w:hAnsi="Calibri" w:cs="Calibri"/>
                <w:color w:val="000000"/>
                <w:sz w:val="20"/>
                <w:szCs w:val="18"/>
                <w:lang w:eastAsia="en-GB"/>
              </w:rPr>
            </w:pPr>
          </w:p>
        </w:tc>
        <w:tc>
          <w:tcPr>
            <w:tcW w:w="1463" w:type="dxa"/>
          </w:tcPr>
          <w:p w14:paraId="3FA1C1E7" w14:textId="77777777" w:rsidR="00EA4B3C" w:rsidRPr="009A0A0F" w:rsidRDefault="00EA4B3C" w:rsidP="00F3279A">
            <w:pPr>
              <w:spacing w:line="240" w:lineRule="auto"/>
              <w:jc w:val="center"/>
              <w:rPr>
                <w:rFonts w:ascii="Calibri" w:hAnsi="Calibri" w:cs="Calibri"/>
                <w:color w:val="000000"/>
                <w:sz w:val="20"/>
                <w:szCs w:val="18"/>
                <w:lang w:eastAsia="en-GB"/>
              </w:rPr>
            </w:pPr>
          </w:p>
        </w:tc>
      </w:tr>
    </w:tbl>
    <w:p w14:paraId="0769C993" w14:textId="1D889AE9" w:rsidR="00EA4B3C" w:rsidRDefault="00EA4B3C" w:rsidP="00F3279A">
      <w:pPr>
        <w:spacing w:line="240" w:lineRule="auto"/>
      </w:pPr>
    </w:p>
    <w:p w14:paraId="1CAB9E82" w14:textId="77777777" w:rsidR="00F3279A" w:rsidRPr="009A0A0F" w:rsidRDefault="00F3279A" w:rsidP="00F3279A">
      <w:pPr>
        <w:spacing w:line="240" w:lineRule="auto"/>
      </w:pPr>
    </w:p>
    <w:p w14:paraId="41264504" w14:textId="77777777" w:rsidR="00F3279A" w:rsidRDefault="00F3279A">
      <w:pPr>
        <w:spacing w:line="240" w:lineRule="auto"/>
        <w:jc w:val="left"/>
        <w:rPr>
          <w:b/>
          <w:bCs/>
          <w:sz w:val="18"/>
        </w:rPr>
      </w:pPr>
      <w:r>
        <w:br w:type="page"/>
      </w:r>
    </w:p>
    <w:p w14:paraId="17263CC0" w14:textId="35BD7B0C" w:rsidR="009B17E7" w:rsidRPr="009A0A0F" w:rsidRDefault="009B17E7" w:rsidP="00F3279A">
      <w:pPr>
        <w:pStyle w:val="Beschriftung"/>
      </w:pPr>
      <w:r w:rsidRPr="009A0A0F">
        <w:lastRenderedPageBreak/>
        <w:t xml:space="preserve">Table </w:t>
      </w:r>
      <w:r w:rsidR="00316646" w:rsidRPr="009A0A0F">
        <w:t>A.</w:t>
      </w:r>
      <w:r w:rsidR="009A0A0F" w:rsidRPr="009A0A0F">
        <w:t>3</w:t>
      </w:r>
      <w:r w:rsidRPr="009A0A0F">
        <w:t xml:space="preserve"> δ</w:t>
      </w:r>
      <w:r w:rsidRPr="009A0A0F">
        <w:rPr>
          <w:vertAlign w:val="superscript"/>
        </w:rPr>
        <w:t>13</w:t>
      </w:r>
      <w:r w:rsidRPr="009A0A0F">
        <w:t>C and δ</w:t>
      </w:r>
      <w:r w:rsidRPr="009A0A0F">
        <w:rPr>
          <w:vertAlign w:val="superscript"/>
        </w:rPr>
        <w:t>15</w:t>
      </w:r>
      <w:r w:rsidRPr="009A0A0F">
        <w:t>N values including standard deviation of triplicate measurements for all “Spice-Products” of MDMB-CHMICA</w:t>
      </w:r>
    </w:p>
    <w:tbl>
      <w:tblPr>
        <w:tblpPr w:leftFromText="180" w:rightFromText="180" w:vertAnchor="text" w:tblpY="1"/>
        <w:tblOverlap w:val="never"/>
        <w:tblW w:w="92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9"/>
        <w:gridCol w:w="1463"/>
        <w:gridCol w:w="1463"/>
        <w:gridCol w:w="445"/>
        <w:gridCol w:w="1550"/>
        <w:gridCol w:w="1463"/>
        <w:gridCol w:w="1463"/>
      </w:tblGrid>
      <w:tr w:rsidR="00EA4B3C" w:rsidRPr="009A0A0F" w14:paraId="4B8700C7" w14:textId="77777777" w:rsidTr="009B17E7">
        <w:trPr>
          <w:trHeight w:val="521"/>
        </w:trPr>
        <w:tc>
          <w:tcPr>
            <w:tcW w:w="1449" w:type="dxa"/>
            <w:tcBorders>
              <w:top w:val="nil"/>
              <w:left w:val="nil"/>
              <w:bottom w:val="nil"/>
              <w:right w:val="nil"/>
            </w:tcBorders>
            <w:shd w:val="clear" w:color="auto" w:fill="auto"/>
            <w:vAlign w:val="bottom"/>
          </w:tcPr>
          <w:p w14:paraId="51B5F739" w14:textId="77777777" w:rsidR="00EA4B3C" w:rsidRPr="009A0A0F" w:rsidRDefault="00EA4B3C" w:rsidP="00F3279A">
            <w:pPr>
              <w:spacing w:line="240" w:lineRule="auto"/>
              <w:rPr>
                <w:rFonts w:ascii="Calibri" w:hAnsi="Calibri"/>
                <w:sz w:val="20"/>
              </w:rPr>
            </w:pPr>
          </w:p>
        </w:tc>
        <w:tc>
          <w:tcPr>
            <w:tcW w:w="1463" w:type="dxa"/>
            <w:tcBorders>
              <w:top w:val="nil"/>
              <w:left w:val="nil"/>
              <w:bottom w:val="nil"/>
              <w:right w:val="nil"/>
            </w:tcBorders>
            <w:shd w:val="clear" w:color="auto" w:fill="auto"/>
          </w:tcPr>
          <w:p w14:paraId="4CDA19B4" w14:textId="77777777" w:rsidR="00EA4B3C" w:rsidRPr="009A0A0F" w:rsidRDefault="00EA4B3C" w:rsidP="00F3279A">
            <w:pPr>
              <w:spacing w:line="240" w:lineRule="auto"/>
              <w:jc w:val="center"/>
              <w:rPr>
                <w:rFonts w:ascii="Calibri" w:hAnsi="Calibri"/>
                <w:sz w:val="20"/>
                <w:lang w:val="en-US"/>
              </w:rPr>
            </w:pPr>
            <w:r w:rsidRPr="009A0A0F">
              <w:rPr>
                <w:rFonts w:ascii="Calibri" w:hAnsi="Calibri"/>
                <w:sz w:val="20"/>
              </w:rPr>
              <w:t>δ</w:t>
            </w:r>
            <w:r w:rsidRPr="009A0A0F">
              <w:rPr>
                <w:rFonts w:ascii="Calibri" w:hAnsi="Calibri"/>
                <w:sz w:val="20"/>
                <w:vertAlign w:val="superscript"/>
                <w:lang w:val="en-US"/>
              </w:rPr>
              <w:t>13</w:t>
            </w:r>
            <w:r w:rsidRPr="009A0A0F">
              <w:rPr>
                <w:rFonts w:ascii="Calibri" w:hAnsi="Calibri"/>
                <w:sz w:val="20"/>
                <w:lang w:val="en-US"/>
              </w:rPr>
              <w:t>C</w:t>
            </w:r>
            <w:r w:rsidRPr="009A0A0F">
              <w:rPr>
                <w:rFonts w:ascii="Calibri" w:hAnsi="Calibri"/>
                <w:sz w:val="20"/>
                <w:vertAlign w:val="subscript"/>
                <w:lang w:val="en-US"/>
              </w:rPr>
              <w:t>V-PDB</w:t>
            </w:r>
            <w:r w:rsidRPr="009A0A0F">
              <w:rPr>
                <w:rFonts w:ascii="Calibri" w:hAnsi="Calibri"/>
                <w:sz w:val="20"/>
                <w:lang w:val="en-US"/>
              </w:rPr>
              <w:t>[‰]</w:t>
            </w:r>
          </w:p>
          <w:p w14:paraId="6618D99E" w14:textId="77777777" w:rsidR="00EA4B3C" w:rsidRPr="009A0A0F" w:rsidRDefault="00EA4B3C" w:rsidP="00F3279A">
            <w:pPr>
              <w:spacing w:line="240" w:lineRule="auto"/>
              <w:jc w:val="center"/>
              <w:rPr>
                <w:rFonts w:ascii="Calibri" w:hAnsi="Calibri"/>
                <w:sz w:val="20"/>
              </w:rPr>
            </w:pPr>
            <w:r w:rsidRPr="009A0A0F">
              <w:rPr>
                <w:rFonts w:ascii="Calibri" w:hAnsi="Calibri"/>
                <w:sz w:val="20"/>
                <w:lang w:val="en-US"/>
              </w:rPr>
              <w:t>average ± STD</w:t>
            </w:r>
          </w:p>
        </w:tc>
        <w:tc>
          <w:tcPr>
            <w:tcW w:w="1463" w:type="dxa"/>
            <w:tcBorders>
              <w:top w:val="nil"/>
              <w:left w:val="nil"/>
              <w:bottom w:val="nil"/>
              <w:right w:val="nil"/>
            </w:tcBorders>
            <w:shd w:val="clear" w:color="auto" w:fill="auto"/>
          </w:tcPr>
          <w:p w14:paraId="62616A52" w14:textId="77777777" w:rsidR="00EA4B3C" w:rsidRPr="009A0A0F" w:rsidRDefault="00EA4B3C" w:rsidP="00F3279A">
            <w:pPr>
              <w:spacing w:line="240" w:lineRule="auto"/>
              <w:jc w:val="center"/>
              <w:rPr>
                <w:rFonts w:ascii="Calibri" w:hAnsi="Calibri"/>
                <w:sz w:val="20"/>
                <w:lang w:val="en-US"/>
              </w:rPr>
            </w:pPr>
            <w:r w:rsidRPr="009A0A0F">
              <w:rPr>
                <w:rFonts w:ascii="Calibri" w:hAnsi="Calibri"/>
                <w:sz w:val="20"/>
              </w:rPr>
              <w:t>δ</w:t>
            </w:r>
            <w:r w:rsidRPr="009A0A0F">
              <w:rPr>
                <w:rFonts w:ascii="Calibri" w:hAnsi="Calibri"/>
                <w:sz w:val="20"/>
                <w:vertAlign w:val="superscript"/>
                <w:lang w:val="en-US"/>
              </w:rPr>
              <w:t>15</w:t>
            </w:r>
            <w:r w:rsidRPr="009A0A0F">
              <w:rPr>
                <w:rFonts w:ascii="Calibri" w:hAnsi="Calibri"/>
                <w:sz w:val="20"/>
                <w:lang w:val="en-US"/>
              </w:rPr>
              <w:t>N</w:t>
            </w:r>
            <w:r w:rsidRPr="009A0A0F">
              <w:rPr>
                <w:rFonts w:ascii="Calibri" w:hAnsi="Calibri"/>
                <w:sz w:val="20"/>
                <w:vertAlign w:val="subscript"/>
                <w:lang w:val="en-US"/>
              </w:rPr>
              <w:t>AIR</w:t>
            </w:r>
            <w:r w:rsidRPr="009A0A0F">
              <w:rPr>
                <w:rFonts w:ascii="Calibri" w:hAnsi="Calibri"/>
                <w:sz w:val="20"/>
                <w:lang w:val="en-US"/>
              </w:rPr>
              <w:t>[‰]</w:t>
            </w:r>
          </w:p>
          <w:p w14:paraId="4E38C985" w14:textId="77777777" w:rsidR="00EA4B3C" w:rsidRPr="009A0A0F" w:rsidRDefault="00EA4B3C" w:rsidP="00F3279A">
            <w:pPr>
              <w:spacing w:line="240" w:lineRule="auto"/>
              <w:jc w:val="center"/>
              <w:rPr>
                <w:rFonts w:ascii="Calibri" w:hAnsi="Calibri"/>
                <w:sz w:val="20"/>
              </w:rPr>
            </w:pPr>
            <w:r w:rsidRPr="009A0A0F">
              <w:rPr>
                <w:rFonts w:ascii="Calibri" w:hAnsi="Calibri"/>
                <w:sz w:val="20"/>
                <w:lang w:val="en-US"/>
              </w:rPr>
              <w:t>average ± STD</w:t>
            </w:r>
          </w:p>
        </w:tc>
        <w:tc>
          <w:tcPr>
            <w:tcW w:w="445" w:type="dxa"/>
            <w:tcBorders>
              <w:top w:val="nil"/>
              <w:left w:val="nil"/>
              <w:bottom w:val="nil"/>
              <w:right w:val="nil"/>
            </w:tcBorders>
          </w:tcPr>
          <w:p w14:paraId="7397C536" w14:textId="77777777" w:rsidR="00EA4B3C" w:rsidRPr="009A0A0F" w:rsidRDefault="00EA4B3C" w:rsidP="00F3279A">
            <w:pPr>
              <w:spacing w:line="240" w:lineRule="auto"/>
              <w:jc w:val="center"/>
              <w:rPr>
                <w:rFonts w:ascii="Calibri" w:hAnsi="Calibri"/>
                <w:sz w:val="20"/>
              </w:rPr>
            </w:pPr>
          </w:p>
        </w:tc>
        <w:tc>
          <w:tcPr>
            <w:tcW w:w="1550" w:type="dxa"/>
            <w:tcBorders>
              <w:top w:val="nil"/>
              <w:left w:val="nil"/>
              <w:bottom w:val="nil"/>
              <w:right w:val="nil"/>
            </w:tcBorders>
          </w:tcPr>
          <w:p w14:paraId="207596EA" w14:textId="77777777" w:rsidR="00EA4B3C" w:rsidRPr="009A0A0F" w:rsidRDefault="00EA4B3C" w:rsidP="00F3279A">
            <w:pPr>
              <w:spacing w:line="240" w:lineRule="auto"/>
              <w:jc w:val="center"/>
              <w:rPr>
                <w:rFonts w:ascii="Calibri" w:hAnsi="Calibri"/>
                <w:sz w:val="20"/>
              </w:rPr>
            </w:pPr>
          </w:p>
        </w:tc>
        <w:tc>
          <w:tcPr>
            <w:tcW w:w="1463" w:type="dxa"/>
            <w:tcBorders>
              <w:top w:val="nil"/>
              <w:left w:val="nil"/>
              <w:bottom w:val="nil"/>
              <w:right w:val="nil"/>
            </w:tcBorders>
          </w:tcPr>
          <w:p w14:paraId="5A2B50DE" w14:textId="77777777" w:rsidR="00EA4B3C" w:rsidRPr="009A0A0F" w:rsidRDefault="00EA4B3C" w:rsidP="00F3279A">
            <w:pPr>
              <w:spacing w:line="240" w:lineRule="auto"/>
              <w:jc w:val="center"/>
              <w:rPr>
                <w:rFonts w:ascii="Calibri" w:hAnsi="Calibri"/>
                <w:sz w:val="20"/>
                <w:lang w:val="en-US"/>
              </w:rPr>
            </w:pPr>
            <w:r w:rsidRPr="009A0A0F">
              <w:rPr>
                <w:rFonts w:ascii="Calibri" w:hAnsi="Calibri"/>
                <w:sz w:val="20"/>
              </w:rPr>
              <w:t>δ</w:t>
            </w:r>
            <w:r w:rsidRPr="009A0A0F">
              <w:rPr>
                <w:rFonts w:ascii="Calibri" w:hAnsi="Calibri"/>
                <w:sz w:val="20"/>
                <w:vertAlign w:val="superscript"/>
                <w:lang w:val="en-US"/>
              </w:rPr>
              <w:t>13</w:t>
            </w:r>
            <w:r w:rsidRPr="009A0A0F">
              <w:rPr>
                <w:rFonts w:ascii="Calibri" w:hAnsi="Calibri"/>
                <w:sz w:val="20"/>
                <w:lang w:val="en-US"/>
              </w:rPr>
              <w:t>C</w:t>
            </w:r>
            <w:r w:rsidRPr="009A0A0F">
              <w:rPr>
                <w:rFonts w:ascii="Calibri" w:hAnsi="Calibri"/>
                <w:sz w:val="20"/>
                <w:vertAlign w:val="subscript"/>
                <w:lang w:val="en-US"/>
              </w:rPr>
              <w:t>V-PDB</w:t>
            </w:r>
            <w:r w:rsidRPr="009A0A0F">
              <w:rPr>
                <w:rFonts w:ascii="Calibri" w:hAnsi="Calibri"/>
                <w:sz w:val="20"/>
                <w:lang w:val="en-US"/>
              </w:rPr>
              <w:t>[‰]</w:t>
            </w:r>
          </w:p>
          <w:p w14:paraId="4ACA47E3" w14:textId="77777777" w:rsidR="00EA4B3C" w:rsidRPr="009A0A0F" w:rsidRDefault="00EA4B3C" w:rsidP="00F3279A">
            <w:pPr>
              <w:spacing w:line="240" w:lineRule="auto"/>
              <w:jc w:val="center"/>
              <w:rPr>
                <w:rFonts w:ascii="Calibri" w:hAnsi="Calibri"/>
                <w:sz w:val="20"/>
              </w:rPr>
            </w:pPr>
            <w:r w:rsidRPr="009A0A0F">
              <w:rPr>
                <w:rFonts w:ascii="Calibri" w:hAnsi="Calibri"/>
                <w:sz w:val="20"/>
                <w:lang w:val="en-US"/>
              </w:rPr>
              <w:t>average ± STD</w:t>
            </w:r>
          </w:p>
        </w:tc>
        <w:tc>
          <w:tcPr>
            <w:tcW w:w="1463" w:type="dxa"/>
            <w:tcBorders>
              <w:top w:val="nil"/>
              <w:left w:val="nil"/>
              <w:bottom w:val="nil"/>
              <w:right w:val="nil"/>
            </w:tcBorders>
          </w:tcPr>
          <w:p w14:paraId="4D34B73D" w14:textId="77777777" w:rsidR="00EA4B3C" w:rsidRPr="009A0A0F" w:rsidRDefault="00EA4B3C" w:rsidP="00F3279A">
            <w:pPr>
              <w:spacing w:line="240" w:lineRule="auto"/>
              <w:jc w:val="center"/>
              <w:rPr>
                <w:rFonts w:ascii="Calibri" w:hAnsi="Calibri"/>
                <w:sz w:val="20"/>
                <w:lang w:val="en-US"/>
              </w:rPr>
            </w:pPr>
            <w:r w:rsidRPr="009A0A0F">
              <w:rPr>
                <w:rFonts w:ascii="Calibri" w:hAnsi="Calibri"/>
                <w:sz w:val="20"/>
              </w:rPr>
              <w:t>δ</w:t>
            </w:r>
            <w:r w:rsidRPr="009A0A0F">
              <w:rPr>
                <w:rFonts w:ascii="Calibri" w:hAnsi="Calibri"/>
                <w:sz w:val="20"/>
                <w:vertAlign w:val="superscript"/>
                <w:lang w:val="en-US"/>
              </w:rPr>
              <w:t>15</w:t>
            </w:r>
            <w:r w:rsidRPr="009A0A0F">
              <w:rPr>
                <w:rFonts w:ascii="Calibri" w:hAnsi="Calibri"/>
                <w:sz w:val="20"/>
                <w:lang w:val="en-US"/>
              </w:rPr>
              <w:t>N</w:t>
            </w:r>
            <w:r w:rsidRPr="009A0A0F">
              <w:rPr>
                <w:rFonts w:ascii="Calibri" w:hAnsi="Calibri"/>
                <w:sz w:val="20"/>
                <w:vertAlign w:val="subscript"/>
                <w:lang w:val="en-US"/>
              </w:rPr>
              <w:t>AIR</w:t>
            </w:r>
            <w:r w:rsidRPr="009A0A0F">
              <w:rPr>
                <w:rFonts w:ascii="Calibri" w:hAnsi="Calibri"/>
                <w:sz w:val="20"/>
                <w:lang w:val="en-US"/>
              </w:rPr>
              <w:t>[‰]</w:t>
            </w:r>
          </w:p>
          <w:p w14:paraId="7A668EF3" w14:textId="77777777" w:rsidR="00EA4B3C" w:rsidRPr="009A0A0F" w:rsidRDefault="00EA4B3C" w:rsidP="00F3279A">
            <w:pPr>
              <w:spacing w:line="240" w:lineRule="auto"/>
              <w:jc w:val="center"/>
              <w:rPr>
                <w:rFonts w:ascii="Calibri" w:hAnsi="Calibri"/>
                <w:sz w:val="20"/>
              </w:rPr>
            </w:pPr>
            <w:r w:rsidRPr="009A0A0F">
              <w:rPr>
                <w:rFonts w:ascii="Calibri" w:hAnsi="Calibri"/>
                <w:sz w:val="20"/>
                <w:lang w:val="en-US"/>
              </w:rPr>
              <w:t>average ± STD</w:t>
            </w:r>
          </w:p>
        </w:tc>
      </w:tr>
      <w:tr w:rsidR="00C839D4" w:rsidRPr="009A0A0F" w14:paraId="12A01DE6" w14:textId="77777777" w:rsidTr="009B17E7">
        <w:trPr>
          <w:trHeight w:val="227"/>
        </w:trPr>
        <w:tc>
          <w:tcPr>
            <w:tcW w:w="1449" w:type="dxa"/>
            <w:tcBorders>
              <w:top w:val="nil"/>
              <w:left w:val="nil"/>
              <w:bottom w:val="nil"/>
              <w:right w:val="nil"/>
            </w:tcBorders>
            <w:shd w:val="clear" w:color="auto" w:fill="auto"/>
            <w:vAlign w:val="bottom"/>
          </w:tcPr>
          <w:p w14:paraId="1535BFEA" w14:textId="04F2155A" w:rsidR="00C839D4" w:rsidRPr="009A0A0F" w:rsidRDefault="00C839D4" w:rsidP="00F3279A">
            <w:pPr>
              <w:spacing w:line="240" w:lineRule="auto"/>
              <w:jc w:val="center"/>
              <w:rPr>
                <w:rFonts w:ascii="Calibri" w:hAnsi="Calibri"/>
                <w:sz w:val="20"/>
              </w:rPr>
            </w:pPr>
            <w:r w:rsidRPr="009A0A0F">
              <w:rPr>
                <w:rFonts w:ascii="Calibri" w:hAnsi="Calibri"/>
                <w:color w:val="000000"/>
                <w:sz w:val="20"/>
              </w:rPr>
              <w:t>SP_MDMB-01</w:t>
            </w:r>
          </w:p>
        </w:tc>
        <w:tc>
          <w:tcPr>
            <w:tcW w:w="1463" w:type="dxa"/>
            <w:tcBorders>
              <w:top w:val="nil"/>
              <w:left w:val="nil"/>
              <w:bottom w:val="nil"/>
              <w:right w:val="nil"/>
            </w:tcBorders>
            <w:shd w:val="clear" w:color="auto" w:fill="auto"/>
            <w:vAlign w:val="bottom"/>
          </w:tcPr>
          <w:p w14:paraId="4A1043E2" w14:textId="7AA4DAE3" w:rsidR="00C839D4" w:rsidRPr="009A0A0F" w:rsidRDefault="00C839D4" w:rsidP="00F3279A">
            <w:pPr>
              <w:spacing w:line="240" w:lineRule="auto"/>
              <w:jc w:val="center"/>
              <w:rPr>
                <w:rFonts w:ascii="Calibri" w:hAnsi="Calibri"/>
                <w:color w:val="000000"/>
                <w:sz w:val="20"/>
              </w:rPr>
            </w:pPr>
            <w:r w:rsidRPr="009A0A0F">
              <w:rPr>
                <w:rFonts w:ascii="Calibri" w:hAnsi="Calibri" w:cs="Calibri"/>
                <w:color w:val="000000"/>
                <w:sz w:val="20"/>
              </w:rPr>
              <w:t>-27.67 ± 0.02</w:t>
            </w:r>
          </w:p>
        </w:tc>
        <w:tc>
          <w:tcPr>
            <w:tcW w:w="1463" w:type="dxa"/>
            <w:tcBorders>
              <w:top w:val="nil"/>
              <w:left w:val="nil"/>
              <w:bottom w:val="nil"/>
              <w:right w:val="nil"/>
            </w:tcBorders>
            <w:shd w:val="clear" w:color="auto" w:fill="auto"/>
            <w:vAlign w:val="bottom"/>
          </w:tcPr>
          <w:p w14:paraId="6D0900B4" w14:textId="1BACF5E0" w:rsidR="00C839D4" w:rsidRPr="009A0A0F" w:rsidRDefault="00C839D4" w:rsidP="00F3279A">
            <w:pPr>
              <w:spacing w:line="240" w:lineRule="auto"/>
              <w:jc w:val="center"/>
              <w:rPr>
                <w:rFonts w:ascii="Calibri" w:hAnsi="Calibri"/>
                <w:color w:val="000000"/>
                <w:sz w:val="20"/>
              </w:rPr>
            </w:pPr>
            <w:r w:rsidRPr="009A0A0F">
              <w:rPr>
                <w:rFonts w:ascii="Calibri" w:hAnsi="Calibri" w:cs="Calibri"/>
                <w:color w:val="000000"/>
                <w:sz w:val="20"/>
              </w:rPr>
              <w:t>3.54 ± 0.05</w:t>
            </w:r>
          </w:p>
        </w:tc>
        <w:tc>
          <w:tcPr>
            <w:tcW w:w="445" w:type="dxa"/>
            <w:tcBorders>
              <w:top w:val="nil"/>
              <w:left w:val="nil"/>
              <w:bottom w:val="nil"/>
              <w:right w:val="nil"/>
            </w:tcBorders>
          </w:tcPr>
          <w:p w14:paraId="0D6CDDCC" w14:textId="77777777" w:rsidR="00C839D4" w:rsidRPr="009A0A0F" w:rsidRDefault="00C839D4" w:rsidP="00F3279A">
            <w:pPr>
              <w:spacing w:line="240" w:lineRule="auto"/>
              <w:jc w:val="center"/>
              <w:rPr>
                <w:rFonts w:ascii="Calibri" w:hAnsi="Calibri" w:cs="Calibri"/>
                <w:color w:val="000000"/>
                <w:sz w:val="20"/>
              </w:rPr>
            </w:pPr>
          </w:p>
        </w:tc>
        <w:tc>
          <w:tcPr>
            <w:tcW w:w="1550" w:type="dxa"/>
            <w:tcBorders>
              <w:top w:val="nil"/>
              <w:left w:val="nil"/>
              <w:bottom w:val="nil"/>
              <w:right w:val="nil"/>
            </w:tcBorders>
            <w:vAlign w:val="bottom"/>
          </w:tcPr>
          <w:p w14:paraId="24859DDF" w14:textId="6F27F82C" w:rsidR="00C839D4" w:rsidRPr="009A0A0F" w:rsidRDefault="00C839D4" w:rsidP="00F3279A">
            <w:pPr>
              <w:spacing w:line="240" w:lineRule="auto"/>
              <w:jc w:val="center"/>
              <w:rPr>
                <w:rFonts w:ascii="Calibri" w:hAnsi="Calibri" w:cs="Calibri"/>
                <w:color w:val="000000"/>
                <w:sz w:val="20"/>
              </w:rPr>
            </w:pPr>
            <w:r w:rsidRPr="009A0A0F">
              <w:rPr>
                <w:rFonts w:ascii="Calibri" w:hAnsi="Calibri" w:cs="Calibri"/>
                <w:color w:val="000000"/>
                <w:sz w:val="20"/>
              </w:rPr>
              <w:t>SP_MDMB-60</w:t>
            </w:r>
          </w:p>
        </w:tc>
        <w:tc>
          <w:tcPr>
            <w:tcW w:w="1463" w:type="dxa"/>
            <w:tcBorders>
              <w:top w:val="nil"/>
              <w:left w:val="nil"/>
              <w:bottom w:val="nil"/>
              <w:right w:val="nil"/>
            </w:tcBorders>
            <w:vAlign w:val="bottom"/>
          </w:tcPr>
          <w:p w14:paraId="350647C8" w14:textId="28BD0CB6" w:rsidR="00C839D4" w:rsidRPr="009A0A0F" w:rsidRDefault="00C839D4" w:rsidP="00F3279A">
            <w:pPr>
              <w:spacing w:line="240" w:lineRule="auto"/>
              <w:jc w:val="center"/>
              <w:rPr>
                <w:rFonts w:ascii="Calibri" w:hAnsi="Calibri" w:cs="Calibri"/>
                <w:color w:val="000000"/>
                <w:sz w:val="20"/>
              </w:rPr>
            </w:pPr>
            <w:r w:rsidRPr="009A0A0F">
              <w:rPr>
                <w:rFonts w:ascii="Calibri" w:hAnsi="Calibri" w:cs="Calibri"/>
                <w:color w:val="000000"/>
                <w:sz w:val="20"/>
              </w:rPr>
              <w:t>-27.54 ± 0.01</w:t>
            </w:r>
          </w:p>
        </w:tc>
        <w:tc>
          <w:tcPr>
            <w:tcW w:w="1463" w:type="dxa"/>
            <w:tcBorders>
              <w:top w:val="nil"/>
              <w:left w:val="nil"/>
              <w:bottom w:val="nil"/>
              <w:right w:val="nil"/>
            </w:tcBorders>
            <w:vAlign w:val="bottom"/>
          </w:tcPr>
          <w:p w14:paraId="4CFCA058" w14:textId="6BC3C48D" w:rsidR="00C839D4" w:rsidRPr="009A0A0F" w:rsidRDefault="00C839D4" w:rsidP="00F3279A">
            <w:pPr>
              <w:spacing w:line="240" w:lineRule="auto"/>
              <w:jc w:val="center"/>
              <w:rPr>
                <w:rFonts w:ascii="Calibri" w:hAnsi="Calibri" w:cs="Calibri"/>
                <w:color w:val="000000"/>
                <w:sz w:val="20"/>
              </w:rPr>
            </w:pPr>
            <w:r w:rsidRPr="009A0A0F">
              <w:rPr>
                <w:rFonts w:ascii="Calibri" w:hAnsi="Calibri" w:cs="Calibri"/>
                <w:color w:val="000000"/>
                <w:sz w:val="20"/>
              </w:rPr>
              <w:t>4.89 ± 0.02</w:t>
            </w:r>
          </w:p>
        </w:tc>
      </w:tr>
      <w:tr w:rsidR="00C839D4" w:rsidRPr="009A0A0F" w14:paraId="4A3D2553" w14:textId="77777777" w:rsidTr="009B17E7">
        <w:trPr>
          <w:trHeight w:val="227"/>
        </w:trPr>
        <w:tc>
          <w:tcPr>
            <w:tcW w:w="1449" w:type="dxa"/>
            <w:tcBorders>
              <w:top w:val="nil"/>
              <w:left w:val="nil"/>
              <w:bottom w:val="nil"/>
              <w:right w:val="nil"/>
            </w:tcBorders>
            <w:shd w:val="clear" w:color="auto" w:fill="auto"/>
            <w:vAlign w:val="bottom"/>
          </w:tcPr>
          <w:p w14:paraId="23A7B070" w14:textId="5629C0D6" w:rsidR="00C839D4" w:rsidRPr="009A0A0F" w:rsidRDefault="00C839D4" w:rsidP="00F3279A">
            <w:pPr>
              <w:spacing w:line="240" w:lineRule="auto"/>
              <w:jc w:val="center"/>
              <w:rPr>
                <w:rFonts w:ascii="Calibri" w:hAnsi="Calibri" w:cs="Calibri"/>
                <w:color w:val="000000"/>
                <w:sz w:val="20"/>
              </w:rPr>
            </w:pPr>
            <w:r w:rsidRPr="009A0A0F">
              <w:rPr>
                <w:rFonts w:ascii="Calibri" w:hAnsi="Calibri"/>
                <w:color w:val="000000"/>
                <w:sz w:val="20"/>
              </w:rPr>
              <w:t>SP_MDMB-02</w:t>
            </w:r>
          </w:p>
        </w:tc>
        <w:tc>
          <w:tcPr>
            <w:tcW w:w="1463" w:type="dxa"/>
            <w:tcBorders>
              <w:top w:val="nil"/>
              <w:left w:val="nil"/>
              <w:bottom w:val="nil"/>
              <w:right w:val="nil"/>
            </w:tcBorders>
            <w:shd w:val="clear" w:color="auto" w:fill="auto"/>
            <w:vAlign w:val="bottom"/>
          </w:tcPr>
          <w:p w14:paraId="73286EC8" w14:textId="0FF82B6A" w:rsidR="00C839D4" w:rsidRPr="009A0A0F" w:rsidRDefault="00C839D4" w:rsidP="00F3279A">
            <w:pPr>
              <w:spacing w:line="240" w:lineRule="auto"/>
              <w:jc w:val="center"/>
              <w:rPr>
                <w:rFonts w:ascii="Calibri" w:hAnsi="Calibri" w:cs="Calibri"/>
                <w:color w:val="000000"/>
                <w:sz w:val="20"/>
              </w:rPr>
            </w:pPr>
            <w:r w:rsidRPr="009A0A0F">
              <w:rPr>
                <w:rFonts w:ascii="Calibri" w:hAnsi="Calibri" w:cs="Calibri"/>
                <w:color w:val="000000"/>
                <w:sz w:val="20"/>
              </w:rPr>
              <w:t>-27.62 ± 0.04</w:t>
            </w:r>
          </w:p>
        </w:tc>
        <w:tc>
          <w:tcPr>
            <w:tcW w:w="1463" w:type="dxa"/>
            <w:tcBorders>
              <w:top w:val="nil"/>
              <w:left w:val="nil"/>
              <w:bottom w:val="nil"/>
              <w:right w:val="nil"/>
            </w:tcBorders>
            <w:shd w:val="clear" w:color="auto" w:fill="auto"/>
            <w:vAlign w:val="bottom"/>
          </w:tcPr>
          <w:p w14:paraId="712EF467" w14:textId="08FDDCB7" w:rsidR="00C839D4" w:rsidRPr="009A0A0F" w:rsidRDefault="00C839D4" w:rsidP="00F3279A">
            <w:pPr>
              <w:spacing w:line="240" w:lineRule="auto"/>
              <w:jc w:val="center"/>
              <w:rPr>
                <w:rFonts w:ascii="Calibri" w:hAnsi="Calibri" w:cs="Calibri"/>
                <w:color w:val="000000"/>
                <w:sz w:val="20"/>
              </w:rPr>
            </w:pPr>
            <w:r w:rsidRPr="009A0A0F">
              <w:rPr>
                <w:rFonts w:ascii="Calibri" w:hAnsi="Calibri" w:cs="Calibri"/>
                <w:color w:val="000000"/>
                <w:sz w:val="20"/>
              </w:rPr>
              <w:t>3.51 ± 0.06</w:t>
            </w:r>
          </w:p>
        </w:tc>
        <w:tc>
          <w:tcPr>
            <w:tcW w:w="445" w:type="dxa"/>
            <w:tcBorders>
              <w:top w:val="nil"/>
              <w:left w:val="nil"/>
              <w:bottom w:val="nil"/>
              <w:right w:val="nil"/>
            </w:tcBorders>
          </w:tcPr>
          <w:p w14:paraId="3162F61A" w14:textId="77777777" w:rsidR="00C839D4" w:rsidRPr="009A0A0F" w:rsidRDefault="00C839D4" w:rsidP="00F3279A">
            <w:pPr>
              <w:spacing w:line="240" w:lineRule="auto"/>
              <w:jc w:val="center"/>
              <w:rPr>
                <w:rFonts w:ascii="Calibri" w:hAnsi="Calibri" w:cs="Calibri"/>
                <w:color w:val="000000"/>
                <w:sz w:val="20"/>
              </w:rPr>
            </w:pPr>
          </w:p>
        </w:tc>
        <w:tc>
          <w:tcPr>
            <w:tcW w:w="1550" w:type="dxa"/>
            <w:tcBorders>
              <w:top w:val="nil"/>
              <w:left w:val="nil"/>
              <w:bottom w:val="nil"/>
              <w:right w:val="nil"/>
            </w:tcBorders>
            <w:vAlign w:val="bottom"/>
          </w:tcPr>
          <w:p w14:paraId="3C87FF77" w14:textId="2802CCCB" w:rsidR="00C839D4" w:rsidRPr="009A0A0F" w:rsidRDefault="00C839D4" w:rsidP="00F3279A">
            <w:pPr>
              <w:spacing w:line="240" w:lineRule="auto"/>
              <w:jc w:val="center"/>
              <w:rPr>
                <w:rFonts w:ascii="Calibri" w:hAnsi="Calibri" w:cs="Calibri"/>
                <w:color w:val="000000"/>
                <w:sz w:val="20"/>
              </w:rPr>
            </w:pPr>
            <w:r w:rsidRPr="009A0A0F">
              <w:rPr>
                <w:rFonts w:ascii="Calibri" w:hAnsi="Calibri" w:cs="Calibri"/>
                <w:color w:val="000000"/>
                <w:sz w:val="20"/>
              </w:rPr>
              <w:t>SP_MDMB-61</w:t>
            </w:r>
          </w:p>
        </w:tc>
        <w:tc>
          <w:tcPr>
            <w:tcW w:w="1463" w:type="dxa"/>
            <w:tcBorders>
              <w:top w:val="nil"/>
              <w:left w:val="nil"/>
              <w:bottom w:val="nil"/>
              <w:right w:val="nil"/>
            </w:tcBorders>
            <w:vAlign w:val="bottom"/>
          </w:tcPr>
          <w:p w14:paraId="48603EAA" w14:textId="639938F8" w:rsidR="00C839D4" w:rsidRPr="009A0A0F" w:rsidRDefault="00C839D4" w:rsidP="00F3279A">
            <w:pPr>
              <w:spacing w:line="240" w:lineRule="auto"/>
              <w:jc w:val="center"/>
              <w:rPr>
                <w:rFonts w:ascii="Calibri" w:hAnsi="Calibri" w:cs="Calibri"/>
                <w:color w:val="000000"/>
                <w:sz w:val="20"/>
              </w:rPr>
            </w:pPr>
            <w:r w:rsidRPr="009A0A0F">
              <w:rPr>
                <w:rFonts w:ascii="Calibri" w:hAnsi="Calibri" w:cs="Calibri"/>
                <w:color w:val="000000"/>
                <w:sz w:val="20"/>
              </w:rPr>
              <w:t>-27.54 ± 0.02</w:t>
            </w:r>
          </w:p>
        </w:tc>
        <w:tc>
          <w:tcPr>
            <w:tcW w:w="1463" w:type="dxa"/>
            <w:tcBorders>
              <w:top w:val="nil"/>
              <w:left w:val="nil"/>
              <w:bottom w:val="nil"/>
              <w:right w:val="nil"/>
            </w:tcBorders>
            <w:vAlign w:val="bottom"/>
          </w:tcPr>
          <w:p w14:paraId="2F50CFB5" w14:textId="05ABAC62" w:rsidR="00C839D4" w:rsidRPr="009A0A0F" w:rsidRDefault="00C839D4" w:rsidP="00F3279A">
            <w:pPr>
              <w:spacing w:line="240" w:lineRule="auto"/>
              <w:jc w:val="center"/>
              <w:rPr>
                <w:rFonts w:ascii="Calibri" w:hAnsi="Calibri" w:cs="Calibri"/>
                <w:color w:val="000000"/>
                <w:sz w:val="20"/>
              </w:rPr>
            </w:pPr>
            <w:r w:rsidRPr="009A0A0F">
              <w:rPr>
                <w:rFonts w:ascii="Calibri" w:hAnsi="Calibri" w:cs="Calibri"/>
                <w:color w:val="000000"/>
                <w:sz w:val="20"/>
              </w:rPr>
              <w:t>4.82 ± 0.02</w:t>
            </w:r>
          </w:p>
        </w:tc>
      </w:tr>
      <w:tr w:rsidR="00C839D4" w:rsidRPr="009A0A0F" w14:paraId="58124764"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26CDC170" w14:textId="1AD7B2DA"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olor w:val="000000"/>
                <w:sz w:val="20"/>
              </w:rPr>
              <w:t>SP_MDMB-03</w:t>
            </w:r>
          </w:p>
        </w:tc>
        <w:tc>
          <w:tcPr>
            <w:tcW w:w="1463" w:type="dxa"/>
            <w:shd w:val="clear" w:color="auto" w:fill="auto"/>
            <w:noWrap/>
            <w:vAlign w:val="bottom"/>
          </w:tcPr>
          <w:p w14:paraId="3E82A8D3" w14:textId="0B78AF0D"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27.65 ± 0.04</w:t>
            </w:r>
          </w:p>
        </w:tc>
        <w:tc>
          <w:tcPr>
            <w:tcW w:w="1463" w:type="dxa"/>
            <w:shd w:val="clear" w:color="auto" w:fill="auto"/>
            <w:noWrap/>
            <w:vAlign w:val="bottom"/>
          </w:tcPr>
          <w:p w14:paraId="359376E7" w14:textId="48A303D4"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3.58 ± 0.09</w:t>
            </w:r>
          </w:p>
        </w:tc>
        <w:tc>
          <w:tcPr>
            <w:tcW w:w="445" w:type="dxa"/>
          </w:tcPr>
          <w:p w14:paraId="754543FF" w14:textId="77777777" w:rsidR="00C839D4" w:rsidRPr="009A0A0F" w:rsidRDefault="00C839D4" w:rsidP="00F3279A">
            <w:pPr>
              <w:spacing w:line="240" w:lineRule="auto"/>
              <w:jc w:val="center"/>
              <w:rPr>
                <w:rFonts w:ascii="Calibri" w:hAnsi="Calibri" w:cs="Calibri"/>
                <w:color w:val="000000"/>
                <w:sz w:val="20"/>
                <w:lang w:eastAsia="en-GB"/>
              </w:rPr>
            </w:pPr>
          </w:p>
        </w:tc>
        <w:tc>
          <w:tcPr>
            <w:tcW w:w="1550" w:type="dxa"/>
            <w:vAlign w:val="bottom"/>
          </w:tcPr>
          <w:p w14:paraId="7D4E83CC" w14:textId="11B16E28"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SP_MDMB-62</w:t>
            </w:r>
          </w:p>
        </w:tc>
        <w:tc>
          <w:tcPr>
            <w:tcW w:w="1463" w:type="dxa"/>
            <w:vAlign w:val="bottom"/>
          </w:tcPr>
          <w:p w14:paraId="4823142F" w14:textId="0B63A977"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27.54 ± 0.06</w:t>
            </w:r>
          </w:p>
        </w:tc>
        <w:tc>
          <w:tcPr>
            <w:tcW w:w="1463" w:type="dxa"/>
            <w:vAlign w:val="bottom"/>
          </w:tcPr>
          <w:p w14:paraId="04CA1848" w14:textId="1B1A976B"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4.79 ± 0.05</w:t>
            </w:r>
          </w:p>
        </w:tc>
      </w:tr>
      <w:tr w:rsidR="00C839D4" w:rsidRPr="009A0A0F" w14:paraId="0011ED79"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50499ADF" w14:textId="5FF51841"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olor w:val="000000"/>
                <w:sz w:val="20"/>
              </w:rPr>
              <w:t>SP_MDMB-04</w:t>
            </w:r>
          </w:p>
        </w:tc>
        <w:tc>
          <w:tcPr>
            <w:tcW w:w="1463" w:type="dxa"/>
            <w:shd w:val="clear" w:color="auto" w:fill="auto"/>
            <w:noWrap/>
            <w:vAlign w:val="bottom"/>
          </w:tcPr>
          <w:p w14:paraId="32C74B28" w14:textId="37450D28"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27.65 ± 0.04</w:t>
            </w:r>
          </w:p>
        </w:tc>
        <w:tc>
          <w:tcPr>
            <w:tcW w:w="1463" w:type="dxa"/>
            <w:shd w:val="clear" w:color="auto" w:fill="auto"/>
            <w:noWrap/>
            <w:vAlign w:val="bottom"/>
          </w:tcPr>
          <w:p w14:paraId="229B17D2" w14:textId="4C6142E3"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3.53 ± 0.04</w:t>
            </w:r>
          </w:p>
        </w:tc>
        <w:tc>
          <w:tcPr>
            <w:tcW w:w="445" w:type="dxa"/>
          </w:tcPr>
          <w:p w14:paraId="32EDA869" w14:textId="77777777" w:rsidR="00C839D4" w:rsidRPr="009A0A0F" w:rsidRDefault="00C839D4" w:rsidP="00F3279A">
            <w:pPr>
              <w:spacing w:line="240" w:lineRule="auto"/>
              <w:jc w:val="center"/>
              <w:rPr>
                <w:rFonts w:ascii="Calibri" w:hAnsi="Calibri" w:cs="Calibri"/>
                <w:color w:val="000000"/>
                <w:sz w:val="20"/>
                <w:lang w:eastAsia="en-GB"/>
              </w:rPr>
            </w:pPr>
          </w:p>
        </w:tc>
        <w:tc>
          <w:tcPr>
            <w:tcW w:w="1550" w:type="dxa"/>
            <w:vAlign w:val="bottom"/>
          </w:tcPr>
          <w:p w14:paraId="626284CE" w14:textId="2A1FB98A"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SP_MDMB-63</w:t>
            </w:r>
          </w:p>
        </w:tc>
        <w:tc>
          <w:tcPr>
            <w:tcW w:w="1463" w:type="dxa"/>
            <w:vAlign w:val="bottom"/>
          </w:tcPr>
          <w:p w14:paraId="788DC9AB" w14:textId="4BF055F1"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27.61 ± 0.04</w:t>
            </w:r>
          </w:p>
        </w:tc>
        <w:tc>
          <w:tcPr>
            <w:tcW w:w="1463" w:type="dxa"/>
            <w:vAlign w:val="bottom"/>
          </w:tcPr>
          <w:p w14:paraId="727EA878" w14:textId="3ACF5CD2"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4.67 ± 0.07</w:t>
            </w:r>
          </w:p>
        </w:tc>
      </w:tr>
      <w:tr w:rsidR="00C839D4" w:rsidRPr="009A0A0F" w14:paraId="1A1F05DE"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4ACFE165" w14:textId="58B06541"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olor w:val="000000"/>
                <w:sz w:val="20"/>
              </w:rPr>
              <w:t>SP_MDMB-05</w:t>
            </w:r>
          </w:p>
        </w:tc>
        <w:tc>
          <w:tcPr>
            <w:tcW w:w="1463" w:type="dxa"/>
            <w:shd w:val="clear" w:color="auto" w:fill="auto"/>
            <w:noWrap/>
            <w:vAlign w:val="bottom"/>
          </w:tcPr>
          <w:p w14:paraId="2406C081" w14:textId="73FBFC13"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27.63 ± 0.03</w:t>
            </w:r>
          </w:p>
        </w:tc>
        <w:tc>
          <w:tcPr>
            <w:tcW w:w="1463" w:type="dxa"/>
            <w:shd w:val="clear" w:color="auto" w:fill="auto"/>
            <w:noWrap/>
            <w:vAlign w:val="bottom"/>
          </w:tcPr>
          <w:p w14:paraId="3213C9B0" w14:textId="663E61F4"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3.51 ± 0.06</w:t>
            </w:r>
          </w:p>
        </w:tc>
        <w:tc>
          <w:tcPr>
            <w:tcW w:w="445" w:type="dxa"/>
          </w:tcPr>
          <w:p w14:paraId="3C2D40F3" w14:textId="77777777" w:rsidR="00C839D4" w:rsidRPr="009A0A0F" w:rsidRDefault="00C839D4" w:rsidP="00F3279A">
            <w:pPr>
              <w:spacing w:line="240" w:lineRule="auto"/>
              <w:jc w:val="center"/>
              <w:rPr>
                <w:rFonts w:ascii="Calibri" w:hAnsi="Calibri" w:cs="Calibri"/>
                <w:color w:val="000000"/>
                <w:sz w:val="20"/>
                <w:lang w:eastAsia="en-GB"/>
              </w:rPr>
            </w:pPr>
          </w:p>
        </w:tc>
        <w:tc>
          <w:tcPr>
            <w:tcW w:w="1550" w:type="dxa"/>
            <w:vAlign w:val="bottom"/>
          </w:tcPr>
          <w:p w14:paraId="2F218637" w14:textId="7540B5A0"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SP_MDMB-64</w:t>
            </w:r>
          </w:p>
        </w:tc>
        <w:tc>
          <w:tcPr>
            <w:tcW w:w="1463" w:type="dxa"/>
            <w:vAlign w:val="bottom"/>
          </w:tcPr>
          <w:p w14:paraId="3426C0F3" w14:textId="7266D3F2"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27.63 ± 0.03</w:t>
            </w:r>
          </w:p>
        </w:tc>
        <w:tc>
          <w:tcPr>
            <w:tcW w:w="1463" w:type="dxa"/>
            <w:vAlign w:val="bottom"/>
          </w:tcPr>
          <w:p w14:paraId="4DC5035E" w14:textId="763B4816"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4.71 ± 0.00</w:t>
            </w:r>
          </w:p>
        </w:tc>
      </w:tr>
      <w:tr w:rsidR="00C839D4" w:rsidRPr="009A0A0F" w14:paraId="7208FE5F"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3330CB86" w14:textId="0229612F"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olor w:val="000000"/>
                <w:sz w:val="20"/>
              </w:rPr>
              <w:t>SP_MDMB-06</w:t>
            </w:r>
          </w:p>
        </w:tc>
        <w:tc>
          <w:tcPr>
            <w:tcW w:w="1463" w:type="dxa"/>
            <w:shd w:val="clear" w:color="auto" w:fill="auto"/>
            <w:noWrap/>
            <w:vAlign w:val="bottom"/>
          </w:tcPr>
          <w:p w14:paraId="71FC9E28" w14:textId="0706B89B"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27.65 ± 0.02</w:t>
            </w:r>
          </w:p>
        </w:tc>
        <w:tc>
          <w:tcPr>
            <w:tcW w:w="1463" w:type="dxa"/>
            <w:shd w:val="clear" w:color="auto" w:fill="auto"/>
            <w:noWrap/>
            <w:vAlign w:val="bottom"/>
          </w:tcPr>
          <w:p w14:paraId="034C5381" w14:textId="10E31D67"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3.69 ± 0.07</w:t>
            </w:r>
          </w:p>
        </w:tc>
        <w:tc>
          <w:tcPr>
            <w:tcW w:w="445" w:type="dxa"/>
          </w:tcPr>
          <w:p w14:paraId="222C2FCA" w14:textId="77777777" w:rsidR="00C839D4" w:rsidRPr="009A0A0F" w:rsidRDefault="00C839D4" w:rsidP="00F3279A">
            <w:pPr>
              <w:spacing w:line="240" w:lineRule="auto"/>
              <w:jc w:val="center"/>
              <w:rPr>
                <w:rFonts w:ascii="Calibri" w:hAnsi="Calibri" w:cs="Calibri"/>
                <w:color w:val="000000"/>
                <w:sz w:val="20"/>
                <w:lang w:eastAsia="en-GB"/>
              </w:rPr>
            </w:pPr>
          </w:p>
        </w:tc>
        <w:tc>
          <w:tcPr>
            <w:tcW w:w="1550" w:type="dxa"/>
            <w:vAlign w:val="bottom"/>
          </w:tcPr>
          <w:p w14:paraId="14322D82" w14:textId="565548C7"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SP_MDMB-65</w:t>
            </w:r>
          </w:p>
        </w:tc>
        <w:tc>
          <w:tcPr>
            <w:tcW w:w="1463" w:type="dxa"/>
            <w:vAlign w:val="bottom"/>
          </w:tcPr>
          <w:p w14:paraId="64088587" w14:textId="2C1272E1"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27.65 ± 0.02</w:t>
            </w:r>
          </w:p>
        </w:tc>
        <w:tc>
          <w:tcPr>
            <w:tcW w:w="1463" w:type="dxa"/>
            <w:vAlign w:val="bottom"/>
          </w:tcPr>
          <w:p w14:paraId="35F779D0" w14:textId="27427C17"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4.85 ± 0.02</w:t>
            </w:r>
          </w:p>
        </w:tc>
      </w:tr>
      <w:tr w:rsidR="00C839D4" w:rsidRPr="009A0A0F" w14:paraId="4962CAD8"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5E136C3C" w14:textId="0881F123"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olor w:val="000000"/>
                <w:sz w:val="20"/>
              </w:rPr>
              <w:t>SP_MDMB-07</w:t>
            </w:r>
          </w:p>
        </w:tc>
        <w:tc>
          <w:tcPr>
            <w:tcW w:w="1463" w:type="dxa"/>
            <w:shd w:val="clear" w:color="auto" w:fill="auto"/>
            <w:noWrap/>
            <w:vAlign w:val="bottom"/>
          </w:tcPr>
          <w:p w14:paraId="2A2C1F07" w14:textId="3163C67E"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27.70 ± 0.04</w:t>
            </w:r>
          </w:p>
        </w:tc>
        <w:tc>
          <w:tcPr>
            <w:tcW w:w="1463" w:type="dxa"/>
            <w:shd w:val="clear" w:color="auto" w:fill="auto"/>
            <w:noWrap/>
            <w:vAlign w:val="bottom"/>
          </w:tcPr>
          <w:p w14:paraId="79AF123A" w14:textId="53C9D689"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3.66 ± 0.12</w:t>
            </w:r>
          </w:p>
        </w:tc>
        <w:tc>
          <w:tcPr>
            <w:tcW w:w="445" w:type="dxa"/>
          </w:tcPr>
          <w:p w14:paraId="4C5B2E3C" w14:textId="77777777" w:rsidR="00C839D4" w:rsidRPr="009A0A0F" w:rsidRDefault="00C839D4" w:rsidP="00F3279A">
            <w:pPr>
              <w:spacing w:line="240" w:lineRule="auto"/>
              <w:jc w:val="center"/>
              <w:rPr>
                <w:rFonts w:ascii="Calibri" w:hAnsi="Calibri" w:cs="Calibri"/>
                <w:color w:val="000000"/>
                <w:sz w:val="20"/>
                <w:lang w:eastAsia="en-GB"/>
              </w:rPr>
            </w:pPr>
          </w:p>
        </w:tc>
        <w:tc>
          <w:tcPr>
            <w:tcW w:w="1550" w:type="dxa"/>
            <w:vAlign w:val="bottom"/>
          </w:tcPr>
          <w:p w14:paraId="610994AD" w14:textId="470404D7"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SP_MDMB-66</w:t>
            </w:r>
          </w:p>
        </w:tc>
        <w:tc>
          <w:tcPr>
            <w:tcW w:w="1463" w:type="dxa"/>
            <w:vAlign w:val="bottom"/>
          </w:tcPr>
          <w:p w14:paraId="4799ABBB" w14:textId="47802DEA"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27.30 ± 0.07</w:t>
            </w:r>
          </w:p>
        </w:tc>
        <w:tc>
          <w:tcPr>
            <w:tcW w:w="1463" w:type="dxa"/>
            <w:vAlign w:val="bottom"/>
          </w:tcPr>
          <w:p w14:paraId="6D5DFA93" w14:textId="70644B0B"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4.48 ± 0.29</w:t>
            </w:r>
          </w:p>
        </w:tc>
      </w:tr>
      <w:tr w:rsidR="00C839D4" w:rsidRPr="009A0A0F" w14:paraId="5A0F97F6"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6E0C9A9B" w14:textId="7C0C93DF"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olor w:val="000000"/>
                <w:sz w:val="20"/>
              </w:rPr>
              <w:t>SP_MDMB-08</w:t>
            </w:r>
          </w:p>
        </w:tc>
        <w:tc>
          <w:tcPr>
            <w:tcW w:w="1463" w:type="dxa"/>
            <w:shd w:val="clear" w:color="auto" w:fill="auto"/>
            <w:noWrap/>
            <w:vAlign w:val="bottom"/>
          </w:tcPr>
          <w:p w14:paraId="749419DA" w14:textId="64A80CBC"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27.72 ± 0.02</w:t>
            </w:r>
          </w:p>
        </w:tc>
        <w:tc>
          <w:tcPr>
            <w:tcW w:w="1463" w:type="dxa"/>
            <w:shd w:val="clear" w:color="auto" w:fill="auto"/>
            <w:noWrap/>
            <w:vAlign w:val="bottom"/>
          </w:tcPr>
          <w:p w14:paraId="70B0AF9C" w14:textId="1E2624C8"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3.40 ± 0.10</w:t>
            </w:r>
          </w:p>
        </w:tc>
        <w:tc>
          <w:tcPr>
            <w:tcW w:w="445" w:type="dxa"/>
          </w:tcPr>
          <w:p w14:paraId="454DF7C5" w14:textId="77777777" w:rsidR="00C839D4" w:rsidRPr="009A0A0F" w:rsidRDefault="00C839D4" w:rsidP="00F3279A">
            <w:pPr>
              <w:spacing w:line="240" w:lineRule="auto"/>
              <w:jc w:val="center"/>
              <w:rPr>
                <w:rFonts w:ascii="Calibri" w:hAnsi="Calibri" w:cs="Calibri"/>
                <w:color w:val="000000"/>
                <w:sz w:val="20"/>
                <w:lang w:eastAsia="en-GB"/>
              </w:rPr>
            </w:pPr>
          </w:p>
        </w:tc>
        <w:tc>
          <w:tcPr>
            <w:tcW w:w="1550" w:type="dxa"/>
            <w:vAlign w:val="bottom"/>
          </w:tcPr>
          <w:p w14:paraId="5B272365" w14:textId="62452EA9"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SP_MDMB-67</w:t>
            </w:r>
          </w:p>
        </w:tc>
        <w:tc>
          <w:tcPr>
            <w:tcW w:w="1463" w:type="dxa"/>
            <w:vAlign w:val="bottom"/>
          </w:tcPr>
          <w:p w14:paraId="0785C9F0" w14:textId="5ADB0AB1"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26.71 ± 0.02</w:t>
            </w:r>
          </w:p>
        </w:tc>
        <w:tc>
          <w:tcPr>
            <w:tcW w:w="1463" w:type="dxa"/>
            <w:vAlign w:val="bottom"/>
          </w:tcPr>
          <w:p w14:paraId="32A0B369" w14:textId="5259181F"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4.10 ± 0.07</w:t>
            </w:r>
          </w:p>
        </w:tc>
      </w:tr>
      <w:tr w:rsidR="00C839D4" w:rsidRPr="009A0A0F" w14:paraId="63E64437"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2345A9E3" w14:textId="0991BFC7"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olor w:val="000000"/>
                <w:sz w:val="20"/>
              </w:rPr>
              <w:t>SP_MDMB-09</w:t>
            </w:r>
          </w:p>
        </w:tc>
        <w:tc>
          <w:tcPr>
            <w:tcW w:w="1463" w:type="dxa"/>
            <w:shd w:val="clear" w:color="auto" w:fill="auto"/>
            <w:noWrap/>
            <w:vAlign w:val="bottom"/>
          </w:tcPr>
          <w:p w14:paraId="4293240F" w14:textId="03132253"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27.71 ± 0.02</w:t>
            </w:r>
          </w:p>
        </w:tc>
        <w:tc>
          <w:tcPr>
            <w:tcW w:w="1463" w:type="dxa"/>
            <w:shd w:val="clear" w:color="auto" w:fill="auto"/>
            <w:noWrap/>
            <w:vAlign w:val="bottom"/>
          </w:tcPr>
          <w:p w14:paraId="21DB2EF0" w14:textId="16A6BA85"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3.56 ± 0.04</w:t>
            </w:r>
          </w:p>
        </w:tc>
        <w:tc>
          <w:tcPr>
            <w:tcW w:w="445" w:type="dxa"/>
          </w:tcPr>
          <w:p w14:paraId="70A47EB5" w14:textId="77777777" w:rsidR="00C839D4" w:rsidRPr="009A0A0F" w:rsidRDefault="00C839D4" w:rsidP="00F3279A">
            <w:pPr>
              <w:spacing w:line="240" w:lineRule="auto"/>
              <w:jc w:val="center"/>
              <w:rPr>
                <w:rFonts w:ascii="Calibri" w:hAnsi="Calibri" w:cs="Calibri"/>
                <w:color w:val="000000"/>
                <w:sz w:val="20"/>
                <w:lang w:eastAsia="en-GB"/>
              </w:rPr>
            </w:pPr>
          </w:p>
        </w:tc>
        <w:tc>
          <w:tcPr>
            <w:tcW w:w="1550" w:type="dxa"/>
            <w:vAlign w:val="bottom"/>
          </w:tcPr>
          <w:p w14:paraId="719DD791" w14:textId="3092ED3A"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SP_MDMB-68</w:t>
            </w:r>
          </w:p>
        </w:tc>
        <w:tc>
          <w:tcPr>
            <w:tcW w:w="1463" w:type="dxa"/>
            <w:vAlign w:val="bottom"/>
          </w:tcPr>
          <w:p w14:paraId="4F63D295" w14:textId="60958ABE"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27.56 ± 0.04</w:t>
            </w:r>
          </w:p>
        </w:tc>
        <w:tc>
          <w:tcPr>
            <w:tcW w:w="1463" w:type="dxa"/>
            <w:vAlign w:val="bottom"/>
          </w:tcPr>
          <w:p w14:paraId="4392702D" w14:textId="52A17AAA"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4.86 ± 0.07</w:t>
            </w:r>
          </w:p>
        </w:tc>
      </w:tr>
      <w:tr w:rsidR="00C839D4" w:rsidRPr="009B17E7" w14:paraId="6C3B1753"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13D3D1F7" w14:textId="3776DD88"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olor w:val="000000"/>
                <w:sz w:val="20"/>
              </w:rPr>
              <w:t>SP_MDMB-10</w:t>
            </w:r>
          </w:p>
        </w:tc>
        <w:tc>
          <w:tcPr>
            <w:tcW w:w="1463" w:type="dxa"/>
            <w:shd w:val="clear" w:color="auto" w:fill="auto"/>
            <w:noWrap/>
            <w:vAlign w:val="bottom"/>
          </w:tcPr>
          <w:p w14:paraId="402ABE5B" w14:textId="7470810D"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27.59 ± 0.05</w:t>
            </w:r>
          </w:p>
        </w:tc>
        <w:tc>
          <w:tcPr>
            <w:tcW w:w="1463" w:type="dxa"/>
            <w:shd w:val="clear" w:color="auto" w:fill="auto"/>
            <w:noWrap/>
            <w:vAlign w:val="bottom"/>
          </w:tcPr>
          <w:p w14:paraId="42D589CB" w14:textId="633BFBE9"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4.01 ± 0.01</w:t>
            </w:r>
          </w:p>
        </w:tc>
        <w:tc>
          <w:tcPr>
            <w:tcW w:w="445" w:type="dxa"/>
          </w:tcPr>
          <w:p w14:paraId="1513F755" w14:textId="77777777" w:rsidR="00C839D4" w:rsidRPr="009A0A0F" w:rsidRDefault="00C839D4" w:rsidP="00F3279A">
            <w:pPr>
              <w:spacing w:line="240" w:lineRule="auto"/>
              <w:jc w:val="center"/>
              <w:rPr>
                <w:rFonts w:ascii="Calibri" w:hAnsi="Calibri" w:cs="Calibri"/>
                <w:color w:val="000000"/>
                <w:sz w:val="20"/>
                <w:lang w:eastAsia="en-GB"/>
              </w:rPr>
            </w:pPr>
          </w:p>
        </w:tc>
        <w:tc>
          <w:tcPr>
            <w:tcW w:w="1550" w:type="dxa"/>
            <w:vAlign w:val="bottom"/>
          </w:tcPr>
          <w:p w14:paraId="3A042F67" w14:textId="111972BF"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SP_MDMB-69</w:t>
            </w:r>
          </w:p>
        </w:tc>
        <w:tc>
          <w:tcPr>
            <w:tcW w:w="1463" w:type="dxa"/>
            <w:vAlign w:val="bottom"/>
          </w:tcPr>
          <w:p w14:paraId="4D9B4CBF" w14:textId="4889F5BE" w:rsidR="00C839D4" w:rsidRPr="009A0A0F"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27.51 ± 0.04</w:t>
            </w:r>
          </w:p>
        </w:tc>
        <w:tc>
          <w:tcPr>
            <w:tcW w:w="1463" w:type="dxa"/>
            <w:vAlign w:val="bottom"/>
          </w:tcPr>
          <w:p w14:paraId="59DC1C6B" w14:textId="345E3928" w:rsidR="00C839D4" w:rsidRPr="00C839D4" w:rsidRDefault="00C839D4" w:rsidP="00F3279A">
            <w:pPr>
              <w:spacing w:line="240" w:lineRule="auto"/>
              <w:jc w:val="center"/>
              <w:rPr>
                <w:rFonts w:ascii="Calibri" w:hAnsi="Calibri" w:cs="Calibri"/>
                <w:color w:val="000000"/>
                <w:sz w:val="20"/>
                <w:lang w:eastAsia="en-GB"/>
              </w:rPr>
            </w:pPr>
            <w:r w:rsidRPr="009A0A0F">
              <w:rPr>
                <w:rFonts w:ascii="Calibri" w:hAnsi="Calibri" w:cs="Calibri"/>
                <w:color w:val="000000"/>
                <w:sz w:val="20"/>
              </w:rPr>
              <w:t>4.66 ± 0.08</w:t>
            </w:r>
          </w:p>
        </w:tc>
      </w:tr>
      <w:tr w:rsidR="00C839D4" w:rsidRPr="009B17E7" w14:paraId="67AE8FCA"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31FABEEB" w14:textId="661D72A3" w:rsidR="00C839D4" w:rsidRPr="009B17E7" w:rsidRDefault="00C839D4" w:rsidP="00F3279A">
            <w:pPr>
              <w:spacing w:line="240" w:lineRule="auto"/>
              <w:jc w:val="center"/>
              <w:rPr>
                <w:rFonts w:ascii="Calibri" w:hAnsi="Calibri" w:cs="Calibri"/>
                <w:color w:val="000000"/>
                <w:sz w:val="20"/>
                <w:lang w:eastAsia="en-GB"/>
              </w:rPr>
            </w:pPr>
            <w:r w:rsidRPr="009B17E7">
              <w:rPr>
                <w:rFonts w:ascii="Calibri" w:hAnsi="Calibri"/>
                <w:color w:val="000000"/>
                <w:sz w:val="20"/>
              </w:rPr>
              <w:t>SP_MDMB-11</w:t>
            </w:r>
          </w:p>
        </w:tc>
        <w:tc>
          <w:tcPr>
            <w:tcW w:w="1463" w:type="dxa"/>
            <w:shd w:val="clear" w:color="auto" w:fill="auto"/>
            <w:noWrap/>
            <w:vAlign w:val="bottom"/>
          </w:tcPr>
          <w:p w14:paraId="7B7B0945" w14:textId="0C6E3166"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66 ± 0.01</w:t>
            </w:r>
          </w:p>
        </w:tc>
        <w:tc>
          <w:tcPr>
            <w:tcW w:w="1463" w:type="dxa"/>
            <w:shd w:val="clear" w:color="auto" w:fill="auto"/>
            <w:noWrap/>
            <w:vAlign w:val="bottom"/>
          </w:tcPr>
          <w:p w14:paraId="3A1F9C58" w14:textId="4A0E796D"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63 ± 0.04</w:t>
            </w:r>
          </w:p>
        </w:tc>
        <w:tc>
          <w:tcPr>
            <w:tcW w:w="445" w:type="dxa"/>
          </w:tcPr>
          <w:p w14:paraId="69BDB49B"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2DC699F1" w14:textId="600855E1"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70</w:t>
            </w:r>
          </w:p>
        </w:tc>
        <w:tc>
          <w:tcPr>
            <w:tcW w:w="1463" w:type="dxa"/>
            <w:vAlign w:val="bottom"/>
          </w:tcPr>
          <w:p w14:paraId="370C8127" w14:textId="71051356"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8 ± 0.01</w:t>
            </w:r>
          </w:p>
        </w:tc>
        <w:tc>
          <w:tcPr>
            <w:tcW w:w="1463" w:type="dxa"/>
            <w:vAlign w:val="bottom"/>
          </w:tcPr>
          <w:p w14:paraId="75C37D65" w14:textId="74B8C378"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74 ± 0.07</w:t>
            </w:r>
          </w:p>
        </w:tc>
      </w:tr>
      <w:tr w:rsidR="00C839D4" w:rsidRPr="009B17E7" w14:paraId="046B1199"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2ECF1B37" w14:textId="12C3B4F4" w:rsidR="00C839D4" w:rsidRPr="009B17E7" w:rsidRDefault="00C839D4" w:rsidP="00F3279A">
            <w:pPr>
              <w:spacing w:line="240" w:lineRule="auto"/>
              <w:jc w:val="center"/>
              <w:rPr>
                <w:rFonts w:ascii="Calibri" w:hAnsi="Calibri" w:cs="Calibri"/>
                <w:color w:val="000000"/>
                <w:sz w:val="20"/>
                <w:lang w:eastAsia="en-GB"/>
              </w:rPr>
            </w:pPr>
            <w:r w:rsidRPr="009B17E7">
              <w:rPr>
                <w:rFonts w:ascii="Calibri" w:hAnsi="Calibri"/>
                <w:color w:val="000000"/>
                <w:sz w:val="20"/>
              </w:rPr>
              <w:t>SP_MDMB-12</w:t>
            </w:r>
          </w:p>
        </w:tc>
        <w:tc>
          <w:tcPr>
            <w:tcW w:w="1463" w:type="dxa"/>
            <w:shd w:val="clear" w:color="auto" w:fill="auto"/>
            <w:noWrap/>
            <w:vAlign w:val="bottom"/>
          </w:tcPr>
          <w:p w14:paraId="5A53D6DC" w14:textId="68718B2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74 ± 0.03</w:t>
            </w:r>
          </w:p>
        </w:tc>
        <w:tc>
          <w:tcPr>
            <w:tcW w:w="1463" w:type="dxa"/>
            <w:shd w:val="clear" w:color="auto" w:fill="auto"/>
            <w:noWrap/>
            <w:vAlign w:val="bottom"/>
          </w:tcPr>
          <w:p w14:paraId="5D669381" w14:textId="6DB3A8F0"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41 ± 0.10</w:t>
            </w:r>
          </w:p>
        </w:tc>
        <w:tc>
          <w:tcPr>
            <w:tcW w:w="445" w:type="dxa"/>
          </w:tcPr>
          <w:p w14:paraId="4335B70C"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7EBC1282" w14:textId="5C864D72"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71</w:t>
            </w:r>
          </w:p>
        </w:tc>
        <w:tc>
          <w:tcPr>
            <w:tcW w:w="1463" w:type="dxa"/>
            <w:vAlign w:val="bottom"/>
          </w:tcPr>
          <w:p w14:paraId="101F0C8D" w14:textId="158372CB"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69 ± 0.03</w:t>
            </w:r>
          </w:p>
        </w:tc>
        <w:tc>
          <w:tcPr>
            <w:tcW w:w="1463" w:type="dxa"/>
            <w:vAlign w:val="bottom"/>
          </w:tcPr>
          <w:p w14:paraId="12313280" w14:textId="5D8A2372"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66 ± 0.03</w:t>
            </w:r>
          </w:p>
        </w:tc>
      </w:tr>
      <w:tr w:rsidR="00C839D4" w:rsidRPr="009B17E7" w14:paraId="213A66DD"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1A8EDDCC" w14:textId="7901B108" w:rsidR="00C839D4" w:rsidRPr="009B17E7" w:rsidRDefault="00C839D4" w:rsidP="00F3279A">
            <w:pPr>
              <w:spacing w:line="240" w:lineRule="auto"/>
              <w:jc w:val="center"/>
              <w:rPr>
                <w:rFonts w:ascii="Calibri" w:hAnsi="Calibri" w:cs="Calibri"/>
                <w:color w:val="000000"/>
                <w:sz w:val="20"/>
                <w:lang w:eastAsia="en-GB"/>
              </w:rPr>
            </w:pPr>
            <w:r w:rsidRPr="009B17E7">
              <w:rPr>
                <w:rFonts w:ascii="Calibri" w:hAnsi="Calibri"/>
                <w:color w:val="000000"/>
                <w:sz w:val="20"/>
              </w:rPr>
              <w:t>SP_MDMB-13</w:t>
            </w:r>
          </w:p>
        </w:tc>
        <w:tc>
          <w:tcPr>
            <w:tcW w:w="1463" w:type="dxa"/>
            <w:shd w:val="clear" w:color="auto" w:fill="auto"/>
            <w:noWrap/>
            <w:vAlign w:val="bottom"/>
          </w:tcPr>
          <w:p w14:paraId="75DF8BF6" w14:textId="5BB80751"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61 ± 0.03</w:t>
            </w:r>
          </w:p>
        </w:tc>
        <w:tc>
          <w:tcPr>
            <w:tcW w:w="1463" w:type="dxa"/>
            <w:shd w:val="clear" w:color="auto" w:fill="auto"/>
            <w:noWrap/>
            <w:vAlign w:val="bottom"/>
          </w:tcPr>
          <w:p w14:paraId="1C0946B1" w14:textId="4618DF91"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70 ± 0.13</w:t>
            </w:r>
          </w:p>
        </w:tc>
        <w:tc>
          <w:tcPr>
            <w:tcW w:w="445" w:type="dxa"/>
          </w:tcPr>
          <w:p w14:paraId="2AE9C48D"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65261D4D" w14:textId="27906235"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72</w:t>
            </w:r>
          </w:p>
        </w:tc>
        <w:tc>
          <w:tcPr>
            <w:tcW w:w="1463" w:type="dxa"/>
            <w:vAlign w:val="bottom"/>
          </w:tcPr>
          <w:p w14:paraId="023F0923" w14:textId="74D32E35"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42 ± 0.02</w:t>
            </w:r>
          </w:p>
        </w:tc>
        <w:tc>
          <w:tcPr>
            <w:tcW w:w="1463" w:type="dxa"/>
            <w:vAlign w:val="bottom"/>
          </w:tcPr>
          <w:p w14:paraId="474E4859" w14:textId="019E4CC1"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04 ± 0.14</w:t>
            </w:r>
          </w:p>
        </w:tc>
      </w:tr>
      <w:tr w:rsidR="00C839D4" w:rsidRPr="009B17E7" w14:paraId="22A2F1A0"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5888DF4F" w14:textId="50F1692E" w:rsidR="00C839D4" w:rsidRPr="009B17E7" w:rsidRDefault="00C839D4" w:rsidP="00F3279A">
            <w:pPr>
              <w:spacing w:line="240" w:lineRule="auto"/>
              <w:jc w:val="center"/>
              <w:rPr>
                <w:rFonts w:ascii="Calibri" w:hAnsi="Calibri" w:cs="Calibri"/>
                <w:color w:val="000000"/>
                <w:sz w:val="20"/>
                <w:lang w:eastAsia="en-GB"/>
              </w:rPr>
            </w:pPr>
            <w:r w:rsidRPr="009B17E7">
              <w:rPr>
                <w:rFonts w:ascii="Calibri" w:hAnsi="Calibri"/>
                <w:color w:val="000000"/>
                <w:sz w:val="20"/>
              </w:rPr>
              <w:t>SP_MDMB-14</w:t>
            </w:r>
          </w:p>
        </w:tc>
        <w:tc>
          <w:tcPr>
            <w:tcW w:w="1463" w:type="dxa"/>
            <w:shd w:val="clear" w:color="auto" w:fill="auto"/>
            <w:noWrap/>
            <w:vAlign w:val="bottom"/>
          </w:tcPr>
          <w:p w14:paraId="15EBCE4A" w14:textId="624DB80B"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69 ± 0.01</w:t>
            </w:r>
          </w:p>
        </w:tc>
        <w:tc>
          <w:tcPr>
            <w:tcW w:w="1463" w:type="dxa"/>
            <w:shd w:val="clear" w:color="auto" w:fill="auto"/>
            <w:noWrap/>
            <w:vAlign w:val="bottom"/>
          </w:tcPr>
          <w:p w14:paraId="1255B8A3" w14:textId="6F958DFD"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43 ± 0.06</w:t>
            </w:r>
          </w:p>
        </w:tc>
        <w:tc>
          <w:tcPr>
            <w:tcW w:w="445" w:type="dxa"/>
          </w:tcPr>
          <w:p w14:paraId="7D991130"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743565AE" w14:textId="4B779DEC"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73</w:t>
            </w:r>
          </w:p>
        </w:tc>
        <w:tc>
          <w:tcPr>
            <w:tcW w:w="1463" w:type="dxa"/>
            <w:vAlign w:val="bottom"/>
          </w:tcPr>
          <w:p w14:paraId="3F8ABF2B" w14:textId="008F2705"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47 ± 0.02</w:t>
            </w:r>
          </w:p>
        </w:tc>
        <w:tc>
          <w:tcPr>
            <w:tcW w:w="1463" w:type="dxa"/>
            <w:vAlign w:val="bottom"/>
          </w:tcPr>
          <w:p w14:paraId="48D4B14F" w14:textId="28C5D345"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63 ± 0.15</w:t>
            </w:r>
          </w:p>
        </w:tc>
      </w:tr>
      <w:tr w:rsidR="00C839D4" w:rsidRPr="009B17E7" w14:paraId="75BFEE5B"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601C5D5E" w14:textId="585CEB7E" w:rsidR="00C839D4" w:rsidRPr="009B17E7" w:rsidRDefault="00C839D4" w:rsidP="00F3279A">
            <w:pPr>
              <w:spacing w:line="240" w:lineRule="auto"/>
              <w:jc w:val="center"/>
              <w:rPr>
                <w:rFonts w:ascii="Calibri" w:hAnsi="Calibri" w:cs="Calibri"/>
                <w:color w:val="000000"/>
                <w:sz w:val="20"/>
                <w:lang w:eastAsia="en-GB"/>
              </w:rPr>
            </w:pPr>
            <w:r w:rsidRPr="009B17E7">
              <w:rPr>
                <w:rFonts w:ascii="Calibri" w:hAnsi="Calibri"/>
                <w:color w:val="000000"/>
                <w:sz w:val="20"/>
              </w:rPr>
              <w:t>SP_MDMB-15</w:t>
            </w:r>
          </w:p>
        </w:tc>
        <w:tc>
          <w:tcPr>
            <w:tcW w:w="1463" w:type="dxa"/>
            <w:shd w:val="clear" w:color="auto" w:fill="auto"/>
            <w:noWrap/>
            <w:vAlign w:val="bottom"/>
          </w:tcPr>
          <w:p w14:paraId="3B36BB9C" w14:textId="400DEC88"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77 ± 0.02</w:t>
            </w:r>
          </w:p>
        </w:tc>
        <w:tc>
          <w:tcPr>
            <w:tcW w:w="1463" w:type="dxa"/>
            <w:shd w:val="clear" w:color="auto" w:fill="auto"/>
            <w:noWrap/>
            <w:vAlign w:val="bottom"/>
          </w:tcPr>
          <w:p w14:paraId="3DC82F0E" w14:textId="0AEF9F3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75 ± 0.08</w:t>
            </w:r>
          </w:p>
        </w:tc>
        <w:tc>
          <w:tcPr>
            <w:tcW w:w="445" w:type="dxa"/>
          </w:tcPr>
          <w:p w14:paraId="43C20EB1"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06BA77A4" w14:textId="54BE4EE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74</w:t>
            </w:r>
          </w:p>
        </w:tc>
        <w:tc>
          <w:tcPr>
            <w:tcW w:w="1463" w:type="dxa"/>
            <w:vAlign w:val="bottom"/>
          </w:tcPr>
          <w:p w14:paraId="3A8C922A" w14:textId="5BCDEAE4"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47 ± 0.08</w:t>
            </w:r>
          </w:p>
        </w:tc>
        <w:tc>
          <w:tcPr>
            <w:tcW w:w="1463" w:type="dxa"/>
            <w:vAlign w:val="bottom"/>
          </w:tcPr>
          <w:p w14:paraId="3DD028F4" w14:textId="26E8584B"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30 ± 0.31</w:t>
            </w:r>
          </w:p>
        </w:tc>
      </w:tr>
      <w:tr w:rsidR="00C839D4" w:rsidRPr="009B17E7" w14:paraId="1FAD697D"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5F281177" w14:textId="7FC31C2F" w:rsidR="00C839D4" w:rsidRPr="009B17E7" w:rsidRDefault="00C839D4" w:rsidP="00F3279A">
            <w:pPr>
              <w:spacing w:line="240" w:lineRule="auto"/>
              <w:jc w:val="center"/>
              <w:rPr>
                <w:rFonts w:ascii="Calibri" w:hAnsi="Calibri" w:cs="Calibri"/>
                <w:color w:val="000000"/>
                <w:sz w:val="20"/>
                <w:lang w:eastAsia="en-GB"/>
              </w:rPr>
            </w:pPr>
            <w:r w:rsidRPr="009B17E7">
              <w:rPr>
                <w:rFonts w:ascii="Calibri" w:hAnsi="Calibri"/>
                <w:color w:val="000000"/>
                <w:sz w:val="20"/>
              </w:rPr>
              <w:t>SP_MDMB-16</w:t>
            </w:r>
          </w:p>
        </w:tc>
        <w:tc>
          <w:tcPr>
            <w:tcW w:w="1463" w:type="dxa"/>
            <w:shd w:val="clear" w:color="auto" w:fill="auto"/>
            <w:noWrap/>
            <w:vAlign w:val="bottom"/>
          </w:tcPr>
          <w:p w14:paraId="1F32FE8A" w14:textId="577E1510"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81 ± 0.03</w:t>
            </w:r>
          </w:p>
        </w:tc>
        <w:tc>
          <w:tcPr>
            <w:tcW w:w="1463" w:type="dxa"/>
            <w:shd w:val="clear" w:color="auto" w:fill="auto"/>
            <w:noWrap/>
            <w:vAlign w:val="bottom"/>
          </w:tcPr>
          <w:p w14:paraId="025BB4BA" w14:textId="29AB08C0"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59 ± 0.09</w:t>
            </w:r>
          </w:p>
        </w:tc>
        <w:tc>
          <w:tcPr>
            <w:tcW w:w="445" w:type="dxa"/>
          </w:tcPr>
          <w:p w14:paraId="1330E6B7"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560FB53A" w14:textId="6B236434"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75</w:t>
            </w:r>
          </w:p>
        </w:tc>
        <w:tc>
          <w:tcPr>
            <w:tcW w:w="1463" w:type="dxa"/>
            <w:vAlign w:val="bottom"/>
          </w:tcPr>
          <w:p w14:paraId="33A84C23" w14:textId="423B20B3"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2 ± 0.10</w:t>
            </w:r>
          </w:p>
        </w:tc>
        <w:tc>
          <w:tcPr>
            <w:tcW w:w="1463" w:type="dxa"/>
            <w:vAlign w:val="bottom"/>
          </w:tcPr>
          <w:p w14:paraId="5A7D9AED" w14:textId="64F1DDE3"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75 ± 0.30</w:t>
            </w:r>
          </w:p>
        </w:tc>
      </w:tr>
      <w:tr w:rsidR="00C839D4" w:rsidRPr="009B17E7" w14:paraId="671D1BB7"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5AB4AFC2" w14:textId="7B1D27FD"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17</w:t>
            </w:r>
          </w:p>
        </w:tc>
        <w:tc>
          <w:tcPr>
            <w:tcW w:w="1463" w:type="dxa"/>
            <w:shd w:val="clear" w:color="auto" w:fill="auto"/>
            <w:noWrap/>
            <w:vAlign w:val="bottom"/>
          </w:tcPr>
          <w:p w14:paraId="60C78D07" w14:textId="17EE617C"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76 ± 0.05</w:t>
            </w:r>
          </w:p>
        </w:tc>
        <w:tc>
          <w:tcPr>
            <w:tcW w:w="1463" w:type="dxa"/>
            <w:shd w:val="clear" w:color="auto" w:fill="auto"/>
            <w:noWrap/>
            <w:vAlign w:val="bottom"/>
          </w:tcPr>
          <w:p w14:paraId="627A206E" w14:textId="401AC12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73 ± 0.10</w:t>
            </w:r>
          </w:p>
        </w:tc>
        <w:tc>
          <w:tcPr>
            <w:tcW w:w="445" w:type="dxa"/>
          </w:tcPr>
          <w:p w14:paraId="023B0278"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2CDA554A" w14:textId="5E75860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76</w:t>
            </w:r>
          </w:p>
        </w:tc>
        <w:tc>
          <w:tcPr>
            <w:tcW w:w="1463" w:type="dxa"/>
            <w:vAlign w:val="bottom"/>
          </w:tcPr>
          <w:p w14:paraId="4F06CB5B" w14:textId="2539ABFA"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39 ± 0.07</w:t>
            </w:r>
          </w:p>
        </w:tc>
        <w:tc>
          <w:tcPr>
            <w:tcW w:w="1463" w:type="dxa"/>
            <w:vAlign w:val="bottom"/>
          </w:tcPr>
          <w:p w14:paraId="52B439E0" w14:textId="51D171BF"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86 ± 0.27</w:t>
            </w:r>
          </w:p>
        </w:tc>
      </w:tr>
      <w:tr w:rsidR="00C839D4" w:rsidRPr="009B17E7" w14:paraId="042FE35A"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62BD3769" w14:textId="28940AED"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18</w:t>
            </w:r>
          </w:p>
        </w:tc>
        <w:tc>
          <w:tcPr>
            <w:tcW w:w="1463" w:type="dxa"/>
            <w:shd w:val="clear" w:color="auto" w:fill="auto"/>
            <w:noWrap/>
            <w:vAlign w:val="bottom"/>
          </w:tcPr>
          <w:p w14:paraId="1003A19F" w14:textId="74E0B7C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37 ± 0.07</w:t>
            </w:r>
          </w:p>
        </w:tc>
        <w:tc>
          <w:tcPr>
            <w:tcW w:w="1463" w:type="dxa"/>
            <w:shd w:val="clear" w:color="auto" w:fill="auto"/>
            <w:noWrap/>
            <w:vAlign w:val="bottom"/>
          </w:tcPr>
          <w:p w14:paraId="765C0881" w14:textId="2F641D3F"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47 ± 0.19</w:t>
            </w:r>
          </w:p>
        </w:tc>
        <w:tc>
          <w:tcPr>
            <w:tcW w:w="445" w:type="dxa"/>
          </w:tcPr>
          <w:p w14:paraId="43BF4276"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1B657D9D" w14:textId="1170823F"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77</w:t>
            </w:r>
          </w:p>
        </w:tc>
        <w:tc>
          <w:tcPr>
            <w:tcW w:w="1463" w:type="dxa"/>
            <w:vAlign w:val="bottom"/>
          </w:tcPr>
          <w:p w14:paraId="1F90B439" w14:textId="4D65B777"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29 ± 0.04</w:t>
            </w:r>
          </w:p>
        </w:tc>
        <w:tc>
          <w:tcPr>
            <w:tcW w:w="1463" w:type="dxa"/>
            <w:vAlign w:val="bottom"/>
          </w:tcPr>
          <w:p w14:paraId="0D5EAD6D" w14:textId="6C799FE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5.01 ± 0.17</w:t>
            </w:r>
          </w:p>
        </w:tc>
      </w:tr>
      <w:tr w:rsidR="00C839D4" w:rsidRPr="009B17E7" w14:paraId="7AAE3CEF"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3C31A260" w14:textId="5273DCDF"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19</w:t>
            </w:r>
          </w:p>
        </w:tc>
        <w:tc>
          <w:tcPr>
            <w:tcW w:w="1463" w:type="dxa"/>
            <w:shd w:val="clear" w:color="auto" w:fill="auto"/>
            <w:noWrap/>
            <w:vAlign w:val="bottom"/>
          </w:tcPr>
          <w:p w14:paraId="572F1CEF" w14:textId="01476F02"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49 ± 0.05</w:t>
            </w:r>
          </w:p>
        </w:tc>
        <w:tc>
          <w:tcPr>
            <w:tcW w:w="1463" w:type="dxa"/>
            <w:shd w:val="clear" w:color="auto" w:fill="auto"/>
            <w:noWrap/>
            <w:vAlign w:val="bottom"/>
          </w:tcPr>
          <w:p w14:paraId="4575D16B" w14:textId="6B3B8A8B"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61 ± 0.05</w:t>
            </w:r>
          </w:p>
        </w:tc>
        <w:tc>
          <w:tcPr>
            <w:tcW w:w="445" w:type="dxa"/>
          </w:tcPr>
          <w:p w14:paraId="53EFD27B"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326AA601" w14:textId="7977D6D8"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78</w:t>
            </w:r>
          </w:p>
        </w:tc>
        <w:tc>
          <w:tcPr>
            <w:tcW w:w="1463" w:type="dxa"/>
            <w:vAlign w:val="bottom"/>
          </w:tcPr>
          <w:p w14:paraId="406F4EBA" w14:textId="474ADA0C"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65 ± 0.02</w:t>
            </w:r>
          </w:p>
        </w:tc>
        <w:tc>
          <w:tcPr>
            <w:tcW w:w="1463" w:type="dxa"/>
            <w:vAlign w:val="bottom"/>
          </w:tcPr>
          <w:p w14:paraId="092C11A9" w14:textId="7CB3E5DD"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63 ± 0.06</w:t>
            </w:r>
          </w:p>
        </w:tc>
      </w:tr>
      <w:tr w:rsidR="00C839D4" w:rsidRPr="009B17E7" w14:paraId="272677F9"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0964940A" w14:textId="41ED2862"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20</w:t>
            </w:r>
          </w:p>
        </w:tc>
        <w:tc>
          <w:tcPr>
            <w:tcW w:w="1463" w:type="dxa"/>
            <w:shd w:val="clear" w:color="auto" w:fill="auto"/>
            <w:noWrap/>
            <w:vAlign w:val="bottom"/>
          </w:tcPr>
          <w:p w14:paraId="728FF6CE" w14:textId="190DCCE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49 ± 0.13</w:t>
            </w:r>
          </w:p>
        </w:tc>
        <w:tc>
          <w:tcPr>
            <w:tcW w:w="1463" w:type="dxa"/>
            <w:shd w:val="clear" w:color="auto" w:fill="auto"/>
            <w:noWrap/>
            <w:vAlign w:val="bottom"/>
          </w:tcPr>
          <w:p w14:paraId="17FC3F5D" w14:textId="3B26C529"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51 ± 0.16</w:t>
            </w:r>
          </w:p>
        </w:tc>
        <w:tc>
          <w:tcPr>
            <w:tcW w:w="445" w:type="dxa"/>
          </w:tcPr>
          <w:p w14:paraId="43179672"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7AF36E13" w14:textId="375A7370"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79</w:t>
            </w:r>
          </w:p>
        </w:tc>
        <w:tc>
          <w:tcPr>
            <w:tcW w:w="1463" w:type="dxa"/>
            <w:vAlign w:val="bottom"/>
          </w:tcPr>
          <w:p w14:paraId="67D2C6DC" w14:textId="659BF7A3"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23 ± 0.08</w:t>
            </w:r>
          </w:p>
        </w:tc>
        <w:tc>
          <w:tcPr>
            <w:tcW w:w="1463" w:type="dxa"/>
            <w:vAlign w:val="bottom"/>
          </w:tcPr>
          <w:p w14:paraId="1C23DEC9" w14:textId="3A85901F"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5.03 ± 0.21</w:t>
            </w:r>
          </w:p>
        </w:tc>
      </w:tr>
      <w:tr w:rsidR="00C839D4" w:rsidRPr="009B17E7" w14:paraId="1D846BB7"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09D552B8" w14:textId="42331B7B"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21</w:t>
            </w:r>
          </w:p>
        </w:tc>
        <w:tc>
          <w:tcPr>
            <w:tcW w:w="1463" w:type="dxa"/>
            <w:shd w:val="clear" w:color="auto" w:fill="auto"/>
            <w:noWrap/>
            <w:vAlign w:val="bottom"/>
          </w:tcPr>
          <w:p w14:paraId="57D3065A" w14:textId="4B99F404"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70 ± 0.02</w:t>
            </w:r>
          </w:p>
        </w:tc>
        <w:tc>
          <w:tcPr>
            <w:tcW w:w="1463" w:type="dxa"/>
            <w:shd w:val="clear" w:color="auto" w:fill="auto"/>
            <w:noWrap/>
            <w:vAlign w:val="bottom"/>
          </w:tcPr>
          <w:p w14:paraId="55A79CA9" w14:textId="7FA40352"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73 ± 0.11</w:t>
            </w:r>
          </w:p>
        </w:tc>
        <w:tc>
          <w:tcPr>
            <w:tcW w:w="445" w:type="dxa"/>
          </w:tcPr>
          <w:p w14:paraId="1A31E3CD"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06FCF23D" w14:textId="64665704"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80</w:t>
            </w:r>
          </w:p>
        </w:tc>
        <w:tc>
          <w:tcPr>
            <w:tcW w:w="1463" w:type="dxa"/>
            <w:vAlign w:val="bottom"/>
          </w:tcPr>
          <w:p w14:paraId="30E5BB91" w14:textId="08FDB867"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44 ± 0.14</w:t>
            </w:r>
          </w:p>
        </w:tc>
        <w:tc>
          <w:tcPr>
            <w:tcW w:w="1463" w:type="dxa"/>
            <w:vAlign w:val="bottom"/>
          </w:tcPr>
          <w:p w14:paraId="7859865C" w14:textId="4B1082E3"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72 ± 0.15</w:t>
            </w:r>
          </w:p>
        </w:tc>
      </w:tr>
      <w:tr w:rsidR="00C839D4" w:rsidRPr="009B17E7" w14:paraId="2F9B6C6A"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7C24FB5B" w14:textId="3DB21C65"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22</w:t>
            </w:r>
          </w:p>
        </w:tc>
        <w:tc>
          <w:tcPr>
            <w:tcW w:w="1463" w:type="dxa"/>
            <w:shd w:val="clear" w:color="auto" w:fill="auto"/>
            <w:noWrap/>
            <w:vAlign w:val="bottom"/>
          </w:tcPr>
          <w:p w14:paraId="31CBD4E2" w14:textId="3C67225A"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66 ± 0.04</w:t>
            </w:r>
          </w:p>
        </w:tc>
        <w:tc>
          <w:tcPr>
            <w:tcW w:w="1463" w:type="dxa"/>
            <w:shd w:val="clear" w:color="auto" w:fill="auto"/>
            <w:noWrap/>
            <w:vAlign w:val="bottom"/>
          </w:tcPr>
          <w:p w14:paraId="73B2C1A2" w14:textId="4BAFA7C2"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58 ± 0.13</w:t>
            </w:r>
          </w:p>
        </w:tc>
        <w:tc>
          <w:tcPr>
            <w:tcW w:w="445" w:type="dxa"/>
          </w:tcPr>
          <w:p w14:paraId="2BBB5465"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4CA179F0" w14:textId="3BE3EAED"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81</w:t>
            </w:r>
          </w:p>
        </w:tc>
        <w:tc>
          <w:tcPr>
            <w:tcW w:w="1463" w:type="dxa"/>
            <w:vAlign w:val="bottom"/>
          </w:tcPr>
          <w:p w14:paraId="69CFBE75" w14:textId="0E569643"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46 ± 0.08</w:t>
            </w:r>
          </w:p>
        </w:tc>
        <w:tc>
          <w:tcPr>
            <w:tcW w:w="1463" w:type="dxa"/>
            <w:vAlign w:val="bottom"/>
          </w:tcPr>
          <w:p w14:paraId="61CA7946" w14:textId="6A7BBB00"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93 ± 0.10</w:t>
            </w:r>
          </w:p>
        </w:tc>
      </w:tr>
      <w:tr w:rsidR="00C839D4" w:rsidRPr="009B17E7" w14:paraId="2A8690E7"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789AED41" w14:textId="74F818F1"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23</w:t>
            </w:r>
          </w:p>
        </w:tc>
        <w:tc>
          <w:tcPr>
            <w:tcW w:w="1463" w:type="dxa"/>
            <w:shd w:val="clear" w:color="auto" w:fill="auto"/>
            <w:noWrap/>
            <w:vAlign w:val="bottom"/>
          </w:tcPr>
          <w:p w14:paraId="6A8CD324" w14:textId="69F7C8E9"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70 ± 0.04</w:t>
            </w:r>
          </w:p>
        </w:tc>
        <w:tc>
          <w:tcPr>
            <w:tcW w:w="1463" w:type="dxa"/>
            <w:shd w:val="clear" w:color="auto" w:fill="auto"/>
            <w:noWrap/>
            <w:vAlign w:val="bottom"/>
          </w:tcPr>
          <w:p w14:paraId="378D0816" w14:textId="6F4C659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41 ± 0.12</w:t>
            </w:r>
          </w:p>
        </w:tc>
        <w:tc>
          <w:tcPr>
            <w:tcW w:w="445" w:type="dxa"/>
          </w:tcPr>
          <w:p w14:paraId="387BFF12"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07F52F88" w14:textId="05CD13D3"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82</w:t>
            </w:r>
          </w:p>
        </w:tc>
        <w:tc>
          <w:tcPr>
            <w:tcW w:w="1463" w:type="dxa"/>
            <w:vAlign w:val="bottom"/>
          </w:tcPr>
          <w:p w14:paraId="642D2DA6" w14:textId="55D75180"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47 ± 0.11</w:t>
            </w:r>
          </w:p>
        </w:tc>
        <w:tc>
          <w:tcPr>
            <w:tcW w:w="1463" w:type="dxa"/>
            <w:vAlign w:val="bottom"/>
          </w:tcPr>
          <w:p w14:paraId="343D30D1" w14:textId="063AD494"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08 ± 0.39</w:t>
            </w:r>
          </w:p>
        </w:tc>
      </w:tr>
      <w:tr w:rsidR="00C839D4" w:rsidRPr="009B17E7" w14:paraId="44EC5BE5"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0771B2A2" w14:textId="6CE1D5FA"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24</w:t>
            </w:r>
          </w:p>
        </w:tc>
        <w:tc>
          <w:tcPr>
            <w:tcW w:w="1463" w:type="dxa"/>
            <w:shd w:val="clear" w:color="auto" w:fill="auto"/>
            <w:noWrap/>
            <w:vAlign w:val="bottom"/>
          </w:tcPr>
          <w:p w14:paraId="2FDE939F" w14:textId="0CA5B7CC"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70 ± 0.02</w:t>
            </w:r>
          </w:p>
        </w:tc>
        <w:tc>
          <w:tcPr>
            <w:tcW w:w="1463" w:type="dxa"/>
            <w:shd w:val="clear" w:color="auto" w:fill="auto"/>
            <w:noWrap/>
            <w:vAlign w:val="bottom"/>
          </w:tcPr>
          <w:p w14:paraId="08D1F908" w14:textId="37481588"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40 ± 0.09</w:t>
            </w:r>
          </w:p>
        </w:tc>
        <w:tc>
          <w:tcPr>
            <w:tcW w:w="445" w:type="dxa"/>
          </w:tcPr>
          <w:p w14:paraId="7A4B5935"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37AA3406" w14:textId="316DCCA2"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83</w:t>
            </w:r>
          </w:p>
        </w:tc>
        <w:tc>
          <w:tcPr>
            <w:tcW w:w="1463" w:type="dxa"/>
            <w:vAlign w:val="bottom"/>
          </w:tcPr>
          <w:p w14:paraId="179AA811" w14:textId="22EAAC8D"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50 ± 0.10</w:t>
            </w:r>
          </w:p>
        </w:tc>
        <w:tc>
          <w:tcPr>
            <w:tcW w:w="1463" w:type="dxa"/>
            <w:vAlign w:val="bottom"/>
          </w:tcPr>
          <w:p w14:paraId="232E5E82" w14:textId="7DBEB6D2"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04 ± 0.24</w:t>
            </w:r>
          </w:p>
        </w:tc>
      </w:tr>
      <w:tr w:rsidR="00C839D4" w:rsidRPr="009B17E7" w14:paraId="2864FA65"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4A87BA6D" w14:textId="2EDABE8C"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25</w:t>
            </w:r>
          </w:p>
        </w:tc>
        <w:tc>
          <w:tcPr>
            <w:tcW w:w="1463" w:type="dxa"/>
            <w:shd w:val="clear" w:color="auto" w:fill="auto"/>
            <w:noWrap/>
            <w:vAlign w:val="bottom"/>
          </w:tcPr>
          <w:p w14:paraId="5407C854" w14:textId="301B0204"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73 ± 0.02</w:t>
            </w:r>
          </w:p>
        </w:tc>
        <w:tc>
          <w:tcPr>
            <w:tcW w:w="1463" w:type="dxa"/>
            <w:shd w:val="clear" w:color="auto" w:fill="auto"/>
            <w:noWrap/>
            <w:vAlign w:val="bottom"/>
          </w:tcPr>
          <w:p w14:paraId="499D2B76" w14:textId="1F402480"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39 ± 0.10</w:t>
            </w:r>
          </w:p>
        </w:tc>
        <w:tc>
          <w:tcPr>
            <w:tcW w:w="445" w:type="dxa"/>
          </w:tcPr>
          <w:p w14:paraId="2D992BC1"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68305571" w14:textId="0D32441B"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84</w:t>
            </w:r>
          </w:p>
        </w:tc>
        <w:tc>
          <w:tcPr>
            <w:tcW w:w="1463" w:type="dxa"/>
            <w:vAlign w:val="bottom"/>
          </w:tcPr>
          <w:p w14:paraId="214AB116" w14:textId="663205EF"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37 ± 0.09</w:t>
            </w:r>
          </w:p>
        </w:tc>
        <w:tc>
          <w:tcPr>
            <w:tcW w:w="1463" w:type="dxa"/>
            <w:vAlign w:val="bottom"/>
          </w:tcPr>
          <w:p w14:paraId="49785516" w14:textId="1D7C7E1C"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92 ± 0.25</w:t>
            </w:r>
          </w:p>
        </w:tc>
      </w:tr>
      <w:tr w:rsidR="00C839D4" w:rsidRPr="009B17E7" w14:paraId="0F8E1639"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3A8E42A6" w14:textId="18CCDBE6"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26</w:t>
            </w:r>
          </w:p>
        </w:tc>
        <w:tc>
          <w:tcPr>
            <w:tcW w:w="1463" w:type="dxa"/>
            <w:shd w:val="clear" w:color="auto" w:fill="auto"/>
            <w:noWrap/>
            <w:vAlign w:val="bottom"/>
          </w:tcPr>
          <w:p w14:paraId="7E9FA7B4" w14:textId="754D7940"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83 ± 0.06</w:t>
            </w:r>
          </w:p>
        </w:tc>
        <w:tc>
          <w:tcPr>
            <w:tcW w:w="1463" w:type="dxa"/>
            <w:shd w:val="clear" w:color="auto" w:fill="auto"/>
            <w:noWrap/>
            <w:vAlign w:val="bottom"/>
          </w:tcPr>
          <w:p w14:paraId="4DF19695" w14:textId="5F73150F"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45 ± 0.07</w:t>
            </w:r>
          </w:p>
        </w:tc>
        <w:tc>
          <w:tcPr>
            <w:tcW w:w="445" w:type="dxa"/>
          </w:tcPr>
          <w:p w14:paraId="482AA513"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270BA6AA" w14:textId="21BF62DB"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85</w:t>
            </w:r>
          </w:p>
        </w:tc>
        <w:tc>
          <w:tcPr>
            <w:tcW w:w="1463" w:type="dxa"/>
            <w:vAlign w:val="bottom"/>
          </w:tcPr>
          <w:p w14:paraId="05059CA8" w14:textId="06B51255"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64 ± 0.06</w:t>
            </w:r>
          </w:p>
        </w:tc>
        <w:tc>
          <w:tcPr>
            <w:tcW w:w="1463" w:type="dxa"/>
            <w:vAlign w:val="bottom"/>
          </w:tcPr>
          <w:p w14:paraId="435784CA" w14:textId="17B885E7"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35 ± 0.09</w:t>
            </w:r>
          </w:p>
        </w:tc>
      </w:tr>
      <w:tr w:rsidR="00C839D4" w:rsidRPr="009B17E7" w14:paraId="7AF4BB0D"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58F73E34" w14:textId="061CD4A2"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27</w:t>
            </w:r>
          </w:p>
        </w:tc>
        <w:tc>
          <w:tcPr>
            <w:tcW w:w="1463" w:type="dxa"/>
            <w:shd w:val="clear" w:color="auto" w:fill="auto"/>
            <w:noWrap/>
            <w:vAlign w:val="bottom"/>
          </w:tcPr>
          <w:p w14:paraId="201A4542" w14:textId="42D57BA5"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72 ± 0.01</w:t>
            </w:r>
          </w:p>
        </w:tc>
        <w:tc>
          <w:tcPr>
            <w:tcW w:w="1463" w:type="dxa"/>
            <w:shd w:val="clear" w:color="auto" w:fill="auto"/>
            <w:noWrap/>
            <w:vAlign w:val="bottom"/>
          </w:tcPr>
          <w:p w14:paraId="2ADFABD3" w14:textId="67DE8F81"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02 ± 0.01</w:t>
            </w:r>
          </w:p>
        </w:tc>
        <w:tc>
          <w:tcPr>
            <w:tcW w:w="445" w:type="dxa"/>
          </w:tcPr>
          <w:p w14:paraId="61CF95FE"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73BA1107" w14:textId="291DDDF7"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86</w:t>
            </w:r>
          </w:p>
        </w:tc>
        <w:tc>
          <w:tcPr>
            <w:tcW w:w="1463" w:type="dxa"/>
            <w:vAlign w:val="bottom"/>
          </w:tcPr>
          <w:p w14:paraId="442C3EFE" w14:textId="15B19662"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67 ± 0.10</w:t>
            </w:r>
          </w:p>
        </w:tc>
        <w:tc>
          <w:tcPr>
            <w:tcW w:w="1463" w:type="dxa"/>
            <w:vAlign w:val="bottom"/>
          </w:tcPr>
          <w:p w14:paraId="70795D14" w14:textId="169BE301"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66 ± 0.13</w:t>
            </w:r>
          </w:p>
        </w:tc>
      </w:tr>
      <w:tr w:rsidR="00C839D4" w:rsidRPr="009B17E7" w14:paraId="76FA2A3C"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19B8EC6B" w14:textId="1B1608AC"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28</w:t>
            </w:r>
          </w:p>
        </w:tc>
        <w:tc>
          <w:tcPr>
            <w:tcW w:w="1463" w:type="dxa"/>
            <w:shd w:val="clear" w:color="auto" w:fill="auto"/>
            <w:noWrap/>
            <w:vAlign w:val="bottom"/>
          </w:tcPr>
          <w:p w14:paraId="665280BD" w14:textId="4EFA3A27"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63 ± 0.04</w:t>
            </w:r>
          </w:p>
        </w:tc>
        <w:tc>
          <w:tcPr>
            <w:tcW w:w="1463" w:type="dxa"/>
            <w:shd w:val="clear" w:color="auto" w:fill="auto"/>
            <w:noWrap/>
            <w:vAlign w:val="bottom"/>
          </w:tcPr>
          <w:p w14:paraId="0621B186" w14:textId="3BB5BC19"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69 ± 0.01</w:t>
            </w:r>
          </w:p>
        </w:tc>
        <w:tc>
          <w:tcPr>
            <w:tcW w:w="445" w:type="dxa"/>
          </w:tcPr>
          <w:p w14:paraId="55A41382"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128D340D" w14:textId="15B01A01"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87</w:t>
            </w:r>
          </w:p>
        </w:tc>
        <w:tc>
          <w:tcPr>
            <w:tcW w:w="1463" w:type="dxa"/>
            <w:vAlign w:val="bottom"/>
          </w:tcPr>
          <w:p w14:paraId="4E1297AF" w14:textId="0CE74450"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6 ± 0.08</w:t>
            </w:r>
          </w:p>
        </w:tc>
        <w:tc>
          <w:tcPr>
            <w:tcW w:w="1463" w:type="dxa"/>
            <w:vAlign w:val="bottom"/>
          </w:tcPr>
          <w:p w14:paraId="3A5200EC" w14:textId="38E7C976"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50 ± 0.14</w:t>
            </w:r>
          </w:p>
        </w:tc>
      </w:tr>
      <w:tr w:rsidR="00C839D4" w:rsidRPr="009B17E7" w14:paraId="57353AC4"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76332B17" w14:textId="37575C57"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29</w:t>
            </w:r>
          </w:p>
        </w:tc>
        <w:tc>
          <w:tcPr>
            <w:tcW w:w="1463" w:type="dxa"/>
            <w:shd w:val="clear" w:color="auto" w:fill="auto"/>
            <w:noWrap/>
            <w:vAlign w:val="bottom"/>
          </w:tcPr>
          <w:p w14:paraId="240915C1" w14:textId="3889004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64 ± 0.06</w:t>
            </w:r>
          </w:p>
        </w:tc>
        <w:tc>
          <w:tcPr>
            <w:tcW w:w="1463" w:type="dxa"/>
            <w:shd w:val="clear" w:color="auto" w:fill="auto"/>
            <w:noWrap/>
            <w:vAlign w:val="bottom"/>
          </w:tcPr>
          <w:p w14:paraId="0B946575" w14:textId="1CA69914"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99 ± 0.03</w:t>
            </w:r>
          </w:p>
        </w:tc>
        <w:tc>
          <w:tcPr>
            <w:tcW w:w="445" w:type="dxa"/>
          </w:tcPr>
          <w:p w14:paraId="5704F2E6"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73E740A3" w14:textId="4AD7227F"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88</w:t>
            </w:r>
          </w:p>
        </w:tc>
        <w:tc>
          <w:tcPr>
            <w:tcW w:w="1463" w:type="dxa"/>
            <w:vAlign w:val="bottom"/>
          </w:tcPr>
          <w:p w14:paraId="09A79A50" w14:textId="3E561284"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78 ± 0.05</w:t>
            </w:r>
          </w:p>
        </w:tc>
        <w:tc>
          <w:tcPr>
            <w:tcW w:w="1463" w:type="dxa"/>
            <w:vAlign w:val="bottom"/>
          </w:tcPr>
          <w:p w14:paraId="7DD7B485" w14:textId="3A734947"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19 ± 0.14</w:t>
            </w:r>
          </w:p>
        </w:tc>
      </w:tr>
      <w:tr w:rsidR="00C839D4" w:rsidRPr="009B17E7" w14:paraId="7A87AE00"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301C5323" w14:textId="2D7E55BD"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30</w:t>
            </w:r>
          </w:p>
        </w:tc>
        <w:tc>
          <w:tcPr>
            <w:tcW w:w="1463" w:type="dxa"/>
            <w:shd w:val="clear" w:color="auto" w:fill="auto"/>
            <w:noWrap/>
            <w:vAlign w:val="bottom"/>
          </w:tcPr>
          <w:p w14:paraId="49AE28B3" w14:textId="6B84793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79 ± 0.07</w:t>
            </w:r>
          </w:p>
        </w:tc>
        <w:tc>
          <w:tcPr>
            <w:tcW w:w="1463" w:type="dxa"/>
            <w:shd w:val="clear" w:color="auto" w:fill="auto"/>
            <w:noWrap/>
            <w:vAlign w:val="bottom"/>
          </w:tcPr>
          <w:p w14:paraId="395C43B4" w14:textId="3CE0FEFF"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06 ± 0.06</w:t>
            </w:r>
          </w:p>
        </w:tc>
        <w:tc>
          <w:tcPr>
            <w:tcW w:w="445" w:type="dxa"/>
          </w:tcPr>
          <w:p w14:paraId="239E20B7"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0459DB89" w14:textId="274A6AD2"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89</w:t>
            </w:r>
          </w:p>
        </w:tc>
        <w:tc>
          <w:tcPr>
            <w:tcW w:w="1463" w:type="dxa"/>
            <w:vAlign w:val="bottom"/>
          </w:tcPr>
          <w:p w14:paraId="0647BC16" w14:textId="68290C93"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60 ± 0.02</w:t>
            </w:r>
          </w:p>
        </w:tc>
        <w:tc>
          <w:tcPr>
            <w:tcW w:w="1463" w:type="dxa"/>
            <w:vAlign w:val="bottom"/>
          </w:tcPr>
          <w:p w14:paraId="09075D01" w14:textId="2E834218"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76 ± 0.05</w:t>
            </w:r>
          </w:p>
        </w:tc>
      </w:tr>
      <w:tr w:rsidR="00C839D4" w:rsidRPr="009B17E7" w14:paraId="3DA315D2"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422B3082" w14:textId="62AC0F39"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31</w:t>
            </w:r>
          </w:p>
        </w:tc>
        <w:tc>
          <w:tcPr>
            <w:tcW w:w="1463" w:type="dxa"/>
            <w:shd w:val="clear" w:color="auto" w:fill="auto"/>
            <w:noWrap/>
            <w:vAlign w:val="bottom"/>
          </w:tcPr>
          <w:p w14:paraId="0DF0C478" w14:textId="7908D135"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78 ± 0.04</w:t>
            </w:r>
          </w:p>
        </w:tc>
        <w:tc>
          <w:tcPr>
            <w:tcW w:w="1463" w:type="dxa"/>
            <w:shd w:val="clear" w:color="auto" w:fill="auto"/>
            <w:noWrap/>
            <w:vAlign w:val="bottom"/>
          </w:tcPr>
          <w:p w14:paraId="68ADEFE1" w14:textId="065A2499"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08 ± 0.05</w:t>
            </w:r>
          </w:p>
        </w:tc>
        <w:tc>
          <w:tcPr>
            <w:tcW w:w="445" w:type="dxa"/>
          </w:tcPr>
          <w:p w14:paraId="73D88518"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5476DB4F" w14:textId="6AED6B5A"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90</w:t>
            </w:r>
          </w:p>
        </w:tc>
        <w:tc>
          <w:tcPr>
            <w:tcW w:w="1463" w:type="dxa"/>
            <w:vAlign w:val="bottom"/>
          </w:tcPr>
          <w:p w14:paraId="6EC84D9F" w14:textId="086C62A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4 ± 0.06</w:t>
            </w:r>
          </w:p>
        </w:tc>
        <w:tc>
          <w:tcPr>
            <w:tcW w:w="1463" w:type="dxa"/>
            <w:vAlign w:val="bottom"/>
          </w:tcPr>
          <w:p w14:paraId="1556CA7F" w14:textId="7B8C7528"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11 ± 0.40</w:t>
            </w:r>
          </w:p>
        </w:tc>
      </w:tr>
      <w:tr w:rsidR="00C839D4" w:rsidRPr="009B17E7" w14:paraId="3B748130"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3488EF28" w14:textId="7DD0D632"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32</w:t>
            </w:r>
          </w:p>
        </w:tc>
        <w:tc>
          <w:tcPr>
            <w:tcW w:w="1463" w:type="dxa"/>
            <w:shd w:val="clear" w:color="auto" w:fill="auto"/>
            <w:noWrap/>
            <w:vAlign w:val="bottom"/>
          </w:tcPr>
          <w:p w14:paraId="044BB185" w14:textId="25A878FA"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74 ± 0.03</w:t>
            </w:r>
          </w:p>
        </w:tc>
        <w:tc>
          <w:tcPr>
            <w:tcW w:w="1463" w:type="dxa"/>
            <w:shd w:val="clear" w:color="auto" w:fill="auto"/>
            <w:noWrap/>
            <w:vAlign w:val="bottom"/>
          </w:tcPr>
          <w:p w14:paraId="66E5E294" w14:textId="6C56E225"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09 ± 0.13</w:t>
            </w:r>
          </w:p>
        </w:tc>
        <w:tc>
          <w:tcPr>
            <w:tcW w:w="445" w:type="dxa"/>
          </w:tcPr>
          <w:p w14:paraId="1C322880"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4B487D15" w14:textId="718D7018"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91</w:t>
            </w:r>
          </w:p>
        </w:tc>
        <w:tc>
          <w:tcPr>
            <w:tcW w:w="1463" w:type="dxa"/>
            <w:vAlign w:val="bottom"/>
          </w:tcPr>
          <w:p w14:paraId="36F36C84" w14:textId="3DB78BB9"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0 ± 0.08</w:t>
            </w:r>
          </w:p>
        </w:tc>
        <w:tc>
          <w:tcPr>
            <w:tcW w:w="1463" w:type="dxa"/>
            <w:vAlign w:val="bottom"/>
          </w:tcPr>
          <w:p w14:paraId="3396CE48" w14:textId="2828A140"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83 ± 0.27</w:t>
            </w:r>
          </w:p>
        </w:tc>
      </w:tr>
      <w:tr w:rsidR="00C839D4" w:rsidRPr="009B17E7" w14:paraId="7DCAD78D"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74154CC5" w14:textId="4FB629DC"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33</w:t>
            </w:r>
          </w:p>
        </w:tc>
        <w:tc>
          <w:tcPr>
            <w:tcW w:w="1463" w:type="dxa"/>
            <w:shd w:val="clear" w:color="auto" w:fill="auto"/>
            <w:noWrap/>
            <w:vAlign w:val="bottom"/>
          </w:tcPr>
          <w:p w14:paraId="702F1028" w14:textId="01B2BE01"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76 ± 0.07</w:t>
            </w:r>
          </w:p>
        </w:tc>
        <w:tc>
          <w:tcPr>
            <w:tcW w:w="1463" w:type="dxa"/>
            <w:shd w:val="clear" w:color="auto" w:fill="auto"/>
            <w:noWrap/>
            <w:vAlign w:val="bottom"/>
          </w:tcPr>
          <w:p w14:paraId="588BD2A1" w14:textId="646EAF7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15 ± 0.12</w:t>
            </w:r>
          </w:p>
        </w:tc>
        <w:tc>
          <w:tcPr>
            <w:tcW w:w="445" w:type="dxa"/>
          </w:tcPr>
          <w:p w14:paraId="071C4D53"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63CF0CAB" w14:textId="0A257BD4"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92</w:t>
            </w:r>
          </w:p>
        </w:tc>
        <w:tc>
          <w:tcPr>
            <w:tcW w:w="1463" w:type="dxa"/>
            <w:vAlign w:val="bottom"/>
          </w:tcPr>
          <w:p w14:paraId="1925D9B6" w14:textId="6C61DE4B"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52 ± 0.11</w:t>
            </w:r>
          </w:p>
        </w:tc>
        <w:tc>
          <w:tcPr>
            <w:tcW w:w="1463" w:type="dxa"/>
            <w:vAlign w:val="bottom"/>
          </w:tcPr>
          <w:p w14:paraId="5C1DC992" w14:textId="0508835D"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34 ± 0.19</w:t>
            </w:r>
          </w:p>
        </w:tc>
      </w:tr>
      <w:tr w:rsidR="00C839D4" w:rsidRPr="009B17E7" w14:paraId="4A3DFA84"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597DB950" w14:textId="1A70B3C4"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34</w:t>
            </w:r>
          </w:p>
        </w:tc>
        <w:tc>
          <w:tcPr>
            <w:tcW w:w="1463" w:type="dxa"/>
            <w:shd w:val="clear" w:color="auto" w:fill="auto"/>
            <w:noWrap/>
            <w:vAlign w:val="bottom"/>
          </w:tcPr>
          <w:p w14:paraId="473B17E4" w14:textId="536176D6"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76 ± 0.05</w:t>
            </w:r>
          </w:p>
        </w:tc>
        <w:tc>
          <w:tcPr>
            <w:tcW w:w="1463" w:type="dxa"/>
            <w:shd w:val="clear" w:color="auto" w:fill="auto"/>
            <w:noWrap/>
            <w:vAlign w:val="bottom"/>
          </w:tcPr>
          <w:p w14:paraId="411059E6" w14:textId="1E52C444"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99 ± 0.01</w:t>
            </w:r>
          </w:p>
        </w:tc>
        <w:tc>
          <w:tcPr>
            <w:tcW w:w="445" w:type="dxa"/>
          </w:tcPr>
          <w:p w14:paraId="2B559EC1"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0EB80F8F" w14:textId="7BBB854C"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93</w:t>
            </w:r>
          </w:p>
        </w:tc>
        <w:tc>
          <w:tcPr>
            <w:tcW w:w="1463" w:type="dxa"/>
            <w:vAlign w:val="bottom"/>
          </w:tcPr>
          <w:p w14:paraId="46399254" w14:textId="5F6AAFE1"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1 ± 0.17</w:t>
            </w:r>
          </w:p>
        </w:tc>
        <w:tc>
          <w:tcPr>
            <w:tcW w:w="1463" w:type="dxa"/>
            <w:vAlign w:val="bottom"/>
          </w:tcPr>
          <w:p w14:paraId="29AF6EE4" w14:textId="27E1116B"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84 ± 0.11</w:t>
            </w:r>
          </w:p>
        </w:tc>
      </w:tr>
      <w:tr w:rsidR="00C839D4" w:rsidRPr="009B17E7" w14:paraId="7BC70277"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387577BD" w14:textId="380E206F"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35</w:t>
            </w:r>
          </w:p>
        </w:tc>
        <w:tc>
          <w:tcPr>
            <w:tcW w:w="1463" w:type="dxa"/>
            <w:shd w:val="clear" w:color="auto" w:fill="auto"/>
            <w:noWrap/>
            <w:vAlign w:val="bottom"/>
          </w:tcPr>
          <w:p w14:paraId="0D7F6E8C" w14:textId="7DC9EFE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76 ± 0.02</w:t>
            </w:r>
          </w:p>
        </w:tc>
        <w:tc>
          <w:tcPr>
            <w:tcW w:w="1463" w:type="dxa"/>
            <w:shd w:val="clear" w:color="auto" w:fill="auto"/>
            <w:noWrap/>
            <w:vAlign w:val="bottom"/>
          </w:tcPr>
          <w:p w14:paraId="6CC09F03" w14:textId="60A7E223"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05 ± 0.15</w:t>
            </w:r>
          </w:p>
        </w:tc>
        <w:tc>
          <w:tcPr>
            <w:tcW w:w="445" w:type="dxa"/>
          </w:tcPr>
          <w:p w14:paraId="34A13219"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270BB43D" w14:textId="6251D650"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94</w:t>
            </w:r>
          </w:p>
        </w:tc>
        <w:tc>
          <w:tcPr>
            <w:tcW w:w="1463" w:type="dxa"/>
            <w:vAlign w:val="bottom"/>
          </w:tcPr>
          <w:p w14:paraId="070E42C2" w14:textId="62E373EA"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3 ± 0.10</w:t>
            </w:r>
          </w:p>
        </w:tc>
        <w:tc>
          <w:tcPr>
            <w:tcW w:w="1463" w:type="dxa"/>
            <w:vAlign w:val="bottom"/>
          </w:tcPr>
          <w:p w14:paraId="4923C19A" w14:textId="76A8280F"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95 ± 0.10</w:t>
            </w:r>
          </w:p>
        </w:tc>
      </w:tr>
      <w:tr w:rsidR="00C839D4" w:rsidRPr="009B17E7" w14:paraId="2F3C6F9D"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17226A5C" w14:textId="10FF046A"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36</w:t>
            </w:r>
          </w:p>
        </w:tc>
        <w:tc>
          <w:tcPr>
            <w:tcW w:w="1463" w:type="dxa"/>
            <w:shd w:val="clear" w:color="auto" w:fill="auto"/>
            <w:noWrap/>
            <w:vAlign w:val="bottom"/>
          </w:tcPr>
          <w:p w14:paraId="1E570FD5" w14:textId="1933669B"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67 ± 0.02</w:t>
            </w:r>
          </w:p>
        </w:tc>
        <w:tc>
          <w:tcPr>
            <w:tcW w:w="1463" w:type="dxa"/>
            <w:shd w:val="clear" w:color="auto" w:fill="auto"/>
            <w:noWrap/>
            <w:vAlign w:val="bottom"/>
          </w:tcPr>
          <w:p w14:paraId="0D073201" w14:textId="258D1779"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76 ± 0.09</w:t>
            </w:r>
          </w:p>
        </w:tc>
        <w:tc>
          <w:tcPr>
            <w:tcW w:w="445" w:type="dxa"/>
          </w:tcPr>
          <w:p w14:paraId="6815F8BF"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2DF4B3EB" w14:textId="6D15329C"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95</w:t>
            </w:r>
          </w:p>
        </w:tc>
        <w:tc>
          <w:tcPr>
            <w:tcW w:w="1463" w:type="dxa"/>
            <w:vAlign w:val="bottom"/>
          </w:tcPr>
          <w:p w14:paraId="1FA713DE" w14:textId="58DE7754"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5 ± 0.07</w:t>
            </w:r>
          </w:p>
        </w:tc>
        <w:tc>
          <w:tcPr>
            <w:tcW w:w="1463" w:type="dxa"/>
            <w:vAlign w:val="bottom"/>
          </w:tcPr>
          <w:p w14:paraId="67B1E8CA" w14:textId="0B97C488"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58 ± 0.22</w:t>
            </w:r>
          </w:p>
        </w:tc>
      </w:tr>
      <w:tr w:rsidR="00C839D4" w:rsidRPr="009B17E7" w14:paraId="6404DEA8"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4A83FFF2" w14:textId="225911EE"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37</w:t>
            </w:r>
          </w:p>
        </w:tc>
        <w:tc>
          <w:tcPr>
            <w:tcW w:w="1463" w:type="dxa"/>
            <w:shd w:val="clear" w:color="auto" w:fill="auto"/>
            <w:noWrap/>
            <w:vAlign w:val="bottom"/>
          </w:tcPr>
          <w:p w14:paraId="44FEBAAF" w14:textId="5B069D96"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80 ± 0.02</w:t>
            </w:r>
          </w:p>
        </w:tc>
        <w:tc>
          <w:tcPr>
            <w:tcW w:w="1463" w:type="dxa"/>
            <w:shd w:val="clear" w:color="auto" w:fill="auto"/>
            <w:noWrap/>
            <w:vAlign w:val="bottom"/>
          </w:tcPr>
          <w:p w14:paraId="7B4CA842" w14:textId="32FCF1F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89 ± 0.06</w:t>
            </w:r>
          </w:p>
        </w:tc>
        <w:tc>
          <w:tcPr>
            <w:tcW w:w="445" w:type="dxa"/>
          </w:tcPr>
          <w:p w14:paraId="46DFE044"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15AB66F3" w14:textId="74E35FC3"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96</w:t>
            </w:r>
          </w:p>
        </w:tc>
        <w:tc>
          <w:tcPr>
            <w:tcW w:w="1463" w:type="dxa"/>
            <w:vAlign w:val="bottom"/>
          </w:tcPr>
          <w:p w14:paraId="6B992E60" w14:textId="3FC30663"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61 ± 0.07</w:t>
            </w:r>
          </w:p>
        </w:tc>
        <w:tc>
          <w:tcPr>
            <w:tcW w:w="1463" w:type="dxa"/>
            <w:vAlign w:val="bottom"/>
          </w:tcPr>
          <w:p w14:paraId="6E94F842" w14:textId="167CD11B"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91 ± 0.20</w:t>
            </w:r>
          </w:p>
        </w:tc>
      </w:tr>
      <w:tr w:rsidR="00C839D4" w:rsidRPr="009B17E7" w14:paraId="15BE0749"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1E6AD046" w14:textId="4E118C82"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38</w:t>
            </w:r>
          </w:p>
        </w:tc>
        <w:tc>
          <w:tcPr>
            <w:tcW w:w="1463" w:type="dxa"/>
            <w:shd w:val="clear" w:color="auto" w:fill="auto"/>
            <w:noWrap/>
            <w:vAlign w:val="bottom"/>
          </w:tcPr>
          <w:p w14:paraId="02C4BE10" w14:textId="1D31EEFB"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64 ± 0.03</w:t>
            </w:r>
          </w:p>
        </w:tc>
        <w:tc>
          <w:tcPr>
            <w:tcW w:w="1463" w:type="dxa"/>
            <w:shd w:val="clear" w:color="auto" w:fill="auto"/>
            <w:noWrap/>
            <w:vAlign w:val="bottom"/>
          </w:tcPr>
          <w:p w14:paraId="50BC1ADE" w14:textId="532805AC"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19 ± 0.09</w:t>
            </w:r>
          </w:p>
        </w:tc>
        <w:tc>
          <w:tcPr>
            <w:tcW w:w="445" w:type="dxa"/>
          </w:tcPr>
          <w:p w14:paraId="5B5F9330"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7C9E6F6D" w14:textId="3E7BD219"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97</w:t>
            </w:r>
          </w:p>
        </w:tc>
        <w:tc>
          <w:tcPr>
            <w:tcW w:w="1463" w:type="dxa"/>
            <w:vAlign w:val="bottom"/>
          </w:tcPr>
          <w:p w14:paraId="6525A461" w14:textId="29DCDDC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46 ± 0.08</w:t>
            </w:r>
          </w:p>
        </w:tc>
        <w:tc>
          <w:tcPr>
            <w:tcW w:w="1463" w:type="dxa"/>
            <w:vAlign w:val="bottom"/>
          </w:tcPr>
          <w:p w14:paraId="701FF9C6" w14:textId="45FF91A2"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5.08 ± 0.18</w:t>
            </w:r>
          </w:p>
        </w:tc>
      </w:tr>
      <w:tr w:rsidR="00C839D4" w:rsidRPr="009B17E7" w14:paraId="717132A9"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47A9D663" w14:textId="12484826"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39</w:t>
            </w:r>
          </w:p>
        </w:tc>
        <w:tc>
          <w:tcPr>
            <w:tcW w:w="1463" w:type="dxa"/>
            <w:shd w:val="clear" w:color="auto" w:fill="auto"/>
            <w:noWrap/>
            <w:vAlign w:val="bottom"/>
          </w:tcPr>
          <w:p w14:paraId="59927632" w14:textId="469F1C12"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72 ± 0.02</w:t>
            </w:r>
          </w:p>
        </w:tc>
        <w:tc>
          <w:tcPr>
            <w:tcW w:w="1463" w:type="dxa"/>
            <w:shd w:val="clear" w:color="auto" w:fill="auto"/>
            <w:noWrap/>
            <w:vAlign w:val="bottom"/>
          </w:tcPr>
          <w:p w14:paraId="62CD3B05" w14:textId="0F80B7A0"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05 ± 0.02</w:t>
            </w:r>
          </w:p>
        </w:tc>
        <w:tc>
          <w:tcPr>
            <w:tcW w:w="445" w:type="dxa"/>
          </w:tcPr>
          <w:p w14:paraId="765E2D5E"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15FF6756" w14:textId="0B770706"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98</w:t>
            </w:r>
          </w:p>
        </w:tc>
        <w:tc>
          <w:tcPr>
            <w:tcW w:w="1463" w:type="dxa"/>
            <w:vAlign w:val="bottom"/>
          </w:tcPr>
          <w:p w14:paraId="022C0F36" w14:textId="4F27D94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7 ± 0.10</w:t>
            </w:r>
          </w:p>
        </w:tc>
        <w:tc>
          <w:tcPr>
            <w:tcW w:w="1463" w:type="dxa"/>
            <w:vAlign w:val="bottom"/>
          </w:tcPr>
          <w:p w14:paraId="6F502A3C" w14:textId="11E0BD0A"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81 ± 0.14</w:t>
            </w:r>
          </w:p>
        </w:tc>
      </w:tr>
      <w:tr w:rsidR="00C839D4" w:rsidRPr="009B17E7" w14:paraId="01F21180"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0C8D917C" w14:textId="7A048303"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40</w:t>
            </w:r>
          </w:p>
        </w:tc>
        <w:tc>
          <w:tcPr>
            <w:tcW w:w="1463" w:type="dxa"/>
            <w:shd w:val="clear" w:color="auto" w:fill="auto"/>
            <w:noWrap/>
            <w:vAlign w:val="bottom"/>
          </w:tcPr>
          <w:p w14:paraId="2E12ED5B" w14:textId="2729B848"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15 ± 0.04</w:t>
            </w:r>
          </w:p>
        </w:tc>
        <w:tc>
          <w:tcPr>
            <w:tcW w:w="1463" w:type="dxa"/>
            <w:shd w:val="clear" w:color="auto" w:fill="auto"/>
            <w:noWrap/>
            <w:vAlign w:val="bottom"/>
          </w:tcPr>
          <w:p w14:paraId="27289573" w14:textId="45590810"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55 ± 0.07</w:t>
            </w:r>
          </w:p>
        </w:tc>
        <w:tc>
          <w:tcPr>
            <w:tcW w:w="445" w:type="dxa"/>
          </w:tcPr>
          <w:p w14:paraId="5AFA2B00"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4A50911E" w14:textId="10CD4BC7"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99</w:t>
            </w:r>
          </w:p>
        </w:tc>
        <w:tc>
          <w:tcPr>
            <w:tcW w:w="1463" w:type="dxa"/>
            <w:vAlign w:val="bottom"/>
          </w:tcPr>
          <w:p w14:paraId="0FDBF7E1" w14:textId="013681F4"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44 ± 0.21</w:t>
            </w:r>
          </w:p>
        </w:tc>
        <w:tc>
          <w:tcPr>
            <w:tcW w:w="1463" w:type="dxa"/>
            <w:vAlign w:val="bottom"/>
          </w:tcPr>
          <w:p w14:paraId="04C12D43" w14:textId="3C454B81"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05 ± 0.24</w:t>
            </w:r>
          </w:p>
        </w:tc>
      </w:tr>
      <w:tr w:rsidR="00C839D4" w:rsidRPr="009B17E7" w14:paraId="3E2D856A"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5DB28402" w14:textId="1A23068C"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41</w:t>
            </w:r>
          </w:p>
        </w:tc>
        <w:tc>
          <w:tcPr>
            <w:tcW w:w="1463" w:type="dxa"/>
            <w:shd w:val="clear" w:color="auto" w:fill="auto"/>
            <w:noWrap/>
            <w:vAlign w:val="bottom"/>
          </w:tcPr>
          <w:p w14:paraId="247F24C2" w14:textId="5BA4C323"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4 ± 0.01</w:t>
            </w:r>
          </w:p>
        </w:tc>
        <w:tc>
          <w:tcPr>
            <w:tcW w:w="1463" w:type="dxa"/>
            <w:shd w:val="clear" w:color="auto" w:fill="auto"/>
            <w:noWrap/>
            <w:vAlign w:val="bottom"/>
          </w:tcPr>
          <w:p w14:paraId="3CB1ECC3" w14:textId="36FA7C5A"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82 ± 0.02</w:t>
            </w:r>
          </w:p>
        </w:tc>
        <w:tc>
          <w:tcPr>
            <w:tcW w:w="445" w:type="dxa"/>
          </w:tcPr>
          <w:p w14:paraId="10D4B6DB"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4B77A402" w14:textId="03AF5FCA"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00</w:t>
            </w:r>
          </w:p>
        </w:tc>
        <w:tc>
          <w:tcPr>
            <w:tcW w:w="1463" w:type="dxa"/>
            <w:vAlign w:val="bottom"/>
          </w:tcPr>
          <w:p w14:paraId="47DBC043" w14:textId="29F9909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40 ± 0.16</w:t>
            </w:r>
          </w:p>
        </w:tc>
        <w:tc>
          <w:tcPr>
            <w:tcW w:w="1463" w:type="dxa"/>
            <w:vAlign w:val="bottom"/>
          </w:tcPr>
          <w:p w14:paraId="546B9485" w14:textId="064E205B"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82 ± 0.32</w:t>
            </w:r>
          </w:p>
        </w:tc>
      </w:tr>
      <w:tr w:rsidR="00C839D4" w:rsidRPr="009B17E7" w14:paraId="53B26CF0"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5EBD7710" w14:textId="4CBEF775"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42</w:t>
            </w:r>
          </w:p>
        </w:tc>
        <w:tc>
          <w:tcPr>
            <w:tcW w:w="1463" w:type="dxa"/>
            <w:shd w:val="clear" w:color="auto" w:fill="auto"/>
            <w:noWrap/>
            <w:vAlign w:val="bottom"/>
          </w:tcPr>
          <w:p w14:paraId="258D96FA" w14:textId="77636250"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27 ± 0.01</w:t>
            </w:r>
          </w:p>
        </w:tc>
        <w:tc>
          <w:tcPr>
            <w:tcW w:w="1463" w:type="dxa"/>
            <w:shd w:val="clear" w:color="auto" w:fill="auto"/>
            <w:noWrap/>
            <w:vAlign w:val="bottom"/>
          </w:tcPr>
          <w:p w14:paraId="43E5B974" w14:textId="5F52291B"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67 ± 0.06</w:t>
            </w:r>
          </w:p>
        </w:tc>
        <w:tc>
          <w:tcPr>
            <w:tcW w:w="445" w:type="dxa"/>
          </w:tcPr>
          <w:p w14:paraId="5F087FAA"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64168581" w14:textId="18D33F94"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01</w:t>
            </w:r>
          </w:p>
        </w:tc>
        <w:tc>
          <w:tcPr>
            <w:tcW w:w="1463" w:type="dxa"/>
            <w:vAlign w:val="bottom"/>
          </w:tcPr>
          <w:p w14:paraId="4F0CA384" w14:textId="5CBB7F75"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43 ± 0.22</w:t>
            </w:r>
          </w:p>
        </w:tc>
        <w:tc>
          <w:tcPr>
            <w:tcW w:w="1463" w:type="dxa"/>
            <w:vAlign w:val="bottom"/>
          </w:tcPr>
          <w:p w14:paraId="32E9F03F" w14:textId="7863A7B4"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42 ± 0.27</w:t>
            </w:r>
          </w:p>
        </w:tc>
      </w:tr>
      <w:tr w:rsidR="00C839D4" w:rsidRPr="009B17E7" w14:paraId="5B82F459"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7FACBCA7" w14:textId="55283219"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43</w:t>
            </w:r>
          </w:p>
        </w:tc>
        <w:tc>
          <w:tcPr>
            <w:tcW w:w="1463" w:type="dxa"/>
            <w:shd w:val="clear" w:color="auto" w:fill="auto"/>
            <w:noWrap/>
            <w:vAlign w:val="bottom"/>
          </w:tcPr>
          <w:p w14:paraId="20CE4409" w14:textId="0C3B8F61"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85 ± 0.04</w:t>
            </w:r>
          </w:p>
        </w:tc>
        <w:tc>
          <w:tcPr>
            <w:tcW w:w="1463" w:type="dxa"/>
            <w:shd w:val="clear" w:color="auto" w:fill="auto"/>
            <w:noWrap/>
            <w:vAlign w:val="bottom"/>
          </w:tcPr>
          <w:p w14:paraId="2414E05E" w14:textId="46AF6A19"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14 ± 0.07</w:t>
            </w:r>
          </w:p>
        </w:tc>
        <w:tc>
          <w:tcPr>
            <w:tcW w:w="445" w:type="dxa"/>
          </w:tcPr>
          <w:p w14:paraId="4FF03A7B"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4E0073B3" w14:textId="1D109BF3"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02</w:t>
            </w:r>
          </w:p>
        </w:tc>
        <w:tc>
          <w:tcPr>
            <w:tcW w:w="1463" w:type="dxa"/>
            <w:vAlign w:val="bottom"/>
          </w:tcPr>
          <w:p w14:paraId="02636CE7" w14:textId="154599B7"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64 ± 0.22</w:t>
            </w:r>
          </w:p>
        </w:tc>
        <w:tc>
          <w:tcPr>
            <w:tcW w:w="1463" w:type="dxa"/>
            <w:vAlign w:val="bottom"/>
          </w:tcPr>
          <w:p w14:paraId="3B558959" w14:textId="2BEA364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33 ± 0.04</w:t>
            </w:r>
          </w:p>
        </w:tc>
      </w:tr>
      <w:tr w:rsidR="00C839D4" w:rsidRPr="009B17E7" w14:paraId="15E93E15"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41A6CB61" w14:textId="0216C6D2"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44</w:t>
            </w:r>
          </w:p>
        </w:tc>
        <w:tc>
          <w:tcPr>
            <w:tcW w:w="1463" w:type="dxa"/>
            <w:shd w:val="clear" w:color="auto" w:fill="auto"/>
            <w:noWrap/>
            <w:vAlign w:val="bottom"/>
          </w:tcPr>
          <w:p w14:paraId="36D51378" w14:textId="7B28BF68"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44 ± 0.05</w:t>
            </w:r>
          </w:p>
        </w:tc>
        <w:tc>
          <w:tcPr>
            <w:tcW w:w="1463" w:type="dxa"/>
            <w:shd w:val="clear" w:color="auto" w:fill="auto"/>
            <w:noWrap/>
            <w:vAlign w:val="bottom"/>
          </w:tcPr>
          <w:p w14:paraId="2758A428" w14:textId="7B2F733D"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76 ± 0.05</w:t>
            </w:r>
          </w:p>
        </w:tc>
        <w:tc>
          <w:tcPr>
            <w:tcW w:w="445" w:type="dxa"/>
          </w:tcPr>
          <w:p w14:paraId="0E9E69E7"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6E516E73" w14:textId="0331D279"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03</w:t>
            </w:r>
          </w:p>
        </w:tc>
        <w:tc>
          <w:tcPr>
            <w:tcW w:w="1463" w:type="dxa"/>
            <w:vAlign w:val="bottom"/>
          </w:tcPr>
          <w:p w14:paraId="45072012" w14:textId="42CF5F77"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42 ± 0.05</w:t>
            </w:r>
          </w:p>
        </w:tc>
        <w:tc>
          <w:tcPr>
            <w:tcW w:w="1463" w:type="dxa"/>
            <w:vAlign w:val="bottom"/>
          </w:tcPr>
          <w:p w14:paraId="3D663AC4" w14:textId="70B69EA2"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80 ± 0.35</w:t>
            </w:r>
          </w:p>
        </w:tc>
      </w:tr>
      <w:tr w:rsidR="00C839D4" w:rsidRPr="009B17E7" w14:paraId="01F4FA26"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07D8A616" w14:textId="3ED622AF"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45</w:t>
            </w:r>
          </w:p>
        </w:tc>
        <w:tc>
          <w:tcPr>
            <w:tcW w:w="1463" w:type="dxa"/>
            <w:shd w:val="clear" w:color="auto" w:fill="auto"/>
            <w:noWrap/>
            <w:vAlign w:val="bottom"/>
          </w:tcPr>
          <w:p w14:paraId="1D684E12" w14:textId="4949F916"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41 ± 0.01</w:t>
            </w:r>
          </w:p>
        </w:tc>
        <w:tc>
          <w:tcPr>
            <w:tcW w:w="1463" w:type="dxa"/>
            <w:shd w:val="clear" w:color="auto" w:fill="auto"/>
            <w:noWrap/>
            <w:vAlign w:val="bottom"/>
          </w:tcPr>
          <w:p w14:paraId="4587C53B" w14:textId="43AB57F9"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79 ± 0.07</w:t>
            </w:r>
          </w:p>
        </w:tc>
        <w:tc>
          <w:tcPr>
            <w:tcW w:w="445" w:type="dxa"/>
          </w:tcPr>
          <w:p w14:paraId="04A64739"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7A070090" w14:textId="02FF6104"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04</w:t>
            </w:r>
          </w:p>
        </w:tc>
        <w:tc>
          <w:tcPr>
            <w:tcW w:w="1463" w:type="dxa"/>
            <w:vAlign w:val="bottom"/>
          </w:tcPr>
          <w:p w14:paraId="79AD909E" w14:textId="320C7C5A"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59 ± 0.11</w:t>
            </w:r>
          </w:p>
        </w:tc>
        <w:tc>
          <w:tcPr>
            <w:tcW w:w="1463" w:type="dxa"/>
            <w:vAlign w:val="bottom"/>
          </w:tcPr>
          <w:p w14:paraId="1291E46E" w14:textId="61D32A55"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89 ± 0.21</w:t>
            </w:r>
          </w:p>
        </w:tc>
      </w:tr>
      <w:tr w:rsidR="00C839D4" w:rsidRPr="009B17E7" w14:paraId="68D03E78"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19968BD9" w14:textId="37FD567D"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46</w:t>
            </w:r>
          </w:p>
        </w:tc>
        <w:tc>
          <w:tcPr>
            <w:tcW w:w="1463" w:type="dxa"/>
            <w:shd w:val="clear" w:color="auto" w:fill="auto"/>
            <w:noWrap/>
            <w:vAlign w:val="bottom"/>
          </w:tcPr>
          <w:p w14:paraId="3F7FC698" w14:textId="7A9D0BC4"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0 ± 0.31</w:t>
            </w:r>
          </w:p>
        </w:tc>
        <w:tc>
          <w:tcPr>
            <w:tcW w:w="1463" w:type="dxa"/>
            <w:shd w:val="clear" w:color="auto" w:fill="auto"/>
            <w:noWrap/>
            <w:vAlign w:val="bottom"/>
          </w:tcPr>
          <w:p w14:paraId="23F288FE" w14:textId="2ED6AFC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40 ± 0.11</w:t>
            </w:r>
          </w:p>
        </w:tc>
        <w:tc>
          <w:tcPr>
            <w:tcW w:w="445" w:type="dxa"/>
          </w:tcPr>
          <w:p w14:paraId="2A7E2E99"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45CE7182" w14:textId="2E4D4B8A"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05</w:t>
            </w:r>
          </w:p>
        </w:tc>
        <w:tc>
          <w:tcPr>
            <w:tcW w:w="1463" w:type="dxa"/>
            <w:vAlign w:val="bottom"/>
          </w:tcPr>
          <w:p w14:paraId="1BE55E79" w14:textId="4A88BC63"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38 ± 0.11</w:t>
            </w:r>
          </w:p>
        </w:tc>
        <w:tc>
          <w:tcPr>
            <w:tcW w:w="1463" w:type="dxa"/>
            <w:vAlign w:val="bottom"/>
          </w:tcPr>
          <w:p w14:paraId="4965FE0E" w14:textId="4BAF6744"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84 ± 0.14</w:t>
            </w:r>
          </w:p>
        </w:tc>
      </w:tr>
      <w:tr w:rsidR="00C839D4" w:rsidRPr="009B17E7" w14:paraId="34584B63"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7FECE485" w14:textId="0CEBCBC3"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47</w:t>
            </w:r>
          </w:p>
        </w:tc>
        <w:tc>
          <w:tcPr>
            <w:tcW w:w="1463" w:type="dxa"/>
            <w:shd w:val="clear" w:color="auto" w:fill="auto"/>
            <w:noWrap/>
            <w:vAlign w:val="bottom"/>
          </w:tcPr>
          <w:p w14:paraId="3E07BB53" w14:textId="4963B3D6"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21 ± 0.02</w:t>
            </w:r>
          </w:p>
        </w:tc>
        <w:tc>
          <w:tcPr>
            <w:tcW w:w="1463" w:type="dxa"/>
            <w:shd w:val="clear" w:color="auto" w:fill="auto"/>
            <w:noWrap/>
            <w:vAlign w:val="bottom"/>
          </w:tcPr>
          <w:p w14:paraId="49AA467A" w14:textId="6D66088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57 ± 0.03</w:t>
            </w:r>
          </w:p>
        </w:tc>
        <w:tc>
          <w:tcPr>
            <w:tcW w:w="445" w:type="dxa"/>
          </w:tcPr>
          <w:p w14:paraId="245EA2AB"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5D93469F" w14:textId="4E73A768"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06</w:t>
            </w:r>
          </w:p>
        </w:tc>
        <w:tc>
          <w:tcPr>
            <w:tcW w:w="1463" w:type="dxa"/>
            <w:vAlign w:val="bottom"/>
          </w:tcPr>
          <w:p w14:paraId="76092D0E" w14:textId="25430A33"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18 ± 0.09</w:t>
            </w:r>
          </w:p>
        </w:tc>
        <w:tc>
          <w:tcPr>
            <w:tcW w:w="1463" w:type="dxa"/>
            <w:vAlign w:val="bottom"/>
          </w:tcPr>
          <w:p w14:paraId="5912767C" w14:textId="31D84CBC"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62 ± 0.20</w:t>
            </w:r>
          </w:p>
        </w:tc>
      </w:tr>
      <w:tr w:rsidR="00C839D4" w:rsidRPr="009B17E7" w14:paraId="5DED105D"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594E4AC9" w14:textId="4CF49CDB"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48</w:t>
            </w:r>
          </w:p>
        </w:tc>
        <w:tc>
          <w:tcPr>
            <w:tcW w:w="1463" w:type="dxa"/>
            <w:shd w:val="clear" w:color="auto" w:fill="auto"/>
            <w:noWrap/>
            <w:vAlign w:val="bottom"/>
          </w:tcPr>
          <w:p w14:paraId="2B97F8C2" w14:textId="3E04EBF1"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16 ± 0.02</w:t>
            </w:r>
          </w:p>
        </w:tc>
        <w:tc>
          <w:tcPr>
            <w:tcW w:w="1463" w:type="dxa"/>
            <w:shd w:val="clear" w:color="auto" w:fill="auto"/>
            <w:noWrap/>
            <w:vAlign w:val="bottom"/>
          </w:tcPr>
          <w:p w14:paraId="002EE7FF" w14:textId="670DE177"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57 ± 0.07</w:t>
            </w:r>
          </w:p>
        </w:tc>
        <w:tc>
          <w:tcPr>
            <w:tcW w:w="445" w:type="dxa"/>
          </w:tcPr>
          <w:p w14:paraId="2286D9FC"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2A6562CE" w14:textId="42E941F7"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07</w:t>
            </w:r>
          </w:p>
        </w:tc>
        <w:tc>
          <w:tcPr>
            <w:tcW w:w="1463" w:type="dxa"/>
            <w:vAlign w:val="bottom"/>
          </w:tcPr>
          <w:p w14:paraId="0E8C3AED" w14:textId="173465BC"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65 ± 0.15</w:t>
            </w:r>
          </w:p>
        </w:tc>
        <w:tc>
          <w:tcPr>
            <w:tcW w:w="1463" w:type="dxa"/>
            <w:vAlign w:val="bottom"/>
          </w:tcPr>
          <w:p w14:paraId="34BD5184" w14:textId="4C840595"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09 ± 0.10</w:t>
            </w:r>
          </w:p>
        </w:tc>
      </w:tr>
      <w:tr w:rsidR="00C839D4" w:rsidRPr="009B17E7" w14:paraId="26CD8FA5"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587D85DC" w14:textId="5F324D0E"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49</w:t>
            </w:r>
          </w:p>
        </w:tc>
        <w:tc>
          <w:tcPr>
            <w:tcW w:w="1463" w:type="dxa"/>
            <w:shd w:val="clear" w:color="auto" w:fill="auto"/>
            <w:noWrap/>
            <w:vAlign w:val="bottom"/>
          </w:tcPr>
          <w:p w14:paraId="62853B30" w14:textId="0FE909E6"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6 ± 0.03</w:t>
            </w:r>
          </w:p>
        </w:tc>
        <w:tc>
          <w:tcPr>
            <w:tcW w:w="1463" w:type="dxa"/>
            <w:shd w:val="clear" w:color="auto" w:fill="auto"/>
            <w:noWrap/>
            <w:vAlign w:val="bottom"/>
          </w:tcPr>
          <w:p w14:paraId="2C3C7A5A" w14:textId="3B71FD1D"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79 ± 0.12</w:t>
            </w:r>
          </w:p>
        </w:tc>
        <w:tc>
          <w:tcPr>
            <w:tcW w:w="445" w:type="dxa"/>
          </w:tcPr>
          <w:p w14:paraId="272EA756"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43D66383" w14:textId="2114FA5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08</w:t>
            </w:r>
          </w:p>
        </w:tc>
        <w:tc>
          <w:tcPr>
            <w:tcW w:w="1463" w:type="dxa"/>
            <w:vAlign w:val="bottom"/>
          </w:tcPr>
          <w:p w14:paraId="12B46731" w14:textId="77E32C09"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61 ± 0.06</w:t>
            </w:r>
          </w:p>
        </w:tc>
        <w:tc>
          <w:tcPr>
            <w:tcW w:w="1463" w:type="dxa"/>
            <w:vAlign w:val="bottom"/>
          </w:tcPr>
          <w:p w14:paraId="2DE78B08" w14:textId="3D145853"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15 ± 0.15</w:t>
            </w:r>
          </w:p>
        </w:tc>
      </w:tr>
      <w:tr w:rsidR="00C839D4" w:rsidRPr="009B17E7" w14:paraId="3B2B4C54"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1990BB42" w14:textId="27C30793"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50</w:t>
            </w:r>
          </w:p>
        </w:tc>
        <w:tc>
          <w:tcPr>
            <w:tcW w:w="1463" w:type="dxa"/>
            <w:shd w:val="clear" w:color="auto" w:fill="auto"/>
            <w:noWrap/>
            <w:vAlign w:val="bottom"/>
          </w:tcPr>
          <w:p w14:paraId="606C974F" w14:textId="1581FE60"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6 ± 0.03</w:t>
            </w:r>
          </w:p>
        </w:tc>
        <w:tc>
          <w:tcPr>
            <w:tcW w:w="1463" w:type="dxa"/>
            <w:shd w:val="clear" w:color="auto" w:fill="auto"/>
            <w:noWrap/>
            <w:vAlign w:val="bottom"/>
          </w:tcPr>
          <w:p w14:paraId="40F5A4B7" w14:textId="5AC54C96"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66 ± 0.05</w:t>
            </w:r>
          </w:p>
        </w:tc>
        <w:tc>
          <w:tcPr>
            <w:tcW w:w="445" w:type="dxa"/>
          </w:tcPr>
          <w:p w14:paraId="2ABCD35A"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2904F97D" w14:textId="6C04C0AC"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09</w:t>
            </w:r>
          </w:p>
        </w:tc>
        <w:tc>
          <w:tcPr>
            <w:tcW w:w="1463" w:type="dxa"/>
            <w:vAlign w:val="bottom"/>
          </w:tcPr>
          <w:p w14:paraId="3EE4096D" w14:textId="572F132D"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75 ± 0.04</w:t>
            </w:r>
          </w:p>
        </w:tc>
        <w:tc>
          <w:tcPr>
            <w:tcW w:w="1463" w:type="dxa"/>
            <w:vAlign w:val="bottom"/>
          </w:tcPr>
          <w:p w14:paraId="4D4A6C58" w14:textId="3CF87803"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37 ± 0.23</w:t>
            </w:r>
          </w:p>
        </w:tc>
      </w:tr>
      <w:tr w:rsidR="00C839D4" w:rsidRPr="009B17E7" w14:paraId="22010045"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07047634" w14:textId="0006650D"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51</w:t>
            </w:r>
          </w:p>
        </w:tc>
        <w:tc>
          <w:tcPr>
            <w:tcW w:w="1463" w:type="dxa"/>
            <w:shd w:val="clear" w:color="auto" w:fill="auto"/>
            <w:noWrap/>
            <w:vAlign w:val="bottom"/>
          </w:tcPr>
          <w:p w14:paraId="51376582" w14:textId="1619FC11"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6</w:t>
            </w:r>
            <w:r w:rsidR="00340055">
              <w:rPr>
                <w:rFonts w:ascii="Calibri" w:hAnsi="Calibri" w:cs="Calibri"/>
                <w:color w:val="000000"/>
                <w:sz w:val="20"/>
              </w:rPr>
              <w:t>0</w:t>
            </w:r>
            <w:r w:rsidRPr="00C839D4">
              <w:rPr>
                <w:rFonts w:ascii="Calibri" w:hAnsi="Calibri" w:cs="Calibri"/>
                <w:color w:val="000000"/>
                <w:sz w:val="20"/>
              </w:rPr>
              <w:t xml:space="preserve"> ± 0.03</w:t>
            </w:r>
          </w:p>
        </w:tc>
        <w:tc>
          <w:tcPr>
            <w:tcW w:w="1463" w:type="dxa"/>
            <w:shd w:val="clear" w:color="auto" w:fill="auto"/>
            <w:noWrap/>
            <w:vAlign w:val="bottom"/>
          </w:tcPr>
          <w:p w14:paraId="553E040B" w14:textId="30801135"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79 ± 0.03</w:t>
            </w:r>
          </w:p>
        </w:tc>
        <w:tc>
          <w:tcPr>
            <w:tcW w:w="445" w:type="dxa"/>
          </w:tcPr>
          <w:p w14:paraId="472DEF57"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4843B22C" w14:textId="47058EC2"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10</w:t>
            </w:r>
          </w:p>
        </w:tc>
        <w:tc>
          <w:tcPr>
            <w:tcW w:w="1463" w:type="dxa"/>
            <w:vAlign w:val="bottom"/>
          </w:tcPr>
          <w:p w14:paraId="68172C75" w14:textId="41965DA4"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71 ± 0.18</w:t>
            </w:r>
          </w:p>
        </w:tc>
        <w:tc>
          <w:tcPr>
            <w:tcW w:w="1463" w:type="dxa"/>
            <w:vAlign w:val="bottom"/>
          </w:tcPr>
          <w:p w14:paraId="5C11629D" w14:textId="6876713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86 ± 0.04</w:t>
            </w:r>
          </w:p>
        </w:tc>
      </w:tr>
      <w:tr w:rsidR="00C839D4" w:rsidRPr="009B17E7" w14:paraId="16686299"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4231AB25" w14:textId="105F649D"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52</w:t>
            </w:r>
          </w:p>
        </w:tc>
        <w:tc>
          <w:tcPr>
            <w:tcW w:w="1463" w:type="dxa"/>
            <w:shd w:val="clear" w:color="auto" w:fill="auto"/>
            <w:noWrap/>
            <w:vAlign w:val="bottom"/>
          </w:tcPr>
          <w:p w14:paraId="067F7C31" w14:textId="54CCA591"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8 ± 0.01</w:t>
            </w:r>
          </w:p>
        </w:tc>
        <w:tc>
          <w:tcPr>
            <w:tcW w:w="1463" w:type="dxa"/>
            <w:shd w:val="clear" w:color="auto" w:fill="auto"/>
            <w:noWrap/>
            <w:vAlign w:val="bottom"/>
          </w:tcPr>
          <w:p w14:paraId="63CC1DCB" w14:textId="5F579CEA"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60 ± 0.10</w:t>
            </w:r>
          </w:p>
        </w:tc>
        <w:tc>
          <w:tcPr>
            <w:tcW w:w="445" w:type="dxa"/>
          </w:tcPr>
          <w:p w14:paraId="289FE537"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19293B1C" w14:textId="031DBD20"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11</w:t>
            </w:r>
          </w:p>
        </w:tc>
        <w:tc>
          <w:tcPr>
            <w:tcW w:w="1463" w:type="dxa"/>
            <w:vAlign w:val="bottom"/>
          </w:tcPr>
          <w:p w14:paraId="5DCD69A0" w14:textId="03D20CF7"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6 ± 0.08</w:t>
            </w:r>
          </w:p>
        </w:tc>
        <w:tc>
          <w:tcPr>
            <w:tcW w:w="1463" w:type="dxa"/>
            <w:vAlign w:val="bottom"/>
          </w:tcPr>
          <w:p w14:paraId="2C5A11C4" w14:textId="6509FEE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73 ± 0.23</w:t>
            </w:r>
          </w:p>
        </w:tc>
      </w:tr>
      <w:tr w:rsidR="00C839D4" w:rsidRPr="009B17E7" w14:paraId="0AFD53F9"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0E463354" w14:textId="36A39A0D"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53</w:t>
            </w:r>
          </w:p>
        </w:tc>
        <w:tc>
          <w:tcPr>
            <w:tcW w:w="1463" w:type="dxa"/>
            <w:shd w:val="clear" w:color="auto" w:fill="auto"/>
            <w:noWrap/>
            <w:vAlign w:val="bottom"/>
          </w:tcPr>
          <w:p w14:paraId="362BD437" w14:textId="09BC2CAD"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41 ± 0.01</w:t>
            </w:r>
          </w:p>
        </w:tc>
        <w:tc>
          <w:tcPr>
            <w:tcW w:w="1463" w:type="dxa"/>
            <w:shd w:val="clear" w:color="auto" w:fill="auto"/>
            <w:noWrap/>
            <w:vAlign w:val="bottom"/>
          </w:tcPr>
          <w:p w14:paraId="4A792363" w14:textId="188C344B"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85 ± 0.04</w:t>
            </w:r>
          </w:p>
        </w:tc>
        <w:tc>
          <w:tcPr>
            <w:tcW w:w="445" w:type="dxa"/>
          </w:tcPr>
          <w:p w14:paraId="244F6BE7"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15EB35B7" w14:textId="737B9B5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12</w:t>
            </w:r>
          </w:p>
        </w:tc>
        <w:tc>
          <w:tcPr>
            <w:tcW w:w="1463" w:type="dxa"/>
            <w:vAlign w:val="bottom"/>
          </w:tcPr>
          <w:p w14:paraId="7B787B2E" w14:textId="6B9CA4D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67 ± 0.06</w:t>
            </w:r>
          </w:p>
        </w:tc>
        <w:tc>
          <w:tcPr>
            <w:tcW w:w="1463" w:type="dxa"/>
            <w:vAlign w:val="bottom"/>
          </w:tcPr>
          <w:p w14:paraId="581A7B69" w14:textId="572AE01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59 ± 0.05</w:t>
            </w:r>
          </w:p>
        </w:tc>
      </w:tr>
      <w:tr w:rsidR="00C839D4" w:rsidRPr="009B17E7" w14:paraId="02B7851C"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7B98E4AB" w14:textId="3D59C300"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54</w:t>
            </w:r>
          </w:p>
        </w:tc>
        <w:tc>
          <w:tcPr>
            <w:tcW w:w="1463" w:type="dxa"/>
            <w:shd w:val="clear" w:color="auto" w:fill="auto"/>
            <w:noWrap/>
            <w:vAlign w:val="bottom"/>
          </w:tcPr>
          <w:p w14:paraId="33896B7C" w14:textId="17047716"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3 ± 0.01</w:t>
            </w:r>
          </w:p>
        </w:tc>
        <w:tc>
          <w:tcPr>
            <w:tcW w:w="1463" w:type="dxa"/>
            <w:shd w:val="clear" w:color="auto" w:fill="auto"/>
            <w:noWrap/>
            <w:vAlign w:val="bottom"/>
          </w:tcPr>
          <w:p w14:paraId="39ED3529" w14:textId="786C9085"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85 ± 0.02</w:t>
            </w:r>
          </w:p>
        </w:tc>
        <w:tc>
          <w:tcPr>
            <w:tcW w:w="445" w:type="dxa"/>
          </w:tcPr>
          <w:p w14:paraId="5C1D39D0"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683FCB2F" w14:textId="08A8E25D"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13</w:t>
            </w:r>
          </w:p>
        </w:tc>
        <w:tc>
          <w:tcPr>
            <w:tcW w:w="1463" w:type="dxa"/>
            <w:vAlign w:val="bottom"/>
          </w:tcPr>
          <w:p w14:paraId="7262B61E" w14:textId="3D7E6617"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7 ± 0.09</w:t>
            </w:r>
          </w:p>
        </w:tc>
        <w:tc>
          <w:tcPr>
            <w:tcW w:w="1463" w:type="dxa"/>
            <w:vAlign w:val="bottom"/>
          </w:tcPr>
          <w:p w14:paraId="4FF19A41" w14:textId="0C05622C"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77 ± 0.13</w:t>
            </w:r>
          </w:p>
        </w:tc>
      </w:tr>
      <w:tr w:rsidR="00C839D4" w:rsidRPr="009B17E7" w14:paraId="2C3C6FAD"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78A90DB8" w14:textId="379ABC4E"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55</w:t>
            </w:r>
          </w:p>
        </w:tc>
        <w:tc>
          <w:tcPr>
            <w:tcW w:w="1463" w:type="dxa"/>
            <w:shd w:val="clear" w:color="auto" w:fill="auto"/>
            <w:noWrap/>
            <w:vAlign w:val="bottom"/>
          </w:tcPr>
          <w:p w14:paraId="088047DB" w14:textId="7B7CD722"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5 ± 0.03</w:t>
            </w:r>
          </w:p>
        </w:tc>
        <w:tc>
          <w:tcPr>
            <w:tcW w:w="1463" w:type="dxa"/>
            <w:shd w:val="clear" w:color="auto" w:fill="auto"/>
            <w:noWrap/>
            <w:vAlign w:val="bottom"/>
          </w:tcPr>
          <w:p w14:paraId="3C514159" w14:textId="254A4B45"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74 ± 0.03</w:t>
            </w:r>
          </w:p>
        </w:tc>
        <w:tc>
          <w:tcPr>
            <w:tcW w:w="445" w:type="dxa"/>
          </w:tcPr>
          <w:p w14:paraId="1444D44B"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2F90F65F" w14:textId="02695981"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14</w:t>
            </w:r>
          </w:p>
        </w:tc>
        <w:tc>
          <w:tcPr>
            <w:tcW w:w="1463" w:type="dxa"/>
            <w:vAlign w:val="bottom"/>
          </w:tcPr>
          <w:p w14:paraId="67486C08" w14:textId="54F0BBE2"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6.54 ± 0.08</w:t>
            </w:r>
          </w:p>
        </w:tc>
        <w:tc>
          <w:tcPr>
            <w:tcW w:w="1463" w:type="dxa"/>
            <w:vAlign w:val="bottom"/>
          </w:tcPr>
          <w:p w14:paraId="606560B8" w14:textId="5DBDD6AF"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96 ± 0.16</w:t>
            </w:r>
          </w:p>
        </w:tc>
      </w:tr>
      <w:tr w:rsidR="00C839D4" w:rsidRPr="009B17E7" w14:paraId="68CD1C97"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62C6F009" w14:textId="4636C5FE"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lastRenderedPageBreak/>
              <w:t>SP_MDMB-56</w:t>
            </w:r>
          </w:p>
        </w:tc>
        <w:tc>
          <w:tcPr>
            <w:tcW w:w="1463" w:type="dxa"/>
            <w:shd w:val="clear" w:color="auto" w:fill="auto"/>
            <w:noWrap/>
            <w:vAlign w:val="bottom"/>
          </w:tcPr>
          <w:p w14:paraId="04F3856E" w14:textId="787E73D0"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36 ± 0.07</w:t>
            </w:r>
          </w:p>
        </w:tc>
        <w:tc>
          <w:tcPr>
            <w:tcW w:w="1463" w:type="dxa"/>
            <w:shd w:val="clear" w:color="auto" w:fill="auto"/>
            <w:noWrap/>
            <w:vAlign w:val="bottom"/>
          </w:tcPr>
          <w:p w14:paraId="0D527F9E" w14:textId="4BD85A2C"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5.39 ± 0.06</w:t>
            </w:r>
          </w:p>
        </w:tc>
        <w:tc>
          <w:tcPr>
            <w:tcW w:w="445" w:type="dxa"/>
          </w:tcPr>
          <w:p w14:paraId="30F67BC8"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7AF78803" w14:textId="4BCE27F5"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15</w:t>
            </w:r>
          </w:p>
        </w:tc>
        <w:tc>
          <w:tcPr>
            <w:tcW w:w="1463" w:type="dxa"/>
            <w:vAlign w:val="bottom"/>
          </w:tcPr>
          <w:p w14:paraId="0529CB90" w14:textId="300922BC"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2 ± 0.09</w:t>
            </w:r>
          </w:p>
        </w:tc>
        <w:tc>
          <w:tcPr>
            <w:tcW w:w="1463" w:type="dxa"/>
            <w:vAlign w:val="bottom"/>
          </w:tcPr>
          <w:p w14:paraId="2F72F927" w14:textId="5EFB603C"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53 ± 0.39</w:t>
            </w:r>
          </w:p>
        </w:tc>
      </w:tr>
      <w:tr w:rsidR="00C839D4" w:rsidRPr="009B17E7" w14:paraId="0CCB9225"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7347248F" w14:textId="3E5669F4"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57</w:t>
            </w:r>
          </w:p>
        </w:tc>
        <w:tc>
          <w:tcPr>
            <w:tcW w:w="1463" w:type="dxa"/>
            <w:shd w:val="clear" w:color="auto" w:fill="auto"/>
            <w:noWrap/>
            <w:vAlign w:val="bottom"/>
          </w:tcPr>
          <w:p w14:paraId="0B5264DC" w14:textId="44586489"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2 ± 0.03</w:t>
            </w:r>
          </w:p>
        </w:tc>
        <w:tc>
          <w:tcPr>
            <w:tcW w:w="1463" w:type="dxa"/>
            <w:shd w:val="clear" w:color="auto" w:fill="auto"/>
            <w:noWrap/>
            <w:vAlign w:val="bottom"/>
          </w:tcPr>
          <w:p w14:paraId="72F3F667" w14:textId="726C0D43"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85 ± 0.03</w:t>
            </w:r>
          </w:p>
        </w:tc>
        <w:tc>
          <w:tcPr>
            <w:tcW w:w="445" w:type="dxa"/>
          </w:tcPr>
          <w:p w14:paraId="1440CD40"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150EBF3C" w14:textId="28921B01"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16</w:t>
            </w:r>
          </w:p>
        </w:tc>
        <w:tc>
          <w:tcPr>
            <w:tcW w:w="1463" w:type="dxa"/>
            <w:vAlign w:val="bottom"/>
          </w:tcPr>
          <w:p w14:paraId="71CB1000" w14:textId="7D758942"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2 ± 0.07</w:t>
            </w:r>
          </w:p>
        </w:tc>
        <w:tc>
          <w:tcPr>
            <w:tcW w:w="1463" w:type="dxa"/>
            <w:vAlign w:val="bottom"/>
          </w:tcPr>
          <w:p w14:paraId="1631BA7A" w14:textId="545FB5D7"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3.69 ± 0.14</w:t>
            </w:r>
          </w:p>
        </w:tc>
      </w:tr>
      <w:tr w:rsidR="00C839D4" w:rsidRPr="009B17E7" w14:paraId="2E55146A"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1EA4BEA0" w14:textId="142B96D3"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58</w:t>
            </w:r>
          </w:p>
        </w:tc>
        <w:tc>
          <w:tcPr>
            <w:tcW w:w="1463" w:type="dxa"/>
            <w:shd w:val="clear" w:color="auto" w:fill="auto"/>
            <w:noWrap/>
            <w:vAlign w:val="bottom"/>
          </w:tcPr>
          <w:p w14:paraId="3131B088" w14:textId="2D12612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47 ± 0.02</w:t>
            </w:r>
          </w:p>
        </w:tc>
        <w:tc>
          <w:tcPr>
            <w:tcW w:w="1463" w:type="dxa"/>
            <w:shd w:val="clear" w:color="auto" w:fill="auto"/>
            <w:noWrap/>
            <w:vAlign w:val="bottom"/>
          </w:tcPr>
          <w:p w14:paraId="5A4E11EB" w14:textId="2FA1EF08"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77 ± 0.11</w:t>
            </w:r>
          </w:p>
        </w:tc>
        <w:tc>
          <w:tcPr>
            <w:tcW w:w="445" w:type="dxa"/>
          </w:tcPr>
          <w:p w14:paraId="00124D46"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592B354B" w14:textId="37DEAD4F"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17</w:t>
            </w:r>
          </w:p>
        </w:tc>
        <w:tc>
          <w:tcPr>
            <w:tcW w:w="1463" w:type="dxa"/>
            <w:vAlign w:val="bottom"/>
          </w:tcPr>
          <w:p w14:paraId="69A8674B" w14:textId="1E57FA07"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21 ± 0.07</w:t>
            </w:r>
          </w:p>
        </w:tc>
        <w:tc>
          <w:tcPr>
            <w:tcW w:w="1463" w:type="dxa"/>
            <w:vAlign w:val="bottom"/>
          </w:tcPr>
          <w:p w14:paraId="7C8FA90B" w14:textId="4853C2EB"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98 ± 0.09</w:t>
            </w:r>
          </w:p>
        </w:tc>
      </w:tr>
      <w:tr w:rsidR="00C839D4" w:rsidRPr="009B17E7" w14:paraId="75212FF2" w14:textId="77777777" w:rsidTr="009B17E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1449" w:type="dxa"/>
            <w:shd w:val="clear" w:color="auto" w:fill="auto"/>
            <w:noWrap/>
            <w:vAlign w:val="bottom"/>
          </w:tcPr>
          <w:p w14:paraId="1E27A6B4" w14:textId="6745E6AE" w:rsidR="00C839D4" w:rsidRPr="009B17E7" w:rsidRDefault="00C839D4" w:rsidP="00F3279A">
            <w:pPr>
              <w:spacing w:line="240" w:lineRule="auto"/>
              <w:jc w:val="center"/>
              <w:rPr>
                <w:rFonts w:ascii="Calibri" w:hAnsi="Calibri"/>
                <w:color w:val="000000"/>
                <w:sz w:val="20"/>
              </w:rPr>
            </w:pPr>
            <w:r w:rsidRPr="009B17E7">
              <w:rPr>
                <w:rFonts w:ascii="Calibri" w:hAnsi="Calibri"/>
                <w:color w:val="000000"/>
                <w:sz w:val="20"/>
              </w:rPr>
              <w:t>SP_MDMB-59</w:t>
            </w:r>
          </w:p>
        </w:tc>
        <w:tc>
          <w:tcPr>
            <w:tcW w:w="1463" w:type="dxa"/>
            <w:shd w:val="clear" w:color="auto" w:fill="auto"/>
            <w:noWrap/>
            <w:vAlign w:val="bottom"/>
          </w:tcPr>
          <w:p w14:paraId="72331277" w14:textId="46A3F697"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50 ± 0.01</w:t>
            </w:r>
          </w:p>
        </w:tc>
        <w:tc>
          <w:tcPr>
            <w:tcW w:w="1463" w:type="dxa"/>
            <w:shd w:val="clear" w:color="auto" w:fill="auto"/>
            <w:noWrap/>
            <w:vAlign w:val="bottom"/>
          </w:tcPr>
          <w:p w14:paraId="2C585F96" w14:textId="469E0C10"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81 ± 0.10</w:t>
            </w:r>
          </w:p>
        </w:tc>
        <w:tc>
          <w:tcPr>
            <w:tcW w:w="445" w:type="dxa"/>
          </w:tcPr>
          <w:p w14:paraId="5557B6D0" w14:textId="77777777" w:rsidR="00C839D4" w:rsidRPr="009B17E7" w:rsidRDefault="00C839D4" w:rsidP="00F3279A">
            <w:pPr>
              <w:spacing w:line="240" w:lineRule="auto"/>
              <w:jc w:val="center"/>
              <w:rPr>
                <w:rFonts w:ascii="Calibri" w:hAnsi="Calibri" w:cs="Calibri"/>
                <w:color w:val="000000"/>
                <w:sz w:val="20"/>
                <w:lang w:eastAsia="en-GB"/>
              </w:rPr>
            </w:pPr>
          </w:p>
        </w:tc>
        <w:tc>
          <w:tcPr>
            <w:tcW w:w="1550" w:type="dxa"/>
            <w:vAlign w:val="bottom"/>
          </w:tcPr>
          <w:p w14:paraId="210D21AE" w14:textId="7207D8FA"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SP_MDMB-118</w:t>
            </w:r>
          </w:p>
        </w:tc>
        <w:tc>
          <w:tcPr>
            <w:tcW w:w="1463" w:type="dxa"/>
            <w:vAlign w:val="bottom"/>
          </w:tcPr>
          <w:p w14:paraId="0FD1DB11" w14:textId="79A18438"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27.14 ± 0.10</w:t>
            </w:r>
          </w:p>
        </w:tc>
        <w:tc>
          <w:tcPr>
            <w:tcW w:w="1463" w:type="dxa"/>
            <w:vAlign w:val="bottom"/>
          </w:tcPr>
          <w:p w14:paraId="00CDE044" w14:textId="5A1D77EE" w:rsidR="00C839D4" w:rsidRPr="00C839D4" w:rsidRDefault="00C839D4" w:rsidP="00F3279A">
            <w:pPr>
              <w:spacing w:line="240" w:lineRule="auto"/>
              <w:jc w:val="center"/>
              <w:rPr>
                <w:rFonts w:ascii="Calibri" w:hAnsi="Calibri" w:cs="Calibri"/>
                <w:color w:val="000000"/>
                <w:sz w:val="20"/>
                <w:lang w:eastAsia="en-GB"/>
              </w:rPr>
            </w:pPr>
            <w:r w:rsidRPr="00C839D4">
              <w:rPr>
                <w:rFonts w:ascii="Calibri" w:hAnsi="Calibri" w:cs="Calibri"/>
                <w:color w:val="000000"/>
                <w:sz w:val="20"/>
              </w:rPr>
              <w:t>4.82 ± 0.19</w:t>
            </w:r>
          </w:p>
        </w:tc>
      </w:tr>
    </w:tbl>
    <w:p w14:paraId="654E462E" w14:textId="1E948077" w:rsidR="00EA4B3C" w:rsidRDefault="00EA4B3C" w:rsidP="00F3279A">
      <w:pPr>
        <w:spacing w:line="240" w:lineRule="auto"/>
      </w:pPr>
    </w:p>
    <w:p w14:paraId="368EA423" w14:textId="77777777" w:rsidR="00EA4B3C" w:rsidRPr="00EA4B3C" w:rsidRDefault="00EA4B3C" w:rsidP="00F3279A">
      <w:pPr>
        <w:spacing w:line="240" w:lineRule="auto"/>
      </w:pPr>
    </w:p>
    <w:p w14:paraId="1EB6F386" w14:textId="77777777" w:rsidR="00EA4B3C" w:rsidRPr="00EA4B3C" w:rsidRDefault="00EA4B3C" w:rsidP="00F3279A">
      <w:pPr>
        <w:spacing w:line="240" w:lineRule="auto"/>
      </w:pPr>
    </w:p>
    <w:p w14:paraId="506F3AED" w14:textId="77777777" w:rsidR="00EA4B3C" w:rsidRPr="00EA4B3C" w:rsidRDefault="00EA4B3C" w:rsidP="00F3279A">
      <w:pPr>
        <w:spacing w:line="240" w:lineRule="auto"/>
      </w:pPr>
    </w:p>
    <w:p w14:paraId="3563941A" w14:textId="77777777" w:rsidR="00EA4B3C" w:rsidRPr="00EA4B3C" w:rsidRDefault="00EA4B3C" w:rsidP="00F3279A">
      <w:pPr>
        <w:spacing w:line="240" w:lineRule="auto"/>
      </w:pPr>
    </w:p>
    <w:p w14:paraId="4559B774" w14:textId="77777777" w:rsidR="00EA4B3C" w:rsidRPr="00EA4B3C" w:rsidRDefault="00EA4B3C" w:rsidP="00F3279A">
      <w:pPr>
        <w:spacing w:line="240" w:lineRule="auto"/>
      </w:pPr>
    </w:p>
    <w:p w14:paraId="2B338495" w14:textId="77777777" w:rsidR="00EA4B3C" w:rsidRPr="00EA4B3C" w:rsidRDefault="00EA4B3C" w:rsidP="00F3279A">
      <w:pPr>
        <w:spacing w:line="240" w:lineRule="auto"/>
      </w:pPr>
    </w:p>
    <w:p w14:paraId="1A74F37B" w14:textId="77777777" w:rsidR="00EA4B3C" w:rsidRPr="00EA4B3C" w:rsidRDefault="00EA4B3C" w:rsidP="00F3279A">
      <w:pPr>
        <w:spacing w:line="240" w:lineRule="auto"/>
      </w:pPr>
    </w:p>
    <w:p w14:paraId="604FC0F4" w14:textId="5F86C7A5" w:rsidR="002C4CDB" w:rsidRDefault="00EA4B3C" w:rsidP="00F3279A">
      <w:pPr>
        <w:spacing w:line="240" w:lineRule="auto"/>
      </w:pPr>
      <w:r>
        <w:br w:type="textWrapping" w:clear="all"/>
      </w:r>
    </w:p>
    <w:p w14:paraId="6167E8A0" w14:textId="31C2B675" w:rsidR="00EA4B3C" w:rsidRDefault="00EA4B3C" w:rsidP="00F3279A">
      <w:pPr>
        <w:spacing w:line="240" w:lineRule="auto"/>
      </w:pPr>
    </w:p>
    <w:p w14:paraId="15DE7915" w14:textId="71DA479B" w:rsidR="00EA4B3C" w:rsidRDefault="00EA4B3C" w:rsidP="00F3279A">
      <w:pPr>
        <w:spacing w:line="240" w:lineRule="auto"/>
      </w:pPr>
    </w:p>
    <w:p w14:paraId="5DFA0A74" w14:textId="0FC88F3A" w:rsidR="00EA4B3C" w:rsidRPr="008E13D5" w:rsidRDefault="00E11382" w:rsidP="00F3279A">
      <w:pPr>
        <w:spacing w:line="240" w:lineRule="auto"/>
      </w:pPr>
      <w:r>
        <w:fldChar w:fldCharType="begin"/>
      </w:r>
      <w:r>
        <w:instrText xml:space="preserve"> ADDIN </w:instrText>
      </w:r>
      <w:r>
        <w:fldChar w:fldCharType="end"/>
      </w:r>
    </w:p>
    <w:sectPr w:rsidR="00EA4B3C" w:rsidRPr="008E13D5" w:rsidSect="00EB58CA">
      <w:footerReference w:type="even" r:id="rId18"/>
      <w:footerReference w:type="default" r:id="rId19"/>
      <w:pgSz w:w="11906" w:h="16838" w:code="9"/>
      <w:pgMar w:top="1418" w:right="851" w:bottom="1134" w:left="141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905319" w14:textId="77777777" w:rsidR="00D91E83" w:rsidRDefault="00D91E83">
      <w:r>
        <w:separator/>
      </w:r>
    </w:p>
  </w:endnote>
  <w:endnote w:type="continuationSeparator" w:id="0">
    <w:p w14:paraId="5AF8C51A" w14:textId="77777777" w:rsidR="00D91E83" w:rsidRDefault="00D91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bxwxtAdvPTimes">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A7D7D2" w14:textId="77777777" w:rsidR="006D7324" w:rsidRDefault="006D732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0</w:t>
    </w:r>
    <w:r>
      <w:rPr>
        <w:rStyle w:val="Seitenzahl"/>
      </w:rPr>
      <w:fldChar w:fldCharType="end"/>
    </w:r>
  </w:p>
  <w:p w14:paraId="170F809D" w14:textId="77777777" w:rsidR="006D7324" w:rsidRDefault="006D7324">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5CF091" w14:textId="15D9FDF9" w:rsidR="006D7324" w:rsidRDefault="006D732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9</w:t>
    </w:r>
    <w:r>
      <w:rPr>
        <w:rStyle w:val="Seitenzahl"/>
      </w:rPr>
      <w:fldChar w:fldCharType="end"/>
    </w:r>
  </w:p>
  <w:p w14:paraId="1685E33D" w14:textId="77777777" w:rsidR="006D7324" w:rsidRDefault="006D7324">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2A4633" w14:textId="77777777" w:rsidR="00D91E83" w:rsidRDefault="00D91E83">
      <w:r>
        <w:separator/>
      </w:r>
    </w:p>
  </w:footnote>
  <w:footnote w:type="continuationSeparator" w:id="0">
    <w:p w14:paraId="271D467B" w14:textId="77777777" w:rsidR="00D91E83" w:rsidRDefault="00D91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FD1389"/>
    <w:multiLevelType w:val="singleLevel"/>
    <w:tmpl w:val="2EC47820"/>
    <w:lvl w:ilvl="0">
      <w:numFmt w:val="bullet"/>
      <w:lvlText w:val="-"/>
      <w:lvlJc w:val="left"/>
      <w:pPr>
        <w:tabs>
          <w:tab w:val="num" w:pos="360"/>
        </w:tabs>
        <w:ind w:left="360" w:hanging="360"/>
      </w:pPr>
      <w:rPr>
        <w:rFonts w:hint="default"/>
      </w:rPr>
    </w:lvl>
  </w:abstractNum>
  <w:abstractNum w:abstractNumId="1" w15:restartNumberingAfterBreak="0">
    <w:nsid w:val="18D2566D"/>
    <w:multiLevelType w:val="hybridMultilevel"/>
    <w:tmpl w:val="443C3E00"/>
    <w:lvl w:ilvl="0" w:tplc="04070015">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 w15:restartNumberingAfterBreak="0">
    <w:nsid w:val="214B6519"/>
    <w:multiLevelType w:val="hybridMultilevel"/>
    <w:tmpl w:val="1206ACDC"/>
    <w:lvl w:ilvl="0" w:tplc="DEBC62AE">
      <w:start w:val="1"/>
      <w:numFmt w:val="bullet"/>
      <w:lvlText w:val="-"/>
      <w:lvlJc w:val="left"/>
      <w:pPr>
        <w:ind w:left="1065" w:hanging="360"/>
      </w:pPr>
      <w:rPr>
        <w:rFonts w:ascii="Times New Roman" w:eastAsia="Times New Roman" w:hAnsi="Times New Roman" w:cs="Times New Roman" w:hint="default"/>
      </w:rPr>
    </w:lvl>
    <w:lvl w:ilvl="1" w:tplc="04070003" w:tentative="1">
      <w:start w:val="1"/>
      <w:numFmt w:val="bullet"/>
      <w:lvlText w:val="o"/>
      <w:lvlJc w:val="left"/>
      <w:pPr>
        <w:ind w:left="1785" w:hanging="360"/>
      </w:pPr>
      <w:rPr>
        <w:rFonts w:ascii="Courier New" w:hAnsi="Courier New" w:cs="Courier New" w:hint="default"/>
      </w:rPr>
    </w:lvl>
    <w:lvl w:ilvl="2" w:tplc="04070005" w:tentative="1">
      <w:start w:val="1"/>
      <w:numFmt w:val="bullet"/>
      <w:lvlText w:val=""/>
      <w:lvlJc w:val="left"/>
      <w:pPr>
        <w:ind w:left="2505" w:hanging="360"/>
      </w:pPr>
      <w:rPr>
        <w:rFonts w:ascii="Wingdings" w:hAnsi="Wingdings" w:hint="default"/>
      </w:rPr>
    </w:lvl>
    <w:lvl w:ilvl="3" w:tplc="04070001" w:tentative="1">
      <w:start w:val="1"/>
      <w:numFmt w:val="bullet"/>
      <w:lvlText w:val=""/>
      <w:lvlJc w:val="left"/>
      <w:pPr>
        <w:ind w:left="3225" w:hanging="360"/>
      </w:pPr>
      <w:rPr>
        <w:rFonts w:ascii="Symbol" w:hAnsi="Symbol" w:hint="default"/>
      </w:rPr>
    </w:lvl>
    <w:lvl w:ilvl="4" w:tplc="04070003" w:tentative="1">
      <w:start w:val="1"/>
      <w:numFmt w:val="bullet"/>
      <w:lvlText w:val="o"/>
      <w:lvlJc w:val="left"/>
      <w:pPr>
        <w:ind w:left="3945" w:hanging="360"/>
      </w:pPr>
      <w:rPr>
        <w:rFonts w:ascii="Courier New" w:hAnsi="Courier New" w:cs="Courier New" w:hint="default"/>
      </w:rPr>
    </w:lvl>
    <w:lvl w:ilvl="5" w:tplc="04070005" w:tentative="1">
      <w:start w:val="1"/>
      <w:numFmt w:val="bullet"/>
      <w:lvlText w:val=""/>
      <w:lvlJc w:val="left"/>
      <w:pPr>
        <w:ind w:left="4665" w:hanging="360"/>
      </w:pPr>
      <w:rPr>
        <w:rFonts w:ascii="Wingdings" w:hAnsi="Wingdings" w:hint="default"/>
      </w:rPr>
    </w:lvl>
    <w:lvl w:ilvl="6" w:tplc="04070001" w:tentative="1">
      <w:start w:val="1"/>
      <w:numFmt w:val="bullet"/>
      <w:lvlText w:val=""/>
      <w:lvlJc w:val="left"/>
      <w:pPr>
        <w:ind w:left="5385" w:hanging="360"/>
      </w:pPr>
      <w:rPr>
        <w:rFonts w:ascii="Symbol" w:hAnsi="Symbol" w:hint="default"/>
      </w:rPr>
    </w:lvl>
    <w:lvl w:ilvl="7" w:tplc="04070003" w:tentative="1">
      <w:start w:val="1"/>
      <w:numFmt w:val="bullet"/>
      <w:lvlText w:val="o"/>
      <w:lvlJc w:val="left"/>
      <w:pPr>
        <w:ind w:left="6105" w:hanging="360"/>
      </w:pPr>
      <w:rPr>
        <w:rFonts w:ascii="Courier New" w:hAnsi="Courier New" w:cs="Courier New" w:hint="default"/>
      </w:rPr>
    </w:lvl>
    <w:lvl w:ilvl="8" w:tplc="04070005" w:tentative="1">
      <w:start w:val="1"/>
      <w:numFmt w:val="bullet"/>
      <w:lvlText w:val=""/>
      <w:lvlJc w:val="left"/>
      <w:pPr>
        <w:ind w:left="6825" w:hanging="360"/>
      </w:pPr>
      <w:rPr>
        <w:rFonts w:ascii="Wingdings" w:hAnsi="Wingdings" w:hint="default"/>
      </w:rPr>
    </w:lvl>
  </w:abstractNum>
  <w:abstractNum w:abstractNumId="3" w15:restartNumberingAfterBreak="0">
    <w:nsid w:val="2CCB2354"/>
    <w:multiLevelType w:val="hybridMultilevel"/>
    <w:tmpl w:val="D9227DDE"/>
    <w:lvl w:ilvl="0" w:tplc="40F8C31E">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D1667C"/>
    <w:multiLevelType w:val="hybridMultilevel"/>
    <w:tmpl w:val="DF4020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EA43270"/>
    <w:multiLevelType w:val="multilevel"/>
    <w:tmpl w:val="FB22E59C"/>
    <w:lvl w:ilvl="0">
      <w:start w:val="2"/>
      <w:numFmt w:val="decimal"/>
      <w:lvlText w:val="%1."/>
      <w:lvlJc w:val="left"/>
      <w:pPr>
        <w:tabs>
          <w:tab w:val="num" w:pos="705"/>
        </w:tabs>
        <w:ind w:left="705" w:hanging="705"/>
      </w:pPr>
      <w:rPr>
        <w:rFonts w:hint="default"/>
      </w:rPr>
    </w:lvl>
    <w:lvl w:ilvl="1">
      <w:start w:val="1"/>
      <w:numFmt w:val="decimal"/>
      <w:isLgl/>
      <w:lvlText w:val="%1.%2"/>
      <w:lvlJc w:val="left"/>
      <w:pPr>
        <w:tabs>
          <w:tab w:val="num" w:pos="705"/>
        </w:tabs>
        <w:ind w:left="705" w:hanging="705"/>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6" w15:restartNumberingAfterBreak="0">
    <w:nsid w:val="4F181228"/>
    <w:multiLevelType w:val="hybridMultilevel"/>
    <w:tmpl w:val="60D0615C"/>
    <w:lvl w:ilvl="0" w:tplc="3DA69666">
      <w:start w:val="1"/>
      <w:numFmt w:val="decimal"/>
      <w:lvlText w:val="%1."/>
      <w:lvlJc w:val="left"/>
      <w:pPr>
        <w:ind w:left="1065" w:hanging="7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031BDC"/>
    <w:multiLevelType w:val="hybridMultilevel"/>
    <w:tmpl w:val="FFDA07B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557E0AAA"/>
    <w:multiLevelType w:val="hybridMultilevel"/>
    <w:tmpl w:val="9CA4D268"/>
    <w:lvl w:ilvl="0" w:tplc="E05822FC">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2"/>
  </w:num>
  <w:num w:numId="5">
    <w:abstractNumId w:val="6"/>
  </w:num>
  <w:num w:numId="6">
    <w:abstractNumId w:val="7"/>
  </w:num>
  <w:num w:numId="7">
    <w:abstractNumId w:val="8"/>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6" w:nlCheck="1" w:checkStyle="0"/>
  <w:activeWritingStyle w:appName="MSWord" w:lang="en-US" w:vendorID="64" w:dllVersion="6" w:nlCheck="1" w:checkStyle="1"/>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de-DE" w:vendorID="64" w:dllVersion="0" w:nlCheck="1" w:checkStyle="0"/>
  <w:activeWritingStyle w:appName="MSWord" w:lang="en-GB" w:vendorID="64" w:dllVersion="0" w:nlCheck="1" w:checkStyle="0"/>
  <w:activeWritingStyle w:appName="MSWord" w:lang="en-US" w:vendorID="64" w:dllVersion="0" w:nlCheck="1" w:checkStyle="0"/>
  <w:activeWritingStyle w:appName="MSWord" w:lang="de-DE" w:vendorID="9" w:dllVersion="512" w:checkStyle="1"/>
  <w:activeWritingStyle w:appName="MSWord" w:lang="en-GB" w:vendorID="8" w:dllVersion="513" w:checkStyle="1"/>
  <w:activeWritingStyle w:appName="MSWord" w:lang="en-US" w:vendorID="8" w:dllVersion="513" w:checkStyle="1"/>
  <w:activeWritingStyle w:appName="MSWord" w:lang="pl-PL" w:vendorID="12" w:dllVersion="512" w:checkStyle="1"/>
  <w:activeWritingStyle w:appName="MSWord" w:lang="fi-FI" w:vendorID="22"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lytica Chemica Acta Copy&lt;/Style&gt;&lt;LeftDelim&gt;{&lt;/LeftDelim&gt;&lt;RightDelim&gt;}&lt;/RightDelim&gt;&lt;FontName&gt;Times New Roman&lt;/FontName&gt;&lt;FontSize&gt;12&lt;/FontSize&gt;&lt;ReflistTitle&gt;&lt;/ReflistTitle&gt;&lt;StartingRefnum&gt;1&lt;/StartingRefnum&gt;&lt;FirstLineIndent&gt;0&lt;/FirstLineIndent&gt;&lt;HangingIndent&gt;17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rp5sarzfpwayefwerxws5exsssx22p5wxf&quot;&gt;Doc&lt;record-ids&gt;&lt;item&gt;51&lt;/item&gt;&lt;item&gt;55&lt;/item&gt;&lt;item&gt;66&lt;/item&gt;&lt;item&gt;101&lt;/item&gt;&lt;item&gt;106&lt;/item&gt;&lt;item&gt;116&lt;/item&gt;&lt;item&gt;128&lt;/item&gt;&lt;item&gt;129&lt;/item&gt;&lt;item&gt;130&lt;/item&gt;&lt;item&gt;131&lt;/item&gt;&lt;item&gt;136&lt;/item&gt;&lt;item&gt;138&lt;/item&gt;&lt;item&gt;164&lt;/item&gt;&lt;/record-ids&gt;&lt;/item&gt;&lt;/Libraries&gt;"/>
  </w:docVars>
  <w:rsids>
    <w:rsidRoot w:val="00BA274A"/>
    <w:rsid w:val="00002035"/>
    <w:rsid w:val="00002904"/>
    <w:rsid w:val="00003E42"/>
    <w:rsid w:val="00003FC8"/>
    <w:rsid w:val="00004E57"/>
    <w:rsid w:val="00006CED"/>
    <w:rsid w:val="00010927"/>
    <w:rsid w:val="00011640"/>
    <w:rsid w:val="00012A65"/>
    <w:rsid w:val="00013CF4"/>
    <w:rsid w:val="0001608E"/>
    <w:rsid w:val="00016FA9"/>
    <w:rsid w:val="00017F15"/>
    <w:rsid w:val="0002097F"/>
    <w:rsid w:val="000215C0"/>
    <w:rsid w:val="00021A2F"/>
    <w:rsid w:val="0002244D"/>
    <w:rsid w:val="00022786"/>
    <w:rsid w:val="000232B0"/>
    <w:rsid w:val="0002375B"/>
    <w:rsid w:val="000243A4"/>
    <w:rsid w:val="00025851"/>
    <w:rsid w:val="000261E7"/>
    <w:rsid w:val="00026BF6"/>
    <w:rsid w:val="00027936"/>
    <w:rsid w:val="00027BCA"/>
    <w:rsid w:val="000322B3"/>
    <w:rsid w:val="00032F1E"/>
    <w:rsid w:val="000337EB"/>
    <w:rsid w:val="00033B3C"/>
    <w:rsid w:val="00035A8C"/>
    <w:rsid w:val="00036568"/>
    <w:rsid w:val="000402C9"/>
    <w:rsid w:val="000424F9"/>
    <w:rsid w:val="00044295"/>
    <w:rsid w:val="00044801"/>
    <w:rsid w:val="00045BD8"/>
    <w:rsid w:val="00046C96"/>
    <w:rsid w:val="000529C8"/>
    <w:rsid w:val="000530F7"/>
    <w:rsid w:val="000549B8"/>
    <w:rsid w:val="000551F3"/>
    <w:rsid w:val="0005691C"/>
    <w:rsid w:val="00057334"/>
    <w:rsid w:val="0006146B"/>
    <w:rsid w:val="0006572D"/>
    <w:rsid w:val="00066F43"/>
    <w:rsid w:val="00071EED"/>
    <w:rsid w:val="00073991"/>
    <w:rsid w:val="00075D3B"/>
    <w:rsid w:val="000773B7"/>
    <w:rsid w:val="00081962"/>
    <w:rsid w:val="000868EE"/>
    <w:rsid w:val="000919E6"/>
    <w:rsid w:val="000935F9"/>
    <w:rsid w:val="0009418A"/>
    <w:rsid w:val="000965E6"/>
    <w:rsid w:val="000A09C7"/>
    <w:rsid w:val="000A1765"/>
    <w:rsid w:val="000A6000"/>
    <w:rsid w:val="000A63FA"/>
    <w:rsid w:val="000A71A0"/>
    <w:rsid w:val="000B2EA8"/>
    <w:rsid w:val="000B3415"/>
    <w:rsid w:val="000B4609"/>
    <w:rsid w:val="000B480A"/>
    <w:rsid w:val="000B5189"/>
    <w:rsid w:val="000C0DD5"/>
    <w:rsid w:val="000C324C"/>
    <w:rsid w:val="000C5B4B"/>
    <w:rsid w:val="000D0BFB"/>
    <w:rsid w:val="000D2273"/>
    <w:rsid w:val="000D6062"/>
    <w:rsid w:val="000D7648"/>
    <w:rsid w:val="000E0824"/>
    <w:rsid w:val="000E28B2"/>
    <w:rsid w:val="000E49AD"/>
    <w:rsid w:val="000E6AAA"/>
    <w:rsid w:val="000E78DB"/>
    <w:rsid w:val="000F1DEE"/>
    <w:rsid w:val="000F494F"/>
    <w:rsid w:val="000F67D1"/>
    <w:rsid w:val="00102134"/>
    <w:rsid w:val="001021F4"/>
    <w:rsid w:val="001043B4"/>
    <w:rsid w:val="001053CF"/>
    <w:rsid w:val="00105A2D"/>
    <w:rsid w:val="00105D92"/>
    <w:rsid w:val="00105E47"/>
    <w:rsid w:val="0010693C"/>
    <w:rsid w:val="00107787"/>
    <w:rsid w:val="001107F1"/>
    <w:rsid w:val="00111363"/>
    <w:rsid w:val="0011361B"/>
    <w:rsid w:val="001143D4"/>
    <w:rsid w:val="001200D2"/>
    <w:rsid w:val="0012119D"/>
    <w:rsid w:val="0012340D"/>
    <w:rsid w:val="00123582"/>
    <w:rsid w:val="0012586B"/>
    <w:rsid w:val="00127735"/>
    <w:rsid w:val="00127A2E"/>
    <w:rsid w:val="001309B9"/>
    <w:rsid w:val="00132D60"/>
    <w:rsid w:val="001359FC"/>
    <w:rsid w:val="00155536"/>
    <w:rsid w:val="00155E1B"/>
    <w:rsid w:val="00157495"/>
    <w:rsid w:val="00157631"/>
    <w:rsid w:val="0016055B"/>
    <w:rsid w:val="00166F38"/>
    <w:rsid w:val="001706EB"/>
    <w:rsid w:val="00171A83"/>
    <w:rsid w:val="001729D4"/>
    <w:rsid w:val="00173C84"/>
    <w:rsid w:val="001741A5"/>
    <w:rsid w:val="00174349"/>
    <w:rsid w:val="00175B39"/>
    <w:rsid w:val="001833D1"/>
    <w:rsid w:val="00183A52"/>
    <w:rsid w:val="001857BB"/>
    <w:rsid w:val="001903E6"/>
    <w:rsid w:val="00190423"/>
    <w:rsid w:val="0019143B"/>
    <w:rsid w:val="00194CCC"/>
    <w:rsid w:val="0019520A"/>
    <w:rsid w:val="00195A5C"/>
    <w:rsid w:val="00197A35"/>
    <w:rsid w:val="00197D0B"/>
    <w:rsid w:val="001A05AF"/>
    <w:rsid w:val="001A177A"/>
    <w:rsid w:val="001A3145"/>
    <w:rsid w:val="001A3FF4"/>
    <w:rsid w:val="001A47EF"/>
    <w:rsid w:val="001A4B6C"/>
    <w:rsid w:val="001A7A5D"/>
    <w:rsid w:val="001A7C56"/>
    <w:rsid w:val="001B0C70"/>
    <w:rsid w:val="001B2C4C"/>
    <w:rsid w:val="001C137E"/>
    <w:rsid w:val="001C4501"/>
    <w:rsid w:val="001C477D"/>
    <w:rsid w:val="001C4C0F"/>
    <w:rsid w:val="001C7BB5"/>
    <w:rsid w:val="001D138F"/>
    <w:rsid w:val="001D54A1"/>
    <w:rsid w:val="001E066B"/>
    <w:rsid w:val="001E266E"/>
    <w:rsid w:val="001E6670"/>
    <w:rsid w:val="001F0D7C"/>
    <w:rsid w:val="001F129F"/>
    <w:rsid w:val="001F1867"/>
    <w:rsid w:val="001F57AA"/>
    <w:rsid w:val="0020197B"/>
    <w:rsid w:val="00201CC9"/>
    <w:rsid w:val="002030D0"/>
    <w:rsid w:val="00203DED"/>
    <w:rsid w:val="00206599"/>
    <w:rsid w:val="00206DD7"/>
    <w:rsid w:val="00207CCA"/>
    <w:rsid w:val="00211228"/>
    <w:rsid w:val="00211CCE"/>
    <w:rsid w:val="002130B4"/>
    <w:rsid w:val="0021526D"/>
    <w:rsid w:val="00215C03"/>
    <w:rsid w:val="00217F7A"/>
    <w:rsid w:val="00221A0A"/>
    <w:rsid w:val="00223073"/>
    <w:rsid w:val="002235D9"/>
    <w:rsid w:val="00227BB9"/>
    <w:rsid w:val="00231417"/>
    <w:rsid w:val="00232DAB"/>
    <w:rsid w:val="002356FA"/>
    <w:rsid w:val="00236604"/>
    <w:rsid w:val="002366F2"/>
    <w:rsid w:val="00237109"/>
    <w:rsid w:val="00237E59"/>
    <w:rsid w:val="00237E87"/>
    <w:rsid w:val="002474BE"/>
    <w:rsid w:val="00247AB7"/>
    <w:rsid w:val="00256728"/>
    <w:rsid w:val="002567AE"/>
    <w:rsid w:val="0026242D"/>
    <w:rsid w:val="002711A1"/>
    <w:rsid w:val="002718F3"/>
    <w:rsid w:val="00271CD2"/>
    <w:rsid w:val="0027232C"/>
    <w:rsid w:val="002754B1"/>
    <w:rsid w:val="002863E9"/>
    <w:rsid w:val="0029241C"/>
    <w:rsid w:val="002936F5"/>
    <w:rsid w:val="00294FCF"/>
    <w:rsid w:val="00295347"/>
    <w:rsid w:val="00295383"/>
    <w:rsid w:val="00295A83"/>
    <w:rsid w:val="00295D3B"/>
    <w:rsid w:val="00297FAB"/>
    <w:rsid w:val="002A023D"/>
    <w:rsid w:val="002A1523"/>
    <w:rsid w:val="002A2039"/>
    <w:rsid w:val="002A6E46"/>
    <w:rsid w:val="002B00A6"/>
    <w:rsid w:val="002B0581"/>
    <w:rsid w:val="002B0F1B"/>
    <w:rsid w:val="002B2335"/>
    <w:rsid w:val="002B2503"/>
    <w:rsid w:val="002B7A48"/>
    <w:rsid w:val="002C41AE"/>
    <w:rsid w:val="002C43D7"/>
    <w:rsid w:val="002C4712"/>
    <w:rsid w:val="002C4AB9"/>
    <w:rsid w:val="002C4CDB"/>
    <w:rsid w:val="002D008C"/>
    <w:rsid w:val="002D0E7C"/>
    <w:rsid w:val="002D1871"/>
    <w:rsid w:val="002D2009"/>
    <w:rsid w:val="002D21C9"/>
    <w:rsid w:val="002D4DC5"/>
    <w:rsid w:val="002D4FE0"/>
    <w:rsid w:val="002D6F86"/>
    <w:rsid w:val="002E066D"/>
    <w:rsid w:val="002E38A1"/>
    <w:rsid w:val="002E449A"/>
    <w:rsid w:val="002E4F4F"/>
    <w:rsid w:val="002E638C"/>
    <w:rsid w:val="002F13CE"/>
    <w:rsid w:val="002F22E3"/>
    <w:rsid w:val="002F3320"/>
    <w:rsid w:val="002F4433"/>
    <w:rsid w:val="002F4614"/>
    <w:rsid w:val="002F4AD0"/>
    <w:rsid w:val="002F6CFA"/>
    <w:rsid w:val="002F6E14"/>
    <w:rsid w:val="002F78AF"/>
    <w:rsid w:val="002F7C7B"/>
    <w:rsid w:val="003008F1"/>
    <w:rsid w:val="003032A8"/>
    <w:rsid w:val="00304079"/>
    <w:rsid w:val="00312867"/>
    <w:rsid w:val="003138C8"/>
    <w:rsid w:val="00316646"/>
    <w:rsid w:val="00316852"/>
    <w:rsid w:val="0031748A"/>
    <w:rsid w:val="003222E4"/>
    <w:rsid w:val="003229E3"/>
    <w:rsid w:val="00322F9E"/>
    <w:rsid w:val="00325CE6"/>
    <w:rsid w:val="00325F85"/>
    <w:rsid w:val="003260B7"/>
    <w:rsid w:val="0032630D"/>
    <w:rsid w:val="00327286"/>
    <w:rsid w:val="00330721"/>
    <w:rsid w:val="0033099E"/>
    <w:rsid w:val="00330D95"/>
    <w:rsid w:val="00331249"/>
    <w:rsid w:val="0033144F"/>
    <w:rsid w:val="0033153F"/>
    <w:rsid w:val="00331D66"/>
    <w:rsid w:val="0033260E"/>
    <w:rsid w:val="00334C54"/>
    <w:rsid w:val="003353B6"/>
    <w:rsid w:val="00337130"/>
    <w:rsid w:val="0033753A"/>
    <w:rsid w:val="00340055"/>
    <w:rsid w:val="003417E6"/>
    <w:rsid w:val="003455D1"/>
    <w:rsid w:val="003501D9"/>
    <w:rsid w:val="00351BA2"/>
    <w:rsid w:val="00351BFA"/>
    <w:rsid w:val="00353BD1"/>
    <w:rsid w:val="00355104"/>
    <w:rsid w:val="003554A2"/>
    <w:rsid w:val="0035561A"/>
    <w:rsid w:val="00355689"/>
    <w:rsid w:val="003556A9"/>
    <w:rsid w:val="00360458"/>
    <w:rsid w:val="003609B4"/>
    <w:rsid w:val="00361D3B"/>
    <w:rsid w:val="003624A0"/>
    <w:rsid w:val="00362C53"/>
    <w:rsid w:val="003647C3"/>
    <w:rsid w:val="00365D96"/>
    <w:rsid w:val="00366EA3"/>
    <w:rsid w:val="00367B93"/>
    <w:rsid w:val="00371754"/>
    <w:rsid w:val="00380187"/>
    <w:rsid w:val="00382D99"/>
    <w:rsid w:val="003841D5"/>
    <w:rsid w:val="003851D2"/>
    <w:rsid w:val="003868AD"/>
    <w:rsid w:val="0039082B"/>
    <w:rsid w:val="0039347D"/>
    <w:rsid w:val="00394EF2"/>
    <w:rsid w:val="00396DFE"/>
    <w:rsid w:val="003A0AF4"/>
    <w:rsid w:val="003A4384"/>
    <w:rsid w:val="003A7899"/>
    <w:rsid w:val="003B1436"/>
    <w:rsid w:val="003B3D7C"/>
    <w:rsid w:val="003B4909"/>
    <w:rsid w:val="003B4DA4"/>
    <w:rsid w:val="003B63F2"/>
    <w:rsid w:val="003B7498"/>
    <w:rsid w:val="003B7F28"/>
    <w:rsid w:val="003C0B74"/>
    <w:rsid w:val="003C396B"/>
    <w:rsid w:val="003C3D51"/>
    <w:rsid w:val="003C4B34"/>
    <w:rsid w:val="003D116D"/>
    <w:rsid w:val="003D2FF7"/>
    <w:rsid w:val="003D3E17"/>
    <w:rsid w:val="003D3EE2"/>
    <w:rsid w:val="003D4466"/>
    <w:rsid w:val="003D6375"/>
    <w:rsid w:val="003D733B"/>
    <w:rsid w:val="003D7875"/>
    <w:rsid w:val="003E0875"/>
    <w:rsid w:val="003E2D7E"/>
    <w:rsid w:val="003E3349"/>
    <w:rsid w:val="003E395C"/>
    <w:rsid w:val="003E4CC5"/>
    <w:rsid w:val="003E6E27"/>
    <w:rsid w:val="003F1087"/>
    <w:rsid w:val="003F2B98"/>
    <w:rsid w:val="003F39AC"/>
    <w:rsid w:val="003F64F8"/>
    <w:rsid w:val="00400BD1"/>
    <w:rsid w:val="004036BE"/>
    <w:rsid w:val="00405042"/>
    <w:rsid w:val="00407D88"/>
    <w:rsid w:val="0041195F"/>
    <w:rsid w:val="004156A1"/>
    <w:rsid w:val="004156F5"/>
    <w:rsid w:val="00417123"/>
    <w:rsid w:val="0041729C"/>
    <w:rsid w:val="00417437"/>
    <w:rsid w:val="00417D5C"/>
    <w:rsid w:val="00423952"/>
    <w:rsid w:val="00425BAA"/>
    <w:rsid w:val="004260F0"/>
    <w:rsid w:val="00427522"/>
    <w:rsid w:val="00427720"/>
    <w:rsid w:val="00432DBA"/>
    <w:rsid w:val="0043317E"/>
    <w:rsid w:val="00435194"/>
    <w:rsid w:val="004367DE"/>
    <w:rsid w:val="00440402"/>
    <w:rsid w:val="00440A76"/>
    <w:rsid w:val="004413E2"/>
    <w:rsid w:val="004416B8"/>
    <w:rsid w:val="00443D60"/>
    <w:rsid w:val="00444197"/>
    <w:rsid w:val="00444D2D"/>
    <w:rsid w:val="00447E01"/>
    <w:rsid w:val="00455938"/>
    <w:rsid w:val="00455EF1"/>
    <w:rsid w:val="0045638B"/>
    <w:rsid w:val="00457584"/>
    <w:rsid w:val="00457BC9"/>
    <w:rsid w:val="00462729"/>
    <w:rsid w:val="00463C4E"/>
    <w:rsid w:val="00463C76"/>
    <w:rsid w:val="0046532A"/>
    <w:rsid w:val="0046549B"/>
    <w:rsid w:val="00467B47"/>
    <w:rsid w:val="0047116A"/>
    <w:rsid w:val="00471AB7"/>
    <w:rsid w:val="00472B42"/>
    <w:rsid w:val="004761B5"/>
    <w:rsid w:val="004808B9"/>
    <w:rsid w:val="00481597"/>
    <w:rsid w:val="00481779"/>
    <w:rsid w:val="00483D1F"/>
    <w:rsid w:val="00485105"/>
    <w:rsid w:val="00486F78"/>
    <w:rsid w:val="004870F1"/>
    <w:rsid w:val="004872A4"/>
    <w:rsid w:val="00487CB3"/>
    <w:rsid w:val="0049182B"/>
    <w:rsid w:val="004939EC"/>
    <w:rsid w:val="00493C5B"/>
    <w:rsid w:val="00494468"/>
    <w:rsid w:val="004949BB"/>
    <w:rsid w:val="00495741"/>
    <w:rsid w:val="004978D2"/>
    <w:rsid w:val="004A02AB"/>
    <w:rsid w:val="004A0433"/>
    <w:rsid w:val="004B0040"/>
    <w:rsid w:val="004B163C"/>
    <w:rsid w:val="004B479C"/>
    <w:rsid w:val="004B618A"/>
    <w:rsid w:val="004B6AC7"/>
    <w:rsid w:val="004B7831"/>
    <w:rsid w:val="004C1526"/>
    <w:rsid w:val="004C280E"/>
    <w:rsid w:val="004C4D0C"/>
    <w:rsid w:val="004C4FB6"/>
    <w:rsid w:val="004C57AB"/>
    <w:rsid w:val="004C5A88"/>
    <w:rsid w:val="004C7864"/>
    <w:rsid w:val="004D269F"/>
    <w:rsid w:val="004D29CA"/>
    <w:rsid w:val="004D365F"/>
    <w:rsid w:val="004D3974"/>
    <w:rsid w:val="004D45DE"/>
    <w:rsid w:val="004D5CF7"/>
    <w:rsid w:val="004E078E"/>
    <w:rsid w:val="004E1FB9"/>
    <w:rsid w:val="004E2C9D"/>
    <w:rsid w:val="004E3E9A"/>
    <w:rsid w:val="004E5C46"/>
    <w:rsid w:val="004E6BDC"/>
    <w:rsid w:val="004E6F99"/>
    <w:rsid w:val="004F25BD"/>
    <w:rsid w:val="004F2BE6"/>
    <w:rsid w:val="004F75B7"/>
    <w:rsid w:val="00503948"/>
    <w:rsid w:val="00505BBB"/>
    <w:rsid w:val="00506708"/>
    <w:rsid w:val="00507431"/>
    <w:rsid w:val="00513275"/>
    <w:rsid w:val="00513FF1"/>
    <w:rsid w:val="0052007B"/>
    <w:rsid w:val="0052111D"/>
    <w:rsid w:val="00521264"/>
    <w:rsid w:val="00522918"/>
    <w:rsid w:val="00522DE8"/>
    <w:rsid w:val="005239EE"/>
    <w:rsid w:val="0052498E"/>
    <w:rsid w:val="00524B2F"/>
    <w:rsid w:val="00527E19"/>
    <w:rsid w:val="00533A47"/>
    <w:rsid w:val="00534BB9"/>
    <w:rsid w:val="00536C11"/>
    <w:rsid w:val="005407AF"/>
    <w:rsid w:val="0054281F"/>
    <w:rsid w:val="00543C2B"/>
    <w:rsid w:val="00546556"/>
    <w:rsid w:val="005477B2"/>
    <w:rsid w:val="00547DC4"/>
    <w:rsid w:val="00550AC0"/>
    <w:rsid w:val="00551D21"/>
    <w:rsid w:val="00551E65"/>
    <w:rsid w:val="005551CD"/>
    <w:rsid w:val="00561554"/>
    <w:rsid w:val="0056163B"/>
    <w:rsid w:val="00562100"/>
    <w:rsid w:val="005629F2"/>
    <w:rsid w:val="005638A6"/>
    <w:rsid w:val="00571766"/>
    <w:rsid w:val="00571F0F"/>
    <w:rsid w:val="00576ECC"/>
    <w:rsid w:val="00577CFF"/>
    <w:rsid w:val="00583C6E"/>
    <w:rsid w:val="005841F3"/>
    <w:rsid w:val="0059093E"/>
    <w:rsid w:val="00591344"/>
    <w:rsid w:val="00594BD9"/>
    <w:rsid w:val="00595417"/>
    <w:rsid w:val="00597CB4"/>
    <w:rsid w:val="005A5E97"/>
    <w:rsid w:val="005A7078"/>
    <w:rsid w:val="005A786E"/>
    <w:rsid w:val="005B005B"/>
    <w:rsid w:val="005B10A0"/>
    <w:rsid w:val="005B1863"/>
    <w:rsid w:val="005B2EF9"/>
    <w:rsid w:val="005B6502"/>
    <w:rsid w:val="005B7129"/>
    <w:rsid w:val="005C2288"/>
    <w:rsid w:val="005C3C36"/>
    <w:rsid w:val="005C44BB"/>
    <w:rsid w:val="005C5993"/>
    <w:rsid w:val="005C67BE"/>
    <w:rsid w:val="005C7377"/>
    <w:rsid w:val="005C747D"/>
    <w:rsid w:val="005D05FA"/>
    <w:rsid w:val="005D22B0"/>
    <w:rsid w:val="005D27A7"/>
    <w:rsid w:val="005D4F38"/>
    <w:rsid w:val="005D5EB7"/>
    <w:rsid w:val="005E1616"/>
    <w:rsid w:val="005E5D1E"/>
    <w:rsid w:val="005E5DDB"/>
    <w:rsid w:val="005E6B5E"/>
    <w:rsid w:val="005E7E6E"/>
    <w:rsid w:val="005F00E8"/>
    <w:rsid w:val="005F1D8C"/>
    <w:rsid w:val="005F714F"/>
    <w:rsid w:val="00601C4B"/>
    <w:rsid w:val="006037F4"/>
    <w:rsid w:val="00603A43"/>
    <w:rsid w:val="0060421A"/>
    <w:rsid w:val="00604350"/>
    <w:rsid w:val="006049D1"/>
    <w:rsid w:val="00610F2D"/>
    <w:rsid w:val="00612C43"/>
    <w:rsid w:val="00613685"/>
    <w:rsid w:val="006149C2"/>
    <w:rsid w:val="006248E0"/>
    <w:rsid w:val="00624ED8"/>
    <w:rsid w:val="00625958"/>
    <w:rsid w:val="0063008A"/>
    <w:rsid w:val="00631F2C"/>
    <w:rsid w:val="00634D1F"/>
    <w:rsid w:val="006354EB"/>
    <w:rsid w:val="0063725A"/>
    <w:rsid w:val="00643A3F"/>
    <w:rsid w:val="00643D93"/>
    <w:rsid w:val="0064566B"/>
    <w:rsid w:val="0064621E"/>
    <w:rsid w:val="00646BD8"/>
    <w:rsid w:val="0065021D"/>
    <w:rsid w:val="00651A94"/>
    <w:rsid w:val="006536CE"/>
    <w:rsid w:val="00655E24"/>
    <w:rsid w:val="00656C50"/>
    <w:rsid w:val="006603FA"/>
    <w:rsid w:val="006608A4"/>
    <w:rsid w:val="00664DC5"/>
    <w:rsid w:val="006653A0"/>
    <w:rsid w:val="006665C7"/>
    <w:rsid w:val="00667C81"/>
    <w:rsid w:val="00670F0D"/>
    <w:rsid w:val="00673827"/>
    <w:rsid w:val="00674A2B"/>
    <w:rsid w:val="006770BC"/>
    <w:rsid w:val="00686898"/>
    <w:rsid w:val="00691E34"/>
    <w:rsid w:val="00693536"/>
    <w:rsid w:val="00693A14"/>
    <w:rsid w:val="00695028"/>
    <w:rsid w:val="006A4F1E"/>
    <w:rsid w:val="006A5512"/>
    <w:rsid w:val="006A6D56"/>
    <w:rsid w:val="006B00AE"/>
    <w:rsid w:val="006B1646"/>
    <w:rsid w:val="006B7815"/>
    <w:rsid w:val="006B7B74"/>
    <w:rsid w:val="006C664C"/>
    <w:rsid w:val="006D0079"/>
    <w:rsid w:val="006D14C2"/>
    <w:rsid w:val="006D28E2"/>
    <w:rsid w:val="006D41D1"/>
    <w:rsid w:val="006D505B"/>
    <w:rsid w:val="006D61F5"/>
    <w:rsid w:val="006D6DCD"/>
    <w:rsid w:val="006D7324"/>
    <w:rsid w:val="006E00B8"/>
    <w:rsid w:val="006E0492"/>
    <w:rsid w:val="006E252B"/>
    <w:rsid w:val="006E2D42"/>
    <w:rsid w:val="006E4520"/>
    <w:rsid w:val="006E4EFE"/>
    <w:rsid w:val="006E59D5"/>
    <w:rsid w:val="006E6423"/>
    <w:rsid w:val="006E68C7"/>
    <w:rsid w:val="006F1837"/>
    <w:rsid w:val="006F3B47"/>
    <w:rsid w:val="006F4556"/>
    <w:rsid w:val="006F4D4E"/>
    <w:rsid w:val="006F5DC7"/>
    <w:rsid w:val="006F6121"/>
    <w:rsid w:val="006F7CC2"/>
    <w:rsid w:val="0070010E"/>
    <w:rsid w:val="00702BFF"/>
    <w:rsid w:val="007033DA"/>
    <w:rsid w:val="00703B3A"/>
    <w:rsid w:val="007101C9"/>
    <w:rsid w:val="007123F7"/>
    <w:rsid w:val="00712BEE"/>
    <w:rsid w:val="00715050"/>
    <w:rsid w:val="00716799"/>
    <w:rsid w:val="00721624"/>
    <w:rsid w:val="0072277A"/>
    <w:rsid w:val="007229D9"/>
    <w:rsid w:val="0072474C"/>
    <w:rsid w:val="007309AB"/>
    <w:rsid w:val="0073250A"/>
    <w:rsid w:val="0073267C"/>
    <w:rsid w:val="00732C28"/>
    <w:rsid w:val="00732DF9"/>
    <w:rsid w:val="00737A71"/>
    <w:rsid w:val="007409F6"/>
    <w:rsid w:val="007415D9"/>
    <w:rsid w:val="00742976"/>
    <w:rsid w:val="007435EA"/>
    <w:rsid w:val="0075440C"/>
    <w:rsid w:val="0075683E"/>
    <w:rsid w:val="007614F0"/>
    <w:rsid w:val="007646C9"/>
    <w:rsid w:val="00765554"/>
    <w:rsid w:val="007716F8"/>
    <w:rsid w:val="00771D7D"/>
    <w:rsid w:val="00776D03"/>
    <w:rsid w:val="007802F1"/>
    <w:rsid w:val="00783342"/>
    <w:rsid w:val="00784105"/>
    <w:rsid w:val="007853A4"/>
    <w:rsid w:val="0078566C"/>
    <w:rsid w:val="00787CD9"/>
    <w:rsid w:val="00790347"/>
    <w:rsid w:val="007929AC"/>
    <w:rsid w:val="00793907"/>
    <w:rsid w:val="00793E94"/>
    <w:rsid w:val="0079447F"/>
    <w:rsid w:val="007953A7"/>
    <w:rsid w:val="00795482"/>
    <w:rsid w:val="0079741A"/>
    <w:rsid w:val="007979A7"/>
    <w:rsid w:val="007A0560"/>
    <w:rsid w:val="007A1FAE"/>
    <w:rsid w:val="007A29C0"/>
    <w:rsid w:val="007A48E7"/>
    <w:rsid w:val="007A5B0F"/>
    <w:rsid w:val="007A73A2"/>
    <w:rsid w:val="007A78ED"/>
    <w:rsid w:val="007B1FDA"/>
    <w:rsid w:val="007B223B"/>
    <w:rsid w:val="007B230D"/>
    <w:rsid w:val="007B2EA0"/>
    <w:rsid w:val="007B3E22"/>
    <w:rsid w:val="007B4E65"/>
    <w:rsid w:val="007B5CA9"/>
    <w:rsid w:val="007B7A10"/>
    <w:rsid w:val="007C0D4C"/>
    <w:rsid w:val="007C26AD"/>
    <w:rsid w:val="007C2EF0"/>
    <w:rsid w:val="007D11CF"/>
    <w:rsid w:val="007D27D1"/>
    <w:rsid w:val="007D381E"/>
    <w:rsid w:val="007D3A91"/>
    <w:rsid w:val="007D5843"/>
    <w:rsid w:val="007D5A95"/>
    <w:rsid w:val="007D6392"/>
    <w:rsid w:val="007D6E3B"/>
    <w:rsid w:val="007D76E6"/>
    <w:rsid w:val="007E0791"/>
    <w:rsid w:val="007E346C"/>
    <w:rsid w:val="007E530B"/>
    <w:rsid w:val="007F0170"/>
    <w:rsid w:val="007F0FF3"/>
    <w:rsid w:val="007F1CF8"/>
    <w:rsid w:val="007F45D2"/>
    <w:rsid w:val="007F4C44"/>
    <w:rsid w:val="007F4DFB"/>
    <w:rsid w:val="007F5A63"/>
    <w:rsid w:val="008005B0"/>
    <w:rsid w:val="00804804"/>
    <w:rsid w:val="00810DAB"/>
    <w:rsid w:val="00810FAB"/>
    <w:rsid w:val="00811250"/>
    <w:rsid w:val="00811B67"/>
    <w:rsid w:val="008125BA"/>
    <w:rsid w:val="008152B7"/>
    <w:rsid w:val="00815B2F"/>
    <w:rsid w:val="008173C0"/>
    <w:rsid w:val="00817C15"/>
    <w:rsid w:val="0082111A"/>
    <w:rsid w:val="008223A7"/>
    <w:rsid w:val="008239EB"/>
    <w:rsid w:val="008246FB"/>
    <w:rsid w:val="00825D1E"/>
    <w:rsid w:val="0082646F"/>
    <w:rsid w:val="00827547"/>
    <w:rsid w:val="008305AD"/>
    <w:rsid w:val="00833581"/>
    <w:rsid w:val="0083680B"/>
    <w:rsid w:val="00837542"/>
    <w:rsid w:val="008377C0"/>
    <w:rsid w:val="008400B7"/>
    <w:rsid w:val="00840371"/>
    <w:rsid w:val="00841E1E"/>
    <w:rsid w:val="00842F36"/>
    <w:rsid w:val="0084317C"/>
    <w:rsid w:val="00845A06"/>
    <w:rsid w:val="008462B1"/>
    <w:rsid w:val="0084736C"/>
    <w:rsid w:val="00853F6B"/>
    <w:rsid w:val="00856BD6"/>
    <w:rsid w:val="0085733C"/>
    <w:rsid w:val="00861376"/>
    <w:rsid w:val="00861BC4"/>
    <w:rsid w:val="00862F8D"/>
    <w:rsid w:val="008653A5"/>
    <w:rsid w:val="00866B25"/>
    <w:rsid w:val="00867E45"/>
    <w:rsid w:val="008704F5"/>
    <w:rsid w:val="0087250D"/>
    <w:rsid w:val="00872604"/>
    <w:rsid w:val="00872B2F"/>
    <w:rsid w:val="008768CB"/>
    <w:rsid w:val="00877D38"/>
    <w:rsid w:val="0088206E"/>
    <w:rsid w:val="0088347A"/>
    <w:rsid w:val="008836A1"/>
    <w:rsid w:val="00885D3E"/>
    <w:rsid w:val="008873B4"/>
    <w:rsid w:val="00890034"/>
    <w:rsid w:val="008934CC"/>
    <w:rsid w:val="008948B9"/>
    <w:rsid w:val="00894D32"/>
    <w:rsid w:val="008A00B3"/>
    <w:rsid w:val="008A46F3"/>
    <w:rsid w:val="008A7331"/>
    <w:rsid w:val="008B07E2"/>
    <w:rsid w:val="008B22AA"/>
    <w:rsid w:val="008B4ECB"/>
    <w:rsid w:val="008B7A0B"/>
    <w:rsid w:val="008B7D28"/>
    <w:rsid w:val="008C1687"/>
    <w:rsid w:val="008C170D"/>
    <w:rsid w:val="008C3462"/>
    <w:rsid w:val="008D219B"/>
    <w:rsid w:val="008D2B53"/>
    <w:rsid w:val="008D647E"/>
    <w:rsid w:val="008E0000"/>
    <w:rsid w:val="008E09E8"/>
    <w:rsid w:val="008E1185"/>
    <w:rsid w:val="008E13D5"/>
    <w:rsid w:val="008E2D69"/>
    <w:rsid w:val="008E2D6D"/>
    <w:rsid w:val="008E34D3"/>
    <w:rsid w:val="008E423D"/>
    <w:rsid w:val="008F1DD8"/>
    <w:rsid w:val="008F1EC8"/>
    <w:rsid w:val="008F6B84"/>
    <w:rsid w:val="00901E61"/>
    <w:rsid w:val="00902B44"/>
    <w:rsid w:val="009037F8"/>
    <w:rsid w:val="00903F26"/>
    <w:rsid w:val="009103A5"/>
    <w:rsid w:val="009115BD"/>
    <w:rsid w:val="00912AE1"/>
    <w:rsid w:val="00912FA1"/>
    <w:rsid w:val="009214B4"/>
    <w:rsid w:val="009235D5"/>
    <w:rsid w:val="00932077"/>
    <w:rsid w:val="00932B09"/>
    <w:rsid w:val="00936674"/>
    <w:rsid w:val="009368FD"/>
    <w:rsid w:val="009374F2"/>
    <w:rsid w:val="009377E5"/>
    <w:rsid w:val="009424EC"/>
    <w:rsid w:val="00943BC4"/>
    <w:rsid w:val="0094429B"/>
    <w:rsid w:val="009448F7"/>
    <w:rsid w:val="00952B2B"/>
    <w:rsid w:val="00953051"/>
    <w:rsid w:val="009531B4"/>
    <w:rsid w:val="0095342A"/>
    <w:rsid w:val="0095359C"/>
    <w:rsid w:val="009536F1"/>
    <w:rsid w:val="00955DA4"/>
    <w:rsid w:val="00962B8D"/>
    <w:rsid w:val="00963ACB"/>
    <w:rsid w:val="0096618D"/>
    <w:rsid w:val="0097136E"/>
    <w:rsid w:val="0097331A"/>
    <w:rsid w:val="009767AB"/>
    <w:rsid w:val="00977602"/>
    <w:rsid w:val="0097772D"/>
    <w:rsid w:val="009777CD"/>
    <w:rsid w:val="0098242B"/>
    <w:rsid w:val="0098369C"/>
    <w:rsid w:val="009842DD"/>
    <w:rsid w:val="00986AAD"/>
    <w:rsid w:val="00987D72"/>
    <w:rsid w:val="0099409F"/>
    <w:rsid w:val="00994EC6"/>
    <w:rsid w:val="00995CFB"/>
    <w:rsid w:val="009979A4"/>
    <w:rsid w:val="009A0A0F"/>
    <w:rsid w:val="009A30F4"/>
    <w:rsid w:val="009A3C07"/>
    <w:rsid w:val="009A7D48"/>
    <w:rsid w:val="009B1766"/>
    <w:rsid w:val="009B17E7"/>
    <w:rsid w:val="009B3E00"/>
    <w:rsid w:val="009B42F9"/>
    <w:rsid w:val="009B55B1"/>
    <w:rsid w:val="009C0759"/>
    <w:rsid w:val="009C1DC8"/>
    <w:rsid w:val="009C352C"/>
    <w:rsid w:val="009C4D8B"/>
    <w:rsid w:val="009C5107"/>
    <w:rsid w:val="009C6C26"/>
    <w:rsid w:val="009C73BE"/>
    <w:rsid w:val="009C7AF2"/>
    <w:rsid w:val="009D071E"/>
    <w:rsid w:val="009D0FC1"/>
    <w:rsid w:val="009D18A8"/>
    <w:rsid w:val="009D1B20"/>
    <w:rsid w:val="009D2C07"/>
    <w:rsid w:val="009D3BE7"/>
    <w:rsid w:val="009D4195"/>
    <w:rsid w:val="009E0D70"/>
    <w:rsid w:val="009E2251"/>
    <w:rsid w:val="009E3460"/>
    <w:rsid w:val="009E406B"/>
    <w:rsid w:val="009E44B9"/>
    <w:rsid w:val="009E684D"/>
    <w:rsid w:val="009F3B71"/>
    <w:rsid w:val="009F4C1D"/>
    <w:rsid w:val="009F576A"/>
    <w:rsid w:val="009F5F11"/>
    <w:rsid w:val="009F7307"/>
    <w:rsid w:val="00A00E09"/>
    <w:rsid w:val="00A015B9"/>
    <w:rsid w:val="00A029E2"/>
    <w:rsid w:val="00A02FD0"/>
    <w:rsid w:val="00A056BA"/>
    <w:rsid w:val="00A05983"/>
    <w:rsid w:val="00A1060B"/>
    <w:rsid w:val="00A10B7D"/>
    <w:rsid w:val="00A11CEE"/>
    <w:rsid w:val="00A126B9"/>
    <w:rsid w:val="00A13DBC"/>
    <w:rsid w:val="00A21D94"/>
    <w:rsid w:val="00A233C1"/>
    <w:rsid w:val="00A2471A"/>
    <w:rsid w:val="00A24802"/>
    <w:rsid w:val="00A275DC"/>
    <w:rsid w:val="00A353D8"/>
    <w:rsid w:val="00A3698E"/>
    <w:rsid w:val="00A42F97"/>
    <w:rsid w:val="00A44E5F"/>
    <w:rsid w:val="00A461B5"/>
    <w:rsid w:val="00A467D7"/>
    <w:rsid w:val="00A51AB4"/>
    <w:rsid w:val="00A52313"/>
    <w:rsid w:val="00A52357"/>
    <w:rsid w:val="00A54AB8"/>
    <w:rsid w:val="00A5519D"/>
    <w:rsid w:val="00A601AD"/>
    <w:rsid w:val="00A61384"/>
    <w:rsid w:val="00A628A1"/>
    <w:rsid w:val="00A634AD"/>
    <w:rsid w:val="00A66221"/>
    <w:rsid w:val="00A67FCD"/>
    <w:rsid w:val="00A70238"/>
    <w:rsid w:val="00A718FF"/>
    <w:rsid w:val="00A740E3"/>
    <w:rsid w:val="00A77264"/>
    <w:rsid w:val="00A7783E"/>
    <w:rsid w:val="00A81C1C"/>
    <w:rsid w:val="00A82501"/>
    <w:rsid w:val="00A84967"/>
    <w:rsid w:val="00A85646"/>
    <w:rsid w:val="00A91DBD"/>
    <w:rsid w:val="00A93000"/>
    <w:rsid w:val="00A93207"/>
    <w:rsid w:val="00A94703"/>
    <w:rsid w:val="00A969CD"/>
    <w:rsid w:val="00AA0554"/>
    <w:rsid w:val="00AA2055"/>
    <w:rsid w:val="00AA29CA"/>
    <w:rsid w:val="00AA6105"/>
    <w:rsid w:val="00AB1AA5"/>
    <w:rsid w:val="00AB1BAF"/>
    <w:rsid w:val="00AB334F"/>
    <w:rsid w:val="00AB48F9"/>
    <w:rsid w:val="00AB6DAA"/>
    <w:rsid w:val="00AC0A3F"/>
    <w:rsid w:val="00AC1216"/>
    <w:rsid w:val="00AC1AAB"/>
    <w:rsid w:val="00AC1D22"/>
    <w:rsid w:val="00AC37A4"/>
    <w:rsid w:val="00AC3E59"/>
    <w:rsid w:val="00AC4058"/>
    <w:rsid w:val="00AC417D"/>
    <w:rsid w:val="00AC6724"/>
    <w:rsid w:val="00AC73B7"/>
    <w:rsid w:val="00AD09D1"/>
    <w:rsid w:val="00AD1926"/>
    <w:rsid w:val="00AD4D58"/>
    <w:rsid w:val="00AE000D"/>
    <w:rsid w:val="00AE0860"/>
    <w:rsid w:val="00AE3986"/>
    <w:rsid w:val="00AE3DE3"/>
    <w:rsid w:val="00AE6DC2"/>
    <w:rsid w:val="00AF118B"/>
    <w:rsid w:val="00AF54F6"/>
    <w:rsid w:val="00AF5DF1"/>
    <w:rsid w:val="00AF6AA9"/>
    <w:rsid w:val="00AF70EE"/>
    <w:rsid w:val="00AF738A"/>
    <w:rsid w:val="00AF7CE6"/>
    <w:rsid w:val="00B016EF"/>
    <w:rsid w:val="00B02DDD"/>
    <w:rsid w:val="00B03D59"/>
    <w:rsid w:val="00B05DCA"/>
    <w:rsid w:val="00B06D74"/>
    <w:rsid w:val="00B07727"/>
    <w:rsid w:val="00B10E44"/>
    <w:rsid w:val="00B116CA"/>
    <w:rsid w:val="00B141BB"/>
    <w:rsid w:val="00B14417"/>
    <w:rsid w:val="00B14797"/>
    <w:rsid w:val="00B178AA"/>
    <w:rsid w:val="00B2098E"/>
    <w:rsid w:val="00B21F46"/>
    <w:rsid w:val="00B223B5"/>
    <w:rsid w:val="00B22B9D"/>
    <w:rsid w:val="00B278C8"/>
    <w:rsid w:val="00B314BA"/>
    <w:rsid w:val="00B33D3B"/>
    <w:rsid w:val="00B34B0C"/>
    <w:rsid w:val="00B34CEE"/>
    <w:rsid w:val="00B35950"/>
    <w:rsid w:val="00B373E5"/>
    <w:rsid w:val="00B41A9B"/>
    <w:rsid w:val="00B455BF"/>
    <w:rsid w:val="00B46828"/>
    <w:rsid w:val="00B47BB0"/>
    <w:rsid w:val="00B53F9C"/>
    <w:rsid w:val="00B54202"/>
    <w:rsid w:val="00B5461F"/>
    <w:rsid w:val="00B554A6"/>
    <w:rsid w:val="00B5629E"/>
    <w:rsid w:val="00B56370"/>
    <w:rsid w:val="00B56FC2"/>
    <w:rsid w:val="00B57AB1"/>
    <w:rsid w:val="00B610D0"/>
    <w:rsid w:val="00B620FC"/>
    <w:rsid w:val="00B645B5"/>
    <w:rsid w:val="00B679C2"/>
    <w:rsid w:val="00B70310"/>
    <w:rsid w:val="00B72513"/>
    <w:rsid w:val="00B735A7"/>
    <w:rsid w:val="00B74722"/>
    <w:rsid w:val="00B759D0"/>
    <w:rsid w:val="00B75E6E"/>
    <w:rsid w:val="00B8270A"/>
    <w:rsid w:val="00B84107"/>
    <w:rsid w:val="00B843A8"/>
    <w:rsid w:val="00B848A7"/>
    <w:rsid w:val="00B87101"/>
    <w:rsid w:val="00B91A5A"/>
    <w:rsid w:val="00B92967"/>
    <w:rsid w:val="00B933B2"/>
    <w:rsid w:val="00B94AA6"/>
    <w:rsid w:val="00B94B3D"/>
    <w:rsid w:val="00B95B65"/>
    <w:rsid w:val="00B962B1"/>
    <w:rsid w:val="00B96755"/>
    <w:rsid w:val="00B96949"/>
    <w:rsid w:val="00BA1FBF"/>
    <w:rsid w:val="00BA274A"/>
    <w:rsid w:val="00BA4C1F"/>
    <w:rsid w:val="00BA4CA8"/>
    <w:rsid w:val="00BA5784"/>
    <w:rsid w:val="00BA6225"/>
    <w:rsid w:val="00BA7E85"/>
    <w:rsid w:val="00BB4EB3"/>
    <w:rsid w:val="00BB7E3E"/>
    <w:rsid w:val="00BC36CB"/>
    <w:rsid w:val="00BC4E2D"/>
    <w:rsid w:val="00BD2776"/>
    <w:rsid w:val="00BD2B86"/>
    <w:rsid w:val="00BD2DF5"/>
    <w:rsid w:val="00BD2F99"/>
    <w:rsid w:val="00BD640F"/>
    <w:rsid w:val="00BD7B40"/>
    <w:rsid w:val="00BE0312"/>
    <w:rsid w:val="00BE265C"/>
    <w:rsid w:val="00BE27C3"/>
    <w:rsid w:val="00BE3145"/>
    <w:rsid w:val="00BE3C91"/>
    <w:rsid w:val="00BE42D6"/>
    <w:rsid w:val="00BE47FC"/>
    <w:rsid w:val="00BE53F9"/>
    <w:rsid w:val="00BE6E5D"/>
    <w:rsid w:val="00BE7BE9"/>
    <w:rsid w:val="00BF0401"/>
    <w:rsid w:val="00BF0C18"/>
    <w:rsid w:val="00BF216A"/>
    <w:rsid w:val="00BF2696"/>
    <w:rsid w:val="00BF2A23"/>
    <w:rsid w:val="00BF3313"/>
    <w:rsid w:val="00BF4EFF"/>
    <w:rsid w:val="00BF601D"/>
    <w:rsid w:val="00BF66C8"/>
    <w:rsid w:val="00BF7FBA"/>
    <w:rsid w:val="00C07F5E"/>
    <w:rsid w:val="00C10915"/>
    <w:rsid w:val="00C10ECF"/>
    <w:rsid w:val="00C119FC"/>
    <w:rsid w:val="00C12E18"/>
    <w:rsid w:val="00C13607"/>
    <w:rsid w:val="00C14A38"/>
    <w:rsid w:val="00C15646"/>
    <w:rsid w:val="00C22F89"/>
    <w:rsid w:val="00C25A7C"/>
    <w:rsid w:val="00C26BB7"/>
    <w:rsid w:val="00C275EE"/>
    <w:rsid w:val="00C309EE"/>
    <w:rsid w:val="00C316DF"/>
    <w:rsid w:val="00C33A40"/>
    <w:rsid w:val="00C35A92"/>
    <w:rsid w:val="00C42D47"/>
    <w:rsid w:val="00C46752"/>
    <w:rsid w:val="00C46C5E"/>
    <w:rsid w:val="00C51032"/>
    <w:rsid w:val="00C52AF5"/>
    <w:rsid w:val="00C551B8"/>
    <w:rsid w:val="00C55687"/>
    <w:rsid w:val="00C55936"/>
    <w:rsid w:val="00C56D1A"/>
    <w:rsid w:val="00C5748C"/>
    <w:rsid w:val="00C57757"/>
    <w:rsid w:val="00C5778B"/>
    <w:rsid w:val="00C63CBE"/>
    <w:rsid w:val="00C65EEF"/>
    <w:rsid w:val="00C728D9"/>
    <w:rsid w:val="00C739AA"/>
    <w:rsid w:val="00C75553"/>
    <w:rsid w:val="00C75EAB"/>
    <w:rsid w:val="00C76D3F"/>
    <w:rsid w:val="00C82FA7"/>
    <w:rsid w:val="00C839D4"/>
    <w:rsid w:val="00C84543"/>
    <w:rsid w:val="00C846E8"/>
    <w:rsid w:val="00C87236"/>
    <w:rsid w:val="00C8777F"/>
    <w:rsid w:val="00C90796"/>
    <w:rsid w:val="00C90B93"/>
    <w:rsid w:val="00C9112B"/>
    <w:rsid w:val="00C928D2"/>
    <w:rsid w:val="00C93F41"/>
    <w:rsid w:val="00C95705"/>
    <w:rsid w:val="00C9598E"/>
    <w:rsid w:val="00CA4F64"/>
    <w:rsid w:val="00CA61A7"/>
    <w:rsid w:val="00CA6934"/>
    <w:rsid w:val="00CB0FDF"/>
    <w:rsid w:val="00CB12CF"/>
    <w:rsid w:val="00CB131E"/>
    <w:rsid w:val="00CB1696"/>
    <w:rsid w:val="00CB336D"/>
    <w:rsid w:val="00CB36E1"/>
    <w:rsid w:val="00CB40BD"/>
    <w:rsid w:val="00CB58F8"/>
    <w:rsid w:val="00CB60A0"/>
    <w:rsid w:val="00CB62E0"/>
    <w:rsid w:val="00CB69EB"/>
    <w:rsid w:val="00CB6CE0"/>
    <w:rsid w:val="00CC0122"/>
    <w:rsid w:val="00CC03D1"/>
    <w:rsid w:val="00CC1F4F"/>
    <w:rsid w:val="00CC2F3B"/>
    <w:rsid w:val="00CC77CD"/>
    <w:rsid w:val="00CD32D4"/>
    <w:rsid w:val="00CD37A5"/>
    <w:rsid w:val="00CD5909"/>
    <w:rsid w:val="00CD5DF0"/>
    <w:rsid w:val="00CD5E63"/>
    <w:rsid w:val="00CD606F"/>
    <w:rsid w:val="00CD7EE0"/>
    <w:rsid w:val="00CE3B96"/>
    <w:rsid w:val="00CE5217"/>
    <w:rsid w:val="00CE571A"/>
    <w:rsid w:val="00CF1317"/>
    <w:rsid w:val="00D006C9"/>
    <w:rsid w:val="00D0192D"/>
    <w:rsid w:val="00D035D4"/>
    <w:rsid w:val="00D048F6"/>
    <w:rsid w:val="00D049D4"/>
    <w:rsid w:val="00D07056"/>
    <w:rsid w:val="00D07B73"/>
    <w:rsid w:val="00D10D56"/>
    <w:rsid w:val="00D12689"/>
    <w:rsid w:val="00D128A6"/>
    <w:rsid w:val="00D134DF"/>
    <w:rsid w:val="00D13CD5"/>
    <w:rsid w:val="00D13DF7"/>
    <w:rsid w:val="00D14F9B"/>
    <w:rsid w:val="00D156B6"/>
    <w:rsid w:val="00D16984"/>
    <w:rsid w:val="00D206C3"/>
    <w:rsid w:val="00D21D54"/>
    <w:rsid w:val="00D21D86"/>
    <w:rsid w:val="00D22546"/>
    <w:rsid w:val="00D24246"/>
    <w:rsid w:val="00D2655E"/>
    <w:rsid w:val="00D26DA3"/>
    <w:rsid w:val="00D27F50"/>
    <w:rsid w:val="00D369DE"/>
    <w:rsid w:val="00D37557"/>
    <w:rsid w:val="00D407C4"/>
    <w:rsid w:val="00D40D17"/>
    <w:rsid w:val="00D43481"/>
    <w:rsid w:val="00D46A19"/>
    <w:rsid w:val="00D50BE3"/>
    <w:rsid w:val="00D52D72"/>
    <w:rsid w:val="00D56902"/>
    <w:rsid w:val="00D5746E"/>
    <w:rsid w:val="00D624B1"/>
    <w:rsid w:val="00D67D04"/>
    <w:rsid w:val="00D71FCE"/>
    <w:rsid w:val="00D74BF5"/>
    <w:rsid w:val="00D757CE"/>
    <w:rsid w:val="00D81377"/>
    <w:rsid w:val="00D8161D"/>
    <w:rsid w:val="00D825EC"/>
    <w:rsid w:val="00D82A60"/>
    <w:rsid w:val="00D87B78"/>
    <w:rsid w:val="00D87DA4"/>
    <w:rsid w:val="00D9068D"/>
    <w:rsid w:val="00D916F1"/>
    <w:rsid w:val="00D91E83"/>
    <w:rsid w:val="00D92D3E"/>
    <w:rsid w:val="00D9521E"/>
    <w:rsid w:val="00DA0EC7"/>
    <w:rsid w:val="00DA1E83"/>
    <w:rsid w:val="00DA5C6C"/>
    <w:rsid w:val="00DA6489"/>
    <w:rsid w:val="00DA683D"/>
    <w:rsid w:val="00DA6BC7"/>
    <w:rsid w:val="00DB0792"/>
    <w:rsid w:val="00DB2525"/>
    <w:rsid w:val="00DB313D"/>
    <w:rsid w:val="00DB6F4D"/>
    <w:rsid w:val="00DB7340"/>
    <w:rsid w:val="00DB78C8"/>
    <w:rsid w:val="00DC0A01"/>
    <w:rsid w:val="00DC1789"/>
    <w:rsid w:val="00DC1861"/>
    <w:rsid w:val="00DC21F8"/>
    <w:rsid w:val="00DC2A6F"/>
    <w:rsid w:val="00DC2B7A"/>
    <w:rsid w:val="00DC2F0D"/>
    <w:rsid w:val="00DC2FE5"/>
    <w:rsid w:val="00DC30C3"/>
    <w:rsid w:val="00DC7277"/>
    <w:rsid w:val="00DC75B8"/>
    <w:rsid w:val="00DC75FD"/>
    <w:rsid w:val="00DD1D3F"/>
    <w:rsid w:val="00DD21D1"/>
    <w:rsid w:val="00DD2809"/>
    <w:rsid w:val="00DD31D1"/>
    <w:rsid w:val="00DD4071"/>
    <w:rsid w:val="00DD41EB"/>
    <w:rsid w:val="00DD6D68"/>
    <w:rsid w:val="00DD75A3"/>
    <w:rsid w:val="00DD7BFB"/>
    <w:rsid w:val="00DE08D3"/>
    <w:rsid w:val="00DE2A8A"/>
    <w:rsid w:val="00DE511E"/>
    <w:rsid w:val="00DF087C"/>
    <w:rsid w:val="00DF1960"/>
    <w:rsid w:val="00DF1EF0"/>
    <w:rsid w:val="00DF6AE9"/>
    <w:rsid w:val="00DF6DD4"/>
    <w:rsid w:val="00DF775F"/>
    <w:rsid w:val="00E00239"/>
    <w:rsid w:val="00E00BF0"/>
    <w:rsid w:val="00E01E4F"/>
    <w:rsid w:val="00E0277E"/>
    <w:rsid w:val="00E05F4F"/>
    <w:rsid w:val="00E10E29"/>
    <w:rsid w:val="00E11382"/>
    <w:rsid w:val="00E14CCF"/>
    <w:rsid w:val="00E15E74"/>
    <w:rsid w:val="00E2078E"/>
    <w:rsid w:val="00E21A78"/>
    <w:rsid w:val="00E221CD"/>
    <w:rsid w:val="00E23A66"/>
    <w:rsid w:val="00E25223"/>
    <w:rsid w:val="00E26580"/>
    <w:rsid w:val="00E2664B"/>
    <w:rsid w:val="00E26BEC"/>
    <w:rsid w:val="00E359EF"/>
    <w:rsid w:val="00E364D2"/>
    <w:rsid w:val="00E373AA"/>
    <w:rsid w:val="00E37EB5"/>
    <w:rsid w:val="00E403B4"/>
    <w:rsid w:val="00E4164D"/>
    <w:rsid w:val="00E42770"/>
    <w:rsid w:val="00E4551D"/>
    <w:rsid w:val="00E47839"/>
    <w:rsid w:val="00E557C6"/>
    <w:rsid w:val="00E56820"/>
    <w:rsid w:val="00E56EC0"/>
    <w:rsid w:val="00E61E2B"/>
    <w:rsid w:val="00E62D52"/>
    <w:rsid w:val="00E64E16"/>
    <w:rsid w:val="00E65BD6"/>
    <w:rsid w:val="00E66079"/>
    <w:rsid w:val="00E74846"/>
    <w:rsid w:val="00E80AC5"/>
    <w:rsid w:val="00E83487"/>
    <w:rsid w:val="00E868E7"/>
    <w:rsid w:val="00E92D10"/>
    <w:rsid w:val="00E955F2"/>
    <w:rsid w:val="00EA2225"/>
    <w:rsid w:val="00EA2826"/>
    <w:rsid w:val="00EA42E9"/>
    <w:rsid w:val="00EA4B3C"/>
    <w:rsid w:val="00EB0E36"/>
    <w:rsid w:val="00EB3306"/>
    <w:rsid w:val="00EB45BF"/>
    <w:rsid w:val="00EB45C6"/>
    <w:rsid w:val="00EB4C36"/>
    <w:rsid w:val="00EB58CA"/>
    <w:rsid w:val="00EB652C"/>
    <w:rsid w:val="00EC1502"/>
    <w:rsid w:val="00EC1789"/>
    <w:rsid w:val="00EC406A"/>
    <w:rsid w:val="00EC44AA"/>
    <w:rsid w:val="00EC7617"/>
    <w:rsid w:val="00EC7862"/>
    <w:rsid w:val="00ED02BE"/>
    <w:rsid w:val="00ED1C50"/>
    <w:rsid w:val="00ED5BF0"/>
    <w:rsid w:val="00EE18A7"/>
    <w:rsid w:val="00EE1926"/>
    <w:rsid w:val="00EE265C"/>
    <w:rsid w:val="00EE30BB"/>
    <w:rsid w:val="00EE5126"/>
    <w:rsid w:val="00EE538C"/>
    <w:rsid w:val="00EE6CA7"/>
    <w:rsid w:val="00EF036F"/>
    <w:rsid w:val="00EF0869"/>
    <w:rsid w:val="00EF3083"/>
    <w:rsid w:val="00EF30E4"/>
    <w:rsid w:val="00EF4688"/>
    <w:rsid w:val="00EF4E5E"/>
    <w:rsid w:val="00EF7C33"/>
    <w:rsid w:val="00F02311"/>
    <w:rsid w:val="00F065E1"/>
    <w:rsid w:val="00F114E9"/>
    <w:rsid w:val="00F124FD"/>
    <w:rsid w:val="00F13C63"/>
    <w:rsid w:val="00F1462C"/>
    <w:rsid w:val="00F14ECB"/>
    <w:rsid w:val="00F15207"/>
    <w:rsid w:val="00F227B0"/>
    <w:rsid w:val="00F2361A"/>
    <w:rsid w:val="00F249BB"/>
    <w:rsid w:val="00F263E6"/>
    <w:rsid w:val="00F27BA3"/>
    <w:rsid w:val="00F317A2"/>
    <w:rsid w:val="00F3279A"/>
    <w:rsid w:val="00F341AF"/>
    <w:rsid w:val="00F34FD2"/>
    <w:rsid w:val="00F352D6"/>
    <w:rsid w:val="00F35D7F"/>
    <w:rsid w:val="00F360AA"/>
    <w:rsid w:val="00F36D00"/>
    <w:rsid w:val="00F37407"/>
    <w:rsid w:val="00F41357"/>
    <w:rsid w:val="00F43370"/>
    <w:rsid w:val="00F44301"/>
    <w:rsid w:val="00F44EBE"/>
    <w:rsid w:val="00F44F03"/>
    <w:rsid w:val="00F6324C"/>
    <w:rsid w:val="00F6466E"/>
    <w:rsid w:val="00F647F8"/>
    <w:rsid w:val="00F6741E"/>
    <w:rsid w:val="00F7026E"/>
    <w:rsid w:val="00F71D27"/>
    <w:rsid w:val="00F722F9"/>
    <w:rsid w:val="00F75A7E"/>
    <w:rsid w:val="00F75E90"/>
    <w:rsid w:val="00F76A68"/>
    <w:rsid w:val="00F77B95"/>
    <w:rsid w:val="00F801F7"/>
    <w:rsid w:val="00F83C9B"/>
    <w:rsid w:val="00F83F50"/>
    <w:rsid w:val="00F848B3"/>
    <w:rsid w:val="00F85F17"/>
    <w:rsid w:val="00F862FD"/>
    <w:rsid w:val="00F87E18"/>
    <w:rsid w:val="00F9212C"/>
    <w:rsid w:val="00F94458"/>
    <w:rsid w:val="00F9776E"/>
    <w:rsid w:val="00F977EB"/>
    <w:rsid w:val="00FA10B0"/>
    <w:rsid w:val="00FA1260"/>
    <w:rsid w:val="00FA4649"/>
    <w:rsid w:val="00FA5102"/>
    <w:rsid w:val="00FB0C1D"/>
    <w:rsid w:val="00FB10D3"/>
    <w:rsid w:val="00FB7879"/>
    <w:rsid w:val="00FC2066"/>
    <w:rsid w:val="00FC3625"/>
    <w:rsid w:val="00FC48EF"/>
    <w:rsid w:val="00FC4C72"/>
    <w:rsid w:val="00FC4D5A"/>
    <w:rsid w:val="00FD2FDF"/>
    <w:rsid w:val="00FD634C"/>
    <w:rsid w:val="00FD71F3"/>
    <w:rsid w:val="00FD75AE"/>
    <w:rsid w:val="00FE0CF6"/>
    <w:rsid w:val="00FE1482"/>
    <w:rsid w:val="00FE3CBF"/>
    <w:rsid w:val="00FE40D9"/>
    <w:rsid w:val="00FE69AD"/>
    <w:rsid w:val="00FE74F9"/>
    <w:rsid w:val="00FF001A"/>
    <w:rsid w:val="00FF32C7"/>
    <w:rsid w:val="00FF4B44"/>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5E3876"/>
  <w15:docId w15:val="{4D76AA13-81B4-4531-963C-260956A3B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E221CD"/>
    <w:pPr>
      <w:spacing w:line="276" w:lineRule="auto"/>
      <w:jc w:val="both"/>
    </w:pPr>
    <w:rPr>
      <w:rFonts w:asciiTheme="minorHAnsi" w:hAnsiTheme="minorHAnsi"/>
      <w:sz w:val="22"/>
      <w:lang w:val="en-GB"/>
    </w:rPr>
  </w:style>
  <w:style w:type="paragraph" w:styleId="berschrift1">
    <w:name w:val="heading 1"/>
    <w:basedOn w:val="Standard"/>
    <w:next w:val="Standard"/>
    <w:qFormat/>
    <w:pPr>
      <w:keepNext/>
      <w:spacing w:line="300" w:lineRule="auto"/>
      <w:outlineLvl w:val="0"/>
    </w:pPr>
    <w:rPr>
      <w:sz w:val="24"/>
    </w:rPr>
  </w:style>
  <w:style w:type="paragraph" w:styleId="berschrift2">
    <w:name w:val="heading 2"/>
    <w:basedOn w:val="Standard"/>
    <w:next w:val="Standard"/>
    <w:qFormat/>
    <w:pPr>
      <w:keepNext/>
      <w:spacing w:line="480" w:lineRule="auto"/>
      <w:jc w:val="center"/>
      <w:outlineLvl w:val="1"/>
    </w:pPr>
    <w:rPr>
      <w:sz w:val="24"/>
      <w:lang w:val="en-US"/>
    </w:rPr>
  </w:style>
  <w:style w:type="paragraph" w:styleId="berschrift3">
    <w:name w:val="heading 3"/>
    <w:basedOn w:val="Standard"/>
    <w:next w:val="Standard"/>
    <w:qFormat/>
    <w:pPr>
      <w:keepNext/>
      <w:spacing w:line="480" w:lineRule="auto"/>
      <w:outlineLvl w:val="2"/>
    </w:pPr>
    <w:rPr>
      <w:i/>
      <w:sz w:val="24"/>
      <w:lang w:val="en-US"/>
    </w:rPr>
  </w:style>
  <w:style w:type="paragraph" w:styleId="berschrift4">
    <w:name w:val="heading 4"/>
    <w:basedOn w:val="Standard"/>
    <w:next w:val="Standard"/>
    <w:qFormat/>
    <w:pPr>
      <w:keepNext/>
      <w:spacing w:line="480" w:lineRule="auto"/>
      <w:outlineLvl w:val="3"/>
    </w:pPr>
    <w:rPr>
      <w:sz w:val="24"/>
      <w:u w:val="single"/>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Zeilennummer">
    <w:name w:val="line number"/>
    <w:basedOn w:val="Absatz-Standardschriftart"/>
  </w:style>
  <w:style w:type="paragraph" w:styleId="Textkrper">
    <w:name w:val="Body Text"/>
    <w:basedOn w:val="Standard"/>
    <w:pPr>
      <w:spacing w:line="300" w:lineRule="auto"/>
    </w:pPr>
    <w:rPr>
      <w:sz w:val="24"/>
    </w:rPr>
  </w:style>
  <w:style w:type="paragraph" w:styleId="Textkrper2">
    <w:name w:val="Body Text 2"/>
    <w:basedOn w:val="Standard"/>
    <w:link w:val="Textkrper2Zchn"/>
    <w:pPr>
      <w:spacing w:line="480" w:lineRule="auto"/>
    </w:pPr>
    <w:rPr>
      <w:sz w:val="24"/>
    </w:rPr>
  </w:style>
  <w:style w:type="paragraph" w:styleId="Kopfzeile">
    <w:name w:val="header"/>
    <w:basedOn w:val="Standard"/>
    <w:pPr>
      <w:tabs>
        <w:tab w:val="center" w:pos="4536"/>
        <w:tab w:val="right" w:pos="9072"/>
      </w:tabs>
    </w:pPr>
  </w:style>
  <w:style w:type="paragraph" w:styleId="Fuzeile">
    <w:name w:val="footer"/>
    <w:basedOn w:val="Standard"/>
    <w:pPr>
      <w:tabs>
        <w:tab w:val="center" w:pos="4536"/>
        <w:tab w:val="right" w:pos="9072"/>
      </w:tabs>
    </w:pPr>
  </w:style>
  <w:style w:type="character" w:styleId="Seitenzahl">
    <w:name w:val="page number"/>
    <w:basedOn w:val="Absatz-Standardschriftart"/>
  </w:style>
  <w:style w:type="character" w:styleId="Hyperlink">
    <w:name w:val="Hyperlink"/>
    <w:rsid w:val="002E449A"/>
    <w:rPr>
      <w:color w:val="0000FF"/>
      <w:u w:val="single"/>
    </w:rPr>
  </w:style>
  <w:style w:type="paragraph" w:customStyle="1" w:styleId="Default">
    <w:name w:val="Default"/>
    <w:rsid w:val="00686898"/>
    <w:pPr>
      <w:autoSpaceDE w:val="0"/>
      <w:autoSpaceDN w:val="0"/>
      <w:adjustRightInd w:val="0"/>
    </w:pPr>
    <w:rPr>
      <w:color w:val="000000"/>
      <w:sz w:val="24"/>
      <w:szCs w:val="24"/>
    </w:rPr>
  </w:style>
  <w:style w:type="paragraph" w:styleId="Dokumentstruktur">
    <w:name w:val="Document Map"/>
    <w:basedOn w:val="Standard"/>
    <w:semiHidden/>
    <w:rsid w:val="00B21F46"/>
    <w:pPr>
      <w:shd w:val="clear" w:color="auto" w:fill="000080"/>
    </w:pPr>
    <w:rPr>
      <w:rFonts w:ascii="Tahoma" w:hAnsi="Tahoma" w:cs="Tahoma"/>
    </w:rPr>
  </w:style>
  <w:style w:type="paragraph" w:styleId="Sprechblasentext">
    <w:name w:val="Balloon Text"/>
    <w:basedOn w:val="Standard"/>
    <w:link w:val="SprechblasentextZchn"/>
    <w:uiPriority w:val="99"/>
    <w:rsid w:val="00006CED"/>
    <w:rPr>
      <w:rFonts w:ascii="Tahoma" w:hAnsi="Tahoma" w:cs="Tahoma"/>
      <w:sz w:val="16"/>
      <w:szCs w:val="16"/>
    </w:rPr>
  </w:style>
  <w:style w:type="character" w:customStyle="1" w:styleId="SprechblasentextZchn">
    <w:name w:val="Sprechblasentext Zchn"/>
    <w:link w:val="Sprechblasentext"/>
    <w:uiPriority w:val="99"/>
    <w:rsid w:val="00006CED"/>
    <w:rPr>
      <w:rFonts w:ascii="Tahoma" w:hAnsi="Tahoma" w:cs="Tahoma"/>
      <w:sz w:val="16"/>
      <w:szCs w:val="16"/>
      <w:lang w:eastAsia="de-DE"/>
    </w:rPr>
  </w:style>
  <w:style w:type="paragraph" w:styleId="Endnotentext">
    <w:name w:val="endnote text"/>
    <w:basedOn w:val="Standard"/>
    <w:link w:val="EndnotentextZchn"/>
    <w:rsid w:val="00867E45"/>
  </w:style>
  <w:style w:type="character" w:customStyle="1" w:styleId="EndnotentextZchn">
    <w:name w:val="Endnotentext Zchn"/>
    <w:link w:val="Endnotentext"/>
    <w:rsid w:val="00867E45"/>
    <w:rPr>
      <w:lang w:eastAsia="de-DE"/>
    </w:rPr>
  </w:style>
  <w:style w:type="character" w:styleId="Endnotenzeichen">
    <w:name w:val="endnote reference"/>
    <w:rsid w:val="00867E45"/>
    <w:rPr>
      <w:vertAlign w:val="superscript"/>
    </w:rPr>
  </w:style>
  <w:style w:type="paragraph" w:styleId="Literaturverzeichnis">
    <w:name w:val="Bibliography"/>
    <w:basedOn w:val="Standard"/>
    <w:next w:val="Standard"/>
    <w:uiPriority w:val="37"/>
    <w:unhideWhenUsed/>
    <w:rsid w:val="00867E45"/>
  </w:style>
  <w:style w:type="character" w:customStyle="1" w:styleId="Textkrper2Zchn">
    <w:name w:val="Textkörper 2 Zchn"/>
    <w:link w:val="Textkrper2"/>
    <w:rsid w:val="009E3460"/>
    <w:rPr>
      <w:sz w:val="24"/>
      <w:lang w:val="en-GB" w:eastAsia="de-DE"/>
    </w:rPr>
  </w:style>
  <w:style w:type="paragraph" w:styleId="Beschriftung">
    <w:name w:val="caption"/>
    <w:basedOn w:val="Standard"/>
    <w:next w:val="Standard"/>
    <w:unhideWhenUsed/>
    <w:qFormat/>
    <w:rsid w:val="008E13D5"/>
    <w:pPr>
      <w:spacing w:line="240" w:lineRule="auto"/>
    </w:pPr>
    <w:rPr>
      <w:b/>
      <w:bCs/>
      <w:sz w:val="18"/>
    </w:rPr>
  </w:style>
  <w:style w:type="character" w:styleId="BesuchterLink">
    <w:name w:val="FollowedHyperlink"/>
    <w:rsid w:val="00FF001A"/>
    <w:rPr>
      <w:color w:val="800080"/>
      <w:u w:val="single"/>
    </w:rPr>
  </w:style>
  <w:style w:type="character" w:styleId="Kommentarzeichen">
    <w:name w:val="annotation reference"/>
    <w:rsid w:val="006E4EFE"/>
    <w:rPr>
      <w:sz w:val="16"/>
      <w:szCs w:val="16"/>
    </w:rPr>
  </w:style>
  <w:style w:type="paragraph" w:styleId="Kommentartext">
    <w:name w:val="annotation text"/>
    <w:basedOn w:val="Standard"/>
    <w:link w:val="KommentartextZchn"/>
    <w:rsid w:val="006E4EFE"/>
  </w:style>
  <w:style w:type="character" w:customStyle="1" w:styleId="KommentartextZchn">
    <w:name w:val="Kommentartext Zchn"/>
    <w:link w:val="Kommentartext"/>
    <w:rsid w:val="006E4EFE"/>
    <w:rPr>
      <w:lang w:eastAsia="de-DE"/>
    </w:rPr>
  </w:style>
  <w:style w:type="paragraph" w:styleId="Kommentarthema">
    <w:name w:val="annotation subject"/>
    <w:basedOn w:val="Kommentartext"/>
    <w:next w:val="Kommentartext"/>
    <w:link w:val="KommentarthemaZchn"/>
    <w:rsid w:val="006E4EFE"/>
    <w:rPr>
      <w:b/>
      <w:bCs/>
    </w:rPr>
  </w:style>
  <w:style w:type="character" w:customStyle="1" w:styleId="KommentarthemaZchn">
    <w:name w:val="Kommentarthema Zchn"/>
    <w:link w:val="Kommentarthema"/>
    <w:rsid w:val="006E4EFE"/>
    <w:rPr>
      <w:b/>
      <w:bCs/>
      <w:lang w:eastAsia="de-DE"/>
    </w:rPr>
  </w:style>
  <w:style w:type="paragraph" w:customStyle="1" w:styleId="EndNoteBibliographyTitle">
    <w:name w:val="EndNote Bibliography Title"/>
    <w:basedOn w:val="Standard"/>
    <w:link w:val="EndNoteBibliographyTitleZchn"/>
    <w:rsid w:val="00C25A7C"/>
    <w:pPr>
      <w:jc w:val="center"/>
    </w:pPr>
    <w:rPr>
      <w:rFonts w:ascii="Times New Roman" w:hAnsi="Times New Roman"/>
      <w:noProof/>
      <w:sz w:val="24"/>
    </w:rPr>
  </w:style>
  <w:style w:type="character" w:customStyle="1" w:styleId="EndNoteBibliographyTitleZchn">
    <w:name w:val="EndNote Bibliography Title Zchn"/>
    <w:link w:val="EndNoteBibliographyTitle"/>
    <w:rsid w:val="00C25A7C"/>
    <w:rPr>
      <w:noProof/>
      <w:sz w:val="24"/>
      <w:lang w:val="en-GB"/>
    </w:rPr>
  </w:style>
  <w:style w:type="paragraph" w:customStyle="1" w:styleId="EndNoteBibliography">
    <w:name w:val="EndNote Bibliography"/>
    <w:basedOn w:val="Standard"/>
    <w:link w:val="EndNoteBibliographyZchn"/>
    <w:rsid w:val="00C25A7C"/>
    <w:pPr>
      <w:spacing w:line="240" w:lineRule="auto"/>
    </w:pPr>
    <w:rPr>
      <w:rFonts w:ascii="Times New Roman" w:hAnsi="Times New Roman"/>
      <w:noProof/>
      <w:sz w:val="24"/>
    </w:rPr>
  </w:style>
  <w:style w:type="character" w:customStyle="1" w:styleId="EndNoteBibliographyZchn">
    <w:name w:val="EndNote Bibliography Zchn"/>
    <w:link w:val="EndNoteBibliography"/>
    <w:rsid w:val="00C25A7C"/>
    <w:rPr>
      <w:noProof/>
      <w:sz w:val="24"/>
      <w:lang w:val="en-GB"/>
    </w:rPr>
  </w:style>
  <w:style w:type="table" w:styleId="Tabellenraster">
    <w:name w:val="Table Grid"/>
    <w:basedOn w:val="NormaleTabelle"/>
    <w:rsid w:val="00FD71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7B2EA0"/>
  </w:style>
  <w:style w:type="character" w:styleId="Fett">
    <w:name w:val="Strong"/>
    <w:basedOn w:val="Absatz-Standardschriftart"/>
    <w:qFormat/>
    <w:rsid w:val="008E13D5"/>
    <w:rPr>
      <w:b/>
      <w:bCs/>
    </w:rPr>
  </w:style>
  <w:style w:type="paragraph" w:styleId="Titel">
    <w:name w:val="Title"/>
    <w:basedOn w:val="Standard"/>
    <w:next w:val="Standard"/>
    <w:link w:val="TitelZchn"/>
    <w:qFormat/>
    <w:rsid w:val="008E13D5"/>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8E13D5"/>
    <w:rPr>
      <w:rFonts w:asciiTheme="majorHAnsi" w:eastAsiaTheme="majorEastAsia" w:hAnsiTheme="majorHAnsi" w:cstheme="majorBidi"/>
      <w:spacing w:val="-10"/>
      <w:kern w:val="28"/>
      <w:sz w:val="56"/>
      <w:szCs w:val="56"/>
      <w:lang w:val="en-GB"/>
    </w:rPr>
  </w:style>
  <w:style w:type="paragraph" w:styleId="Listenabsatz">
    <w:name w:val="List Paragraph"/>
    <w:basedOn w:val="Standard"/>
    <w:uiPriority w:val="34"/>
    <w:qFormat/>
    <w:rsid w:val="00E221CD"/>
    <w:pPr>
      <w:ind w:left="720"/>
      <w:contextualSpacing/>
    </w:pPr>
  </w:style>
  <w:style w:type="character" w:customStyle="1" w:styleId="tlid-translation">
    <w:name w:val="tlid-translation"/>
    <w:basedOn w:val="Absatz-Standardschriftart"/>
    <w:rsid w:val="00BF3313"/>
  </w:style>
  <w:style w:type="character" w:styleId="Platzhaltertext">
    <w:name w:val="Placeholder Text"/>
    <w:basedOn w:val="Absatz-Standardschriftart"/>
    <w:uiPriority w:val="99"/>
    <w:semiHidden/>
    <w:rsid w:val="00A10B7D"/>
    <w:rPr>
      <w:color w:val="808080"/>
    </w:rPr>
  </w:style>
  <w:style w:type="character" w:styleId="Hervorhebung">
    <w:name w:val="Emphasis"/>
    <w:basedOn w:val="Absatz-Standardschriftart"/>
    <w:qFormat/>
    <w:rsid w:val="002C4AB9"/>
    <w:rPr>
      <w:i/>
      <w:iCs/>
    </w:rPr>
  </w:style>
  <w:style w:type="paragraph" w:styleId="Funotentext">
    <w:name w:val="footnote text"/>
    <w:basedOn w:val="Standard"/>
    <w:link w:val="FunotentextZchn"/>
    <w:semiHidden/>
    <w:unhideWhenUsed/>
    <w:rsid w:val="007A1FAE"/>
    <w:pPr>
      <w:spacing w:line="240" w:lineRule="auto"/>
    </w:pPr>
    <w:rPr>
      <w:sz w:val="20"/>
    </w:rPr>
  </w:style>
  <w:style w:type="character" w:customStyle="1" w:styleId="FunotentextZchn">
    <w:name w:val="Fußnotentext Zchn"/>
    <w:basedOn w:val="Absatz-Standardschriftart"/>
    <w:link w:val="Funotentext"/>
    <w:semiHidden/>
    <w:rsid w:val="007A1FAE"/>
    <w:rPr>
      <w:rFonts w:asciiTheme="minorHAnsi" w:hAnsiTheme="minorHAnsi"/>
      <w:lang w:val="en-GB"/>
    </w:rPr>
  </w:style>
  <w:style w:type="character" w:styleId="Funotenzeichen">
    <w:name w:val="footnote reference"/>
    <w:basedOn w:val="Absatz-Standardschriftart"/>
    <w:semiHidden/>
    <w:unhideWhenUsed/>
    <w:rsid w:val="007A1FAE"/>
    <w:rPr>
      <w:vertAlign w:val="superscript"/>
    </w:rPr>
  </w:style>
  <w:style w:type="character" w:styleId="NichtaufgelsteErwhnung">
    <w:name w:val="Unresolved Mention"/>
    <w:basedOn w:val="Absatz-Standardschriftart"/>
    <w:uiPriority w:val="99"/>
    <w:semiHidden/>
    <w:unhideWhenUsed/>
    <w:rsid w:val="00F71D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138156">
      <w:bodyDiv w:val="1"/>
      <w:marLeft w:val="0"/>
      <w:marRight w:val="0"/>
      <w:marTop w:val="0"/>
      <w:marBottom w:val="0"/>
      <w:divBdr>
        <w:top w:val="none" w:sz="0" w:space="0" w:color="auto"/>
        <w:left w:val="none" w:sz="0" w:space="0" w:color="auto"/>
        <w:bottom w:val="none" w:sz="0" w:space="0" w:color="auto"/>
        <w:right w:val="none" w:sz="0" w:space="0" w:color="auto"/>
      </w:divBdr>
    </w:div>
    <w:div w:id="154415668">
      <w:bodyDiv w:val="1"/>
      <w:marLeft w:val="0"/>
      <w:marRight w:val="0"/>
      <w:marTop w:val="0"/>
      <w:marBottom w:val="0"/>
      <w:divBdr>
        <w:top w:val="none" w:sz="0" w:space="0" w:color="auto"/>
        <w:left w:val="none" w:sz="0" w:space="0" w:color="auto"/>
        <w:bottom w:val="none" w:sz="0" w:space="0" w:color="auto"/>
        <w:right w:val="none" w:sz="0" w:space="0" w:color="auto"/>
      </w:divBdr>
    </w:div>
    <w:div w:id="186407449">
      <w:bodyDiv w:val="1"/>
      <w:marLeft w:val="0"/>
      <w:marRight w:val="0"/>
      <w:marTop w:val="0"/>
      <w:marBottom w:val="0"/>
      <w:divBdr>
        <w:top w:val="none" w:sz="0" w:space="0" w:color="auto"/>
        <w:left w:val="none" w:sz="0" w:space="0" w:color="auto"/>
        <w:bottom w:val="none" w:sz="0" w:space="0" w:color="auto"/>
        <w:right w:val="none" w:sz="0" w:space="0" w:color="auto"/>
      </w:divBdr>
    </w:div>
    <w:div w:id="194732171">
      <w:bodyDiv w:val="1"/>
      <w:marLeft w:val="0"/>
      <w:marRight w:val="0"/>
      <w:marTop w:val="0"/>
      <w:marBottom w:val="0"/>
      <w:divBdr>
        <w:top w:val="none" w:sz="0" w:space="0" w:color="auto"/>
        <w:left w:val="none" w:sz="0" w:space="0" w:color="auto"/>
        <w:bottom w:val="none" w:sz="0" w:space="0" w:color="auto"/>
        <w:right w:val="none" w:sz="0" w:space="0" w:color="auto"/>
      </w:divBdr>
    </w:div>
    <w:div w:id="248272737">
      <w:bodyDiv w:val="1"/>
      <w:marLeft w:val="0"/>
      <w:marRight w:val="0"/>
      <w:marTop w:val="0"/>
      <w:marBottom w:val="0"/>
      <w:divBdr>
        <w:top w:val="none" w:sz="0" w:space="0" w:color="auto"/>
        <w:left w:val="none" w:sz="0" w:space="0" w:color="auto"/>
        <w:bottom w:val="none" w:sz="0" w:space="0" w:color="auto"/>
        <w:right w:val="none" w:sz="0" w:space="0" w:color="auto"/>
      </w:divBdr>
    </w:div>
    <w:div w:id="544295100">
      <w:bodyDiv w:val="1"/>
      <w:marLeft w:val="0"/>
      <w:marRight w:val="0"/>
      <w:marTop w:val="0"/>
      <w:marBottom w:val="0"/>
      <w:divBdr>
        <w:top w:val="none" w:sz="0" w:space="0" w:color="auto"/>
        <w:left w:val="none" w:sz="0" w:space="0" w:color="auto"/>
        <w:bottom w:val="none" w:sz="0" w:space="0" w:color="auto"/>
        <w:right w:val="none" w:sz="0" w:space="0" w:color="auto"/>
      </w:divBdr>
    </w:div>
    <w:div w:id="742289616">
      <w:bodyDiv w:val="1"/>
      <w:marLeft w:val="0"/>
      <w:marRight w:val="0"/>
      <w:marTop w:val="0"/>
      <w:marBottom w:val="0"/>
      <w:divBdr>
        <w:top w:val="none" w:sz="0" w:space="0" w:color="auto"/>
        <w:left w:val="none" w:sz="0" w:space="0" w:color="auto"/>
        <w:bottom w:val="none" w:sz="0" w:space="0" w:color="auto"/>
        <w:right w:val="none" w:sz="0" w:space="0" w:color="auto"/>
      </w:divBdr>
    </w:div>
    <w:div w:id="1220555736">
      <w:bodyDiv w:val="1"/>
      <w:marLeft w:val="0"/>
      <w:marRight w:val="0"/>
      <w:marTop w:val="0"/>
      <w:marBottom w:val="0"/>
      <w:divBdr>
        <w:top w:val="none" w:sz="0" w:space="0" w:color="auto"/>
        <w:left w:val="none" w:sz="0" w:space="0" w:color="auto"/>
        <w:bottom w:val="none" w:sz="0" w:space="0" w:color="auto"/>
        <w:right w:val="none" w:sz="0" w:space="0" w:color="auto"/>
      </w:divBdr>
    </w:div>
    <w:div w:id="1359159272">
      <w:bodyDiv w:val="1"/>
      <w:marLeft w:val="0"/>
      <w:marRight w:val="0"/>
      <w:marTop w:val="0"/>
      <w:marBottom w:val="0"/>
      <w:divBdr>
        <w:top w:val="none" w:sz="0" w:space="0" w:color="auto"/>
        <w:left w:val="none" w:sz="0" w:space="0" w:color="auto"/>
        <w:bottom w:val="none" w:sz="0" w:space="0" w:color="auto"/>
        <w:right w:val="none" w:sz="0" w:space="0" w:color="auto"/>
      </w:divBdr>
    </w:div>
    <w:div w:id="1537426810">
      <w:bodyDiv w:val="1"/>
      <w:marLeft w:val="0"/>
      <w:marRight w:val="0"/>
      <w:marTop w:val="0"/>
      <w:marBottom w:val="0"/>
      <w:divBdr>
        <w:top w:val="none" w:sz="0" w:space="0" w:color="auto"/>
        <w:left w:val="none" w:sz="0" w:space="0" w:color="auto"/>
        <w:bottom w:val="none" w:sz="0" w:space="0" w:color="auto"/>
        <w:right w:val="none" w:sz="0" w:space="0" w:color="auto"/>
      </w:divBdr>
    </w:div>
    <w:div w:id="1645769244">
      <w:bodyDiv w:val="1"/>
      <w:marLeft w:val="0"/>
      <w:marRight w:val="0"/>
      <w:marTop w:val="0"/>
      <w:marBottom w:val="0"/>
      <w:divBdr>
        <w:top w:val="none" w:sz="0" w:space="0" w:color="auto"/>
        <w:left w:val="none" w:sz="0" w:space="0" w:color="auto"/>
        <w:bottom w:val="none" w:sz="0" w:space="0" w:color="auto"/>
        <w:right w:val="none" w:sz="0" w:space="0" w:color="auto"/>
      </w:divBdr>
    </w:div>
    <w:div w:id="1688675019">
      <w:bodyDiv w:val="1"/>
      <w:marLeft w:val="0"/>
      <w:marRight w:val="0"/>
      <w:marTop w:val="0"/>
      <w:marBottom w:val="0"/>
      <w:divBdr>
        <w:top w:val="none" w:sz="0" w:space="0" w:color="auto"/>
        <w:left w:val="none" w:sz="0" w:space="0" w:color="auto"/>
        <w:bottom w:val="none" w:sz="0" w:space="0" w:color="auto"/>
        <w:right w:val="none" w:sz="0" w:space="0" w:color="auto"/>
      </w:divBdr>
    </w:div>
    <w:div w:id="1988780485">
      <w:bodyDiv w:val="1"/>
      <w:marLeft w:val="0"/>
      <w:marRight w:val="0"/>
      <w:marTop w:val="0"/>
      <w:marBottom w:val="0"/>
      <w:divBdr>
        <w:top w:val="none" w:sz="0" w:space="0" w:color="auto"/>
        <w:left w:val="none" w:sz="0" w:space="0" w:color="auto"/>
        <w:bottom w:val="none" w:sz="0" w:space="0" w:color="auto"/>
        <w:right w:val="none" w:sz="0" w:space="0" w:color="auto"/>
      </w:divBdr>
    </w:div>
    <w:div w:id="1989438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odc.org/wdr2018/"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tif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emcdda.europa.eu/system/files/publications/2753/POD_Synthetic%20cannabinoids_0.pdf"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Pü15</b:Tag>
    <b:SourceType>ConferenceProceedings</b:SourceType>
    <b:Guid>{2FBAE9CE-BA86-49C0-9424-08891B0B1543}</b:Guid>
    <b:Title>The EU-project 'SPICE-profiling' (2015-2017) - objectives and results of a first study on Spice products containing 5F-PB-22</b:Title>
    <b:Year>2015</b:Year>
    <b:City>Mosbach (16. - 18.April 2015)</b:City>
    <b:Author>
      <b:Author>
        <b:NameList>
          <b:Person>
            <b:Last>Pütz</b:Last>
            <b:First>M.</b:First>
          </b:Person>
        </b:NameList>
      </b:Author>
    </b:Author>
    <b:ConferenceName>Proceedings of the XIX. GTFCh-Symposium</b:ConferenceName>
    <b:RefOrder>1</b:RefOrder>
  </b:Source>
</b:Sources>
</file>

<file path=customXml/itemProps1.xml><?xml version="1.0" encoding="utf-8"?>
<ds:datastoreItem xmlns:ds="http://schemas.openxmlformats.org/officeDocument/2006/customXml" ds:itemID="{B4096432-8B2B-482C-B717-67D85EA37B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6066</Words>
  <Characters>91581</Characters>
  <Application>Microsoft Office Word</Application>
  <DocSecurity>0</DocSecurity>
  <Lines>763</Lines>
  <Paragraphs>214</Paragraphs>
  <ScaleCrop>false</ScaleCrop>
  <HeadingPairs>
    <vt:vector size="2" baseType="variant">
      <vt:variant>
        <vt:lpstr>Titel</vt:lpstr>
      </vt:variant>
      <vt:variant>
        <vt:i4>1</vt:i4>
      </vt:variant>
    </vt:vector>
  </HeadingPairs>
  <TitlesOfParts>
    <vt:vector size="1" baseType="lpstr">
      <vt:lpstr>Determination of 13CV-PDB and15NAIR-values by stable isotope ratio mass spectrometry of cocaine from a big seizure in Germany</vt:lpstr>
    </vt:vector>
  </TitlesOfParts>
  <Company>Bundeskriminalamt Wiesbaden</Company>
  <LinksUpToDate>false</LinksUpToDate>
  <CharactersWithSpaces>107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rmination of 13CV-PDB and15NAIR-values by stable isotope ratio mass spectrometry of cocaine from a big seizure in Germany</dc:title>
  <dc:creator>seweni01</dc:creator>
  <cp:lastModifiedBy>Sascha Münster-Müller</cp:lastModifiedBy>
  <cp:revision>5</cp:revision>
  <cp:lastPrinted>2015-11-12T07:32:00Z</cp:lastPrinted>
  <dcterms:created xsi:type="dcterms:W3CDTF">2020-01-10T14:30:00Z</dcterms:created>
  <dcterms:modified xsi:type="dcterms:W3CDTF">2020-04-22T19:09:00Z</dcterms:modified>
</cp:coreProperties>
</file>